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57ED460" w14:textId="2E69D9D9" w:rsidR="001A432F" w:rsidRPr="00710AF8" w:rsidRDefault="001A432F" w:rsidP="005B5F03">
      <w:pPr>
        <w:pStyle w:val="Heading1"/>
      </w:pPr>
      <w:bookmarkStart w:id="0" w:name="_Toc158455110"/>
      <w:bookmarkStart w:id="1" w:name="_Hlk157166187"/>
      <w:r w:rsidRPr="00710AF8">
        <w:t>REFERENCES</w:t>
      </w:r>
      <w:bookmarkEnd w:id="0"/>
    </w:p>
    <w:p w14:paraId="76BDF6E6" w14:textId="4F0CA5EB" w:rsidR="00D7198F" w:rsidRPr="00D7198F" w:rsidRDefault="00173B43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fldChar w:fldCharType="separate"/>
      </w:r>
      <w:r w:rsidR="00D7198F" w:rsidRPr="00D7198F">
        <w:rPr>
          <w:rFonts w:ascii="Times New Roman" w:hAnsi="Times New Roman" w:cs="Times New Roman"/>
          <w:noProof/>
          <w:sz w:val="24"/>
          <w:szCs w:val="24"/>
        </w:rPr>
        <w:t xml:space="preserve">Alnwaiem, A., Alfadley, A., &amp; Aladwani, A. (2021). The Impact of Collaborative Writing on Kuwaiti High School Students’ Writing Development. </w:t>
      </w:r>
      <w:r w:rsidR="00D7198F"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British Journal of Education</w:t>
      </w:r>
      <w:r w:rsidR="00D7198F" w:rsidRPr="00D7198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7198F"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="00D7198F" w:rsidRPr="00D7198F">
        <w:rPr>
          <w:rFonts w:ascii="Times New Roman" w:hAnsi="Times New Roman" w:cs="Times New Roman"/>
          <w:noProof/>
          <w:sz w:val="24"/>
          <w:szCs w:val="24"/>
        </w:rPr>
        <w:t>(12), 1–10. https://tudr.org/id/eprint/170/</w:t>
      </w:r>
    </w:p>
    <w:p w14:paraId="70B5C81E" w14:textId="77777777" w:rsidR="00D7198F" w:rsidRPr="00D7198F" w:rsidRDefault="00D7198F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Burnett, L. (2008). How to improve your academic writing and reasoning as the two most.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University of Essex</w:t>
      </w:r>
      <w:r w:rsidRPr="00D7198F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8CB1CC4" w14:textId="77777777" w:rsidR="00D7198F" w:rsidRPr="00D7198F" w:rsidRDefault="00D7198F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Elola, I., &amp; Oskoz, A. (2010). Collaborative writing: Product, process, and students’ reflections.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Journal of Second Language Writing</w:t>
      </w: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D7198F">
        <w:rPr>
          <w:rFonts w:ascii="Times New Roman" w:hAnsi="Times New Roman" w:cs="Times New Roman"/>
          <w:noProof/>
          <w:sz w:val="24"/>
          <w:szCs w:val="24"/>
        </w:rPr>
        <w:t>(3), 153–173. https://doi.org/https://doi.org/10.1016/j.jslw.2005.05.002</w:t>
      </w:r>
    </w:p>
    <w:p w14:paraId="731B3409" w14:textId="77777777" w:rsidR="00D7198F" w:rsidRPr="00D7198F" w:rsidRDefault="00D7198F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Fung, Y. M. (2006). The Nature and Dynamics of Collaborative Writing in a Malaysian Tertiary ESL Setting.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Caffeine Intake, Influence and Experiences : The Development of CaffCo- a New Zealand Caffeine Consumption Habits Questionnaire.</w:t>
      </w:r>
      <w:r w:rsidRPr="00D7198F">
        <w:rPr>
          <w:rFonts w:ascii="Times New Roman" w:hAnsi="Times New Roman" w:cs="Times New Roman"/>
          <w:noProof/>
          <w:sz w:val="24"/>
          <w:szCs w:val="24"/>
        </w:rPr>
        <w:t>, 1–81.</w:t>
      </w:r>
    </w:p>
    <w:p w14:paraId="75A83D3E" w14:textId="77777777" w:rsidR="00D7198F" w:rsidRPr="00D7198F" w:rsidRDefault="00D7198F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Latifah, U., Siti, U. M., &amp; Rachmawati, I. (2020). The effectiveness of using collaborative writing Strategy for writing ability of senior high school students.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SELL Journal</w:t>
      </w: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D7198F">
        <w:rPr>
          <w:rFonts w:ascii="Times New Roman" w:hAnsi="Times New Roman" w:cs="Times New Roman"/>
          <w:noProof/>
          <w:sz w:val="24"/>
          <w:szCs w:val="24"/>
        </w:rPr>
        <w:t>(2015), 1–18.</w:t>
      </w:r>
    </w:p>
    <w:p w14:paraId="52427D04" w14:textId="77777777" w:rsidR="00D7198F" w:rsidRPr="00D7198F" w:rsidRDefault="00D7198F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Lingard, L. (2021). Collaborative writing: Strategies and activities for writing productively together.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Perspectives on Medical Education</w:t>
      </w: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D7198F">
        <w:rPr>
          <w:rFonts w:ascii="Times New Roman" w:hAnsi="Times New Roman" w:cs="Times New Roman"/>
          <w:noProof/>
          <w:sz w:val="24"/>
          <w:szCs w:val="24"/>
        </w:rPr>
        <w:t>(3), 163–166. https://doi.org/10.1007/s40037-021-00668-7</w:t>
      </w:r>
    </w:p>
    <w:p w14:paraId="5BC2E848" w14:textId="77777777" w:rsidR="00D7198F" w:rsidRPr="00D7198F" w:rsidRDefault="00D7198F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Listiyaningsih, T. (2017). The Influence of Listening English Song to Improve Listening Skill in Listening Class.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Acade</w:t>
      </w:r>
      <w:bookmarkStart w:id="2" w:name="_GoBack"/>
      <w:bookmarkEnd w:id="2"/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mica : Journal of Multidisciplinary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Studies</w:t>
      </w: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7198F">
        <w:rPr>
          <w:rFonts w:ascii="Times New Roman" w:hAnsi="Times New Roman" w:cs="Times New Roman"/>
          <w:noProof/>
          <w:sz w:val="24"/>
          <w:szCs w:val="24"/>
        </w:rPr>
        <w:t>(1), 35–49. https://doi.org/10.22515/academica.v1i1.601</w:t>
      </w:r>
    </w:p>
    <w:p w14:paraId="5F55E639" w14:textId="77777777" w:rsidR="00D7198F" w:rsidRPr="00D7198F" w:rsidRDefault="00D7198F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M Zhang. (2018). Collaborative writing in the EFL classroom: The effects of L1 and L2 use.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System</w:t>
      </w: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76</w:t>
      </w:r>
      <w:r w:rsidRPr="00D7198F">
        <w:rPr>
          <w:rFonts w:ascii="Times New Roman" w:hAnsi="Times New Roman" w:cs="Times New Roman"/>
          <w:noProof/>
          <w:sz w:val="24"/>
          <w:szCs w:val="24"/>
        </w:rPr>
        <w:t>, 1–12. https://doi.org/https://doi.org/10.1016/j.system.2018.04.009</w:t>
      </w:r>
    </w:p>
    <w:p w14:paraId="7D6E1143" w14:textId="77777777" w:rsidR="00D7198F" w:rsidRPr="00D7198F" w:rsidRDefault="00D7198F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Mulligan, C., &amp; Garofalo, R. (2011). A collaborative writing approach: Methodology and student assessment.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The Language Teacher</w:t>
      </w: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35</w:t>
      </w:r>
      <w:r w:rsidRPr="00D7198F">
        <w:rPr>
          <w:rFonts w:ascii="Times New Roman" w:hAnsi="Times New Roman" w:cs="Times New Roman"/>
          <w:noProof/>
          <w:sz w:val="24"/>
          <w:szCs w:val="24"/>
        </w:rPr>
        <w:t>(3), 5. https://doi.org/10.37546/jalttlt35.3-1</w:t>
      </w:r>
    </w:p>
    <w:p w14:paraId="02994183" w14:textId="77777777" w:rsidR="00D7198F" w:rsidRPr="00D7198F" w:rsidRDefault="00D7198F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Nababan. (1991). Language in education: The case of Indonesia.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Internasional Review of Education</w:t>
      </w: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D7198F">
        <w:rPr>
          <w:rFonts w:ascii="Times New Roman" w:hAnsi="Times New Roman" w:cs="Times New Roman"/>
          <w:noProof/>
          <w:sz w:val="24"/>
          <w:szCs w:val="24"/>
        </w:rPr>
        <w:t>, 115–131. https://doi.org/10.1007/BF00598171</w:t>
      </w:r>
    </w:p>
    <w:p w14:paraId="4C72EFF8" w14:textId="77777777" w:rsidR="00D7198F" w:rsidRPr="00D7198F" w:rsidRDefault="00D7198F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Ngabut. (2003). EFL Students’ Problems in Writing Argumentative Essays.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International Conference on Education, Language, Literature, and Arts</w:t>
      </w: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Pr="00D7198F">
        <w:rPr>
          <w:rFonts w:ascii="Times New Roman" w:hAnsi="Times New Roman" w:cs="Times New Roman"/>
          <w:noProof/>
          <w:sz w:val="24"/>
          <w:szCs w:val="24"/>
        </w:rPr>
        <w:t>(Icella), 8–12. https://doi.org/10.2991/assehr.k.211021.002</w:t>
      </w:r>
    </w:p>
    <w:p w14:paraId="706CCB78" w14:textId="77777777" w:rsidR="00D7198F" w:rsidRPr="00D7198F" w:rsidRDefault="00D7198F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Pham, V. P. H. (2021). The Effects of Collaborative Writing on Students’ Writing Fluency: An Efficient Framework for Collaborative Writing.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SAGE Open</w:t>
      </w: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D7198F">
        <w:rPr>
          <w:rFonts w:ascii="Times New Roman" w:hAnsi="Times New Roman" w:cs="Times New Roman"/>
          <w:noProof/>
          <w:sz w:val="24"/>
          <w:szCs w:val="24"/>
        </w:rPr>
        <w:t>(1), 215824402199836. https://doi.org/10.1177/2158244021998363</w:t>
      </w:r>
    </w:p>
    <w:p w14:paraId="18C6AB4A" w14:textId="77777777" w:rsidR="00D7198F" w:rsidRPr="00D7198F" w:rsidRDefault="00D7198F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Rasam, F., Interdiana, A., Sari, C., Karlina, E., &amp; Ekonomi, P. (2019). Peran kompetensi dalam meningkatkan kinerja guru di SMA Jakarta Selatan.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Research and Development Journal Of Education</w:t>
      </w: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D7198F">
        <w:rPr>
          <w:rFonts w:ascii="Times New Roman" w:hAnsi="Times New Roman" w:cs="Times New Roman"/>
          <w:noProof/>
          <w:sz w:val="24"/>
          <w:szCs w:val="24"/>
        </w:rPr>
        <w:t>(1), 41–52.</w:t>
      </w:r>
    </w:p>
    <w:p w14:paraId="18A5F08E" w14:textId="77777777" w:rsidR="00D7198F" w:rsidRPr="00D7198F" w:rsidRDefault="00D7198F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Rismayanti, R., Samsi, Y. S., &amp; Abbas, T. T. (2022). Exploring Secondary Students’ Writing of Recount Text Based on Appraisal System Through Web Blog.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Jurnal Ilmiah Wahana Pendidikan</w:t>
      </w: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D7198F">
        <w:rPr>
          <w:rFonts w:ascii="Times New Roman" w:hAnsi="Times New Roman" w:cs="Times New Roman"/>
          <w:noProof/>
          <w:sz w:val="24"/>
          <w:szCs w:val="24"/>
        </w:rPr>
        <w:t>(21), 131–140.</w:t>
      </w:r>
    </w:p>
    <w:p w14:paraId="310A33AE" w14:textId="77777777" w:rsidR="00D7198F" w:rsidRPr="00D7198F" w:rsidRDefault="00D7198F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7198F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alem Aldossary, K. (2021). The Impact of Collaborative Writing on EFL Learners’ Writing Development: A Longitudinal Classroom-Based Study in Saudi Arabia.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Arab World English Journal</w:t>
      </w: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D7198F">
        <w:rPr>
          <w:rFonts w:ascii="Times New Roman" w:hAnsi="Times New Roman" w:cs="Times New Roman"/>
          <w:noProof/>
          <w:sz w:val="24"/>
          <w:szCs w:val="24"/>
        </w:rPr>
        <w:t>(3), 174–185. https://doi.org/10.24093/awej/vol12no3.12</w:t>
      </w:r>
    </w:p>
    <w:p w14:paraId="6F6D679C" w14:textId="1A2BACA3" w:rsidR="00D7198F" w:rsidRPr="00D7198F" w:rsidRDefault="00D7198F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7198F">
        <w:rPr>
          <w:rFonts w:ascii="Times New Roman" w:hAnsi="Times New Roman" w:cs="Times New Roman"/>
          <w:noProof/>
          <w:sz w:val="24"/>
          <w:szCs w:val="24"/>
        </w:rPr>
        <w:t>S</w:t>
      </w:r>
      <w:r w:rsidR="00FC5D0E">
        <w:rPr>
          <w:rFonts w:ascii="Times New Roman" w:hAnsi="Times New Roman" w:cs="Times New Roman"/>
          <w:noProof/>
          <w:sz w:val="24"/>
          <w:szCs w:val="24"/>
          <w:lang w:val="id-ID"/>
        </w:rPr>
        <w:t>eken</w:t>
      </w: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, K., &amp; Suarnajaya, W. (2013). An Analysis of the Cohesion ad Coherence of Students English Writings at the Second Grade of SMAN 1 Labuapi West Lombok.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Bahasa Indonesia</w:t>
      </w: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7198F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32CBDDD" w14:textId="77777777" w:rsidR="00D7198F" w:rsidRPr="00D7198F" w:rsidRDefault="00D7198F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Storch, N. (2019). Collaborative writing.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Language Teaching</w:t>
      </w: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52</w:t>
      </w:r>
      <w:r w:rsidRPr="00D7198F">
        <w:rPr>
          <w:rFonts w:ascii="Times New Roman" w:hAnsi="Times New Roman" w:cs="Times New Roman"/>
          <w:noProof/>
          <w:sz w:val="24"/>
          <w:szCs w:val="24"/>
        </w:rPr>
        <w:t>(1), 40–59. https://doi.org/https://doi.org/10.1017/S0261444818000320</w:t>
      </w:r>
    </w:p>
    <w:p w14:paraId="767C9A3A" w14:textId="77777777" w:rsidR="00D7198F" w:rsidRPr="00D7198F" w:rsidRDefault="00D7198F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Sukoyo, S., &amp; Juhji, J. (2021). Interaksi Kompetensi Kepribadian Guru dengan Kepuasan Kerja.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Munaddhomah: Jurnal Manajemen Pendidikan Islam</w:t>
      </w: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7198F">
        <w:rPr>
          <w:rFonts w:ascii="Times New Roman" w:hAnsi="Times New Roman" w:cs="Times New Roman"/>
          <w:noProof/>
          <w:sz w:val="24"/>
          <w:szCs w:val="24"/>
        </w:rPr>
        <w:t>(2), 95–102. https://doi.org/10.31538/munaddhomah.v2i2.98</w:t>
      </w:r>
    </w:p>
    <w:p w14:paraId="2535A632" w14:textId="77777777" w:rsidR="00D7198F" w:rsidRPr="00D7198F" w:rsidRDefault="00D7198F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Supiani. (2017). Teaching writing skill through collaborative writing technique: from theory to practice Supiani Universitas Islam Kalimantan, Banjarmasin, Indonesia.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Jeels</w:t>
      </w: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D7198F">
        <w:rPr>
          <w:rFonts w:ascii="Times New Roman" w:hAnsi="Times New Roman" w:cs="Times New Roman"/>
          <w:noProof/>
          <w:sz w:val="24"/>
          <w:szCs w:val="24"/>
        </w:rPr>
        <w:t>(1998), 37–52.</w:t>
      </w:r>
    </w:p>
    <w:p w14:paraId="1635A136" w14:textId="77777777" w:rsidR="00D7198F" w:rsidRPr="00D7198F" w:rsidRDefault="00D7198F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Swedlow, J. (1999). The power of writing.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National Geographic</w:t>
      </w:r>
      <w:r w:rsidRPr="00D7198F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2764E50" w14:textId="77777777" w:rsidR="00D7198F" w:rsidRPr="00D7198F" w:rsidRDefault="00D7198F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Van, C. H. T., &amp; Tran, T. T. M. (2023). VLU EFL Students’ Perceptions Toward the Use of Collaborative Writing.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TESOL &amp; Education</w:t>
      </w: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D7198F">
        <w:rPr>
          <w:rFonts w:ascii="Times New Roman" w:hAnsi="Times New Roman" w:cs="Times New Roman"/>
          <w:noProof/>
          <w:sz w:val="24"/>
          <w:szCs w:val="24"/>
        </w:rPr>
        <w:t>(3), 57–77. https://doi.org/10.54855/ijte.23334</w:t>
      </w:r>
    </w:p>
    <w:p w14:paraId="2FA727A8" w14:textId="77777777" w:rsidR="00D7198F" w:rsidRPr="00D7198F" w:rsidRDefault="00D7198F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Vivian Zamel. (1982). Writing: The Process of Discovering Meaning.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Tesol Quarterly</w:t>
      </w: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D7198F">
        <w:rPr>
          <w:rFonts w:ascii="Times New Roman" w:hAnsi="Times New Roman" w:cs="Times New Roman"/>
          <w:noProof/>
          <w:sz w:val="24"/>
          <w:szCs w:val="24"/>
        </w:rPr>
        <w:t>(2), 195–209. https://doi.org/https://doi.org/10.2307/3586792</w:t>
      </w:r>
    </w:p>
    <w:p w14:paraId="3AA934A5" w14:textId="77777777" w:rsidR="00D7198F" w:rsidRPr="00D7198F" w:rsidRDefault="00D7198F" w:rsidP="00D719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D7198F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Yesuf, M. Y., &amp; Anshu, A. H. (2022). The Impact of the Use of Collaborative Writing on Attitude of EFL Students towards Learning Writing Skills.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Education and Literacy Studies</w:t>
      </w:r>
      <w:r w:rsidRPr="00D7198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7198F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D7198F">
        <w:rPr>
          <w:rFonts w:ascii="Times New Roman" w:hAnsi="Times New Roman" w:cs="Times New Roman"/>
          <w:noProof/>
          <w:sz w:val="24"/>
          <w:szCs w:val="24"/>
        </w:rPr>
        <w:t>(3), 113–120. https://doi.org/10.7575/aiac.ijels.v.10n.3p.113</w:t>
      </w:r>
    </w:p>
    <w:p w14:paraId="5A1C1A04" w14:textId="6CBC1416" w:rsidR="00E31984" w:rsidRDefault="00173B43" w:rsidP="00EE1B2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fldChar w:fldCharType="end"/>
      </w:r>
    </w:p>
    <w:p w14:paraId="065B8004" w14:textId="7EE94285" w:rsidR="00EF57AF" w:rsidRDefault="00EF57AF" w:rsidP="00EE1B2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55A9E8F8" w14:textId="725B4749" w:rsidR="00EF57AF" w:rsidRDefault="00EF57AF" w:rsidP="00EE1B2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32CAA984" w14:textId="188AA563" w:rsidR="00EF57AF" w:rsidRDefault="00EF57AF" w:rsidP="00EE1B2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19F774F9" w14:textId="454F3C2A" w:rsidR="00FC5D0E" w:rsidRDefault="00FC5D0E" w:rsidP="00EE1B2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0BC3EA95" w14:textId="6A083798" w:rsidR="00FC5D0E" w:rsidRDefault="00FC5D0E" w:rsidP="00EE1B2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5849C1BF" w14:textId="60D795E2" w:rsidR="00FC5D0E" w:rsidRDefault="00FC5D0E" w:rsidP="00EE1B2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499DEA8C" w14:textId="396F5FF5" w:rsidR="00FC5D0E" w:rsidRDefault="00FC5D0E" w:rsidP="00EE1B2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00C1163F" w14:textId="160570D0" w:rsidR="00FC5D0E" w:rsidRDefault="00FC5D0E" w:rsidP="00EE1B2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69C591F5" w14:textId="1CA70EB5" w:rsidR="00FC5D0E" w:rsidRDefault="00FC5D0E" w:rsidP="00EE1B2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4FEBEB54" w14:textId="0FF8A76F" w:rsidR="00FC5D0E" w:rsidRDefault="00FC5D0E" w:rsidP="00EE1B2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513C0332" w14:textId="7B7A6E17" w:rsidR="00FC5D0E" w:rsidRDefault="00FC5D0E" w:rsidP="00EE1B2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22DE5CDF" w14:textId="13D788A8" w:rsidR="00FC5D0E" w:rsidRDefault="00FC5D0E" w:rsidP="00EE1B2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4EA24715" w14:textId="447A4249" w:rsidR="00FC5D0E" w:rsidRDefault="00FC5D0E" w:rsidP="00EE1B2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214DD2D2" w14:textId="77777777" w:rsidR="00FC5D0E" w:rsidRDefault="00FC5D0E" w:rsidP="00EE1B2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5776D011" w14:textId="35193939" w:rsidR="00E31984" w:rsidRDefault="00E31984" w:rsidP="00344A01">
      <w:pPr>
        <w:pStyle w:val="Heading1"/>
      </w:pPr>
      <w:bookmarkStart w:id="3" w:name="_Toc158455111"/>
      <w:r>
        <w:lastRenderedPageBreak/>
        <w:t>APPEND</w:t>
      </w:r>
      <w:r w:rsidR="00344A01">
        <w:t>I</w:t>
      </w:r>
      <w:r>
        <w:t>CES</w:t>
      </w:r>
      <w:bookmarkEnd w:id="3"/>
    </w:p>
    <w:p w14:paraId="6D067349" w14:textId="019F65DD" w:rsidR="00807AA3" w:rsidRDefault="00E31984" w:rsidP="003E70A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5918DB">
        <w:rPr>
          <w:rFonts w:ascii="Times New Roman" w:hAnsi="Times New Roman" w:cs="Times New Roman"/>
          <w:b/>
          <w:bCs/>
          <w:sz w:val="24"/>
          <w:szCs w:val="24"/>
          <w:lang w:val="id-ID"/>
        </w:rPr>
        <w:t>Appendix 1</w:t>
      </w:r>
      <w:r w:rsidR="00807AA3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Observation Permission Letter</w:t>
      </w:r>
    </w:p>
    <w:p w14:paraId="5B138B3A" w14:textId="4B41F817" w:rsidR="00807AA3" w:rsidRDefault="00807AA3" w:rsidP="00807AA3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3CD75489" wp14:editId="72B1FB8F">
            <wp:extent cx="3960000" cy="7039817"/>
            <wp:effectExtent l="0" t="0" r="2540" b="889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60000" cy="70398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E0DE6E" w14:textId="0FA54FD4" w:rsidR="00E31984" w:rsidRDefault="00807AA3" w:rsidP="003E70A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 xml:space="preserve"> Appendix 2 Field Study Permission Letter</w:t>
      </w:r>
    </w:p>
    <w:p w14:paraId="53F4257F" w14:textId="77A7A18C" w:rsidR="00807AA3" w:rsidRDefault="00807AA3" w:rsidP="00807AA3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74ED74D6" wp14:editId="501DCC9C">
            <wp:extent cx="3960000" cy="6652034"/>
            <wp:effectExtent l="0" t="0" r="2540" b="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Picture 36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60000" cy="66520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71C682" w14:textId="6AD9392C" w:rsidR="00807AA3" w:rsidRDefault="00807AA3" w:rsidP="003E70A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2A7345EC" w14:textId="310C95E2" w:rsidR="00807AA3" w:rsidRDefault="00807AA3" w:rsidP="003E70A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4ADEDF89" w14:textId="13AB3382" w:rsidR="00FD0BBF" w:rsidRDefault="00FD0BBF" w:rsidP="003E70A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>Appendix  3 Instrument Validity by Expert</w:t>
      </w:r>
    </w:p>
    <w:p w14:paraId="29E3B807" w14:textId="4696EDD0" w:rsidR="00FD0BBF" w:rsidRDefault="00FD0BBF" w:rsidP="003E70A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272E1E67" wp14:editId="539691C9">
            <wp:extent cx="5039995" cy="6941820"/>
            <wp:effectExtent l="0" t="0" r="8255" b="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Picture 38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6941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8037E9" w14:textId="574395D6" w:rsidR="00807AA3" w:rsidRPr="005918DB" w:rsidRDefault="00807AA3" w:rsidP="003E70A4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0A3D973D" w14:textId="77777777" w:rsidR="00FD0BBF" w:rsidRDefault="00FD0BBF" w:rsidP="00FD0BBF">
      <w:pPr>
        <w:spacing w:line="480" w:lineRule="auto"/>
        <w:rPr>
          <w:rFonts w:ascii="Times New Roman" w:hAnsi="Times New Roman" w:cs="Times New Roman"/>
          <w:b/>
          <w:bCs/>
          <w:noProof/>
          <w:sz w:val="24"/>
          <w:szCs w:val="24"/>
          <w:lang w:val="id-ID"/>
        </w:rPr>
      </w:pPr>
    </w:p>
    <w:p w14:paraId="578AB04E" w14:textId="2ADD6377" w:rsidR="00FD0BBF" w:rsidRDefault="00FD0BBF" w:rsidP="00FD0BB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3C5D550B" wp14:editId="456E130B">
            <wp:extent cx="5039995" cy="7191375"/>
            <wp:effectExtent l="0" t="0" r="8255" b="9525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Picture 39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191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6091A0" w14:textId="1ABF737B" w:rsidR="00FD0BBF" w:rsidRDefault="00FD0BBF" w:rsidP="00FD0BB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3DBDECAE" w14:textId="65A4EEC2" w:rsidR="00FD0BBF" w:rsidRDefault="00FD0BBF" w:rsidP="00FD0BB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036862D8" wp14:editId="21210D69">
            <wp:extent cx="5039995" cy="7381240"/>
            <wp:effectExtent l="0" t="0" r="8255" b="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" name="Picture 41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381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8CB33D" w14:textId="06C4F784" w:rsidR="00FD0BBF" w:rsidRDefault="00FD0BBF" w:rsidP="00FD0BB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4D5839F3" w14:textId="3145F01A" w:rsidR="00FD0BBF" w:rsidRDefault="00FD0BBF" w:rsidP="00FD0BB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6318F547" wp14:editId="07D955D2">
            <wp:extent cx="5039995" cy="7296785"/>
            <wp:effectExtent l="0" t="0" r="8255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Picture 42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296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19A29B" w14:textId="657FC922" w:rsidR="00FD0BBF" w:rsidRDefault="00FD0BBF" w:rsidP="00FD0BB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7253F95C" w14:textId="77C9CE3F" w:rsidR="00FD0BBF" w:rsidRDefault="00FD0BBF" w:rsidP="00FD0BB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13FA4D50" wp14:editId="65610D81">
            <wp:extent cx="5039995" cy="7163435"/>
            <wp:effectExtent l="0" t="0" r="8255" b="0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Picture 43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1634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807C20" w14:textId="58C2C9F6" w:rsidR="00FD0BBF" w:rsidRDefault="00FD0BBF" w:rsidP="00FD0BB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43CABCBB" w14:textId="53B72E05" w:rsidR="00FD0BBF" w:rsidRDefault="00FD0BBF" w:rsidP="00FD0BB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356D58B9" w14:textId="7CD421E3" w:rsidR="00FD0BBF" w:rsidRDefault="00FD0BBF" w:rsidP="00FD0BB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7124F0E1" wp14:editId="1AECBFBF">
            <wp:extent cx="5039995" cy="7067550"/>
            <wp:effectExtent l="0" t="0" r="8255" b="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" name="Picture 45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067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A9BCF5" w14:textId="0784B0D9" w:rsidR="00FD0BBF" w:rsidRDefault="00FD0BBF" w:rsidP="00FD0BB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088119A0" w14:textId="5BC0C9B8" w:rsidR="00FD0BBF" w:rsidRDefault="00FD0BBF" w:rsidP="00FD0BB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0E077356" w14:textId="0F391BE0" w:rsidR="00FD0BBF" w:rsidRDefault="00FD0BBF" w:rsidP="00FD0BB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1CEF107B" wp14:editId="1E7A5E12">
            <wp:extent cx="5039995" cy="7409815"/>
            <wp:effectExtent l="0" t="0" r="8255" b="635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Picture 46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409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E95196" w14:textId="77777777" w:rsidR="00FD0BBF" w:rsidRDefault="00FD0BBF" w:rsidP="003E70A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5D9BCB9F" w14:textId="65F3B7F9" w:rsidR="00FD0BBF" w:rsidRDefault="00FD0BBF" w:rsidP="00FD0BB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51E5B495" wp14:editId="1A0054E5">
            <wp:extent cx="5039995" cy="7273290"/>
            <wp:effectExtent l="0" t="0" r="8255" b="3810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Picture 47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273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DF5C61" w14:textId="77777777" w:rsidR="00FD0BBF" w:rsidRDefault="00FD0BBF" w:rsidP="003E70A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10C93AE3" w14:textId="2DA2297E" w:rsidR="00FD0BBF" w:rsidRDefault="00FD0BBF" w:rsidP="00FD0BB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>Appendix 4 Lesson Plan</w:t>
      </w:r>
    </w:p>
    <w:p w14:paraId="0920F2B7" w14:textId="18E7D453" w:rsidR="00E31984" w:rsidRPr="00E31984" w:rsidRDefault="00E31984" w:rsidP="003E70A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E31984">
        <w:rPr>
          <w:rFonts w:ascii="Times New Roman" w:hAnsi="Times New Roman" w:cs="Times New Roman"/>
          <w:b/>
          <w:bCs/>
          <w:sz w:val="24"/>
          <w:szCs w:val="24"/>
          <w:lang w:val="id-ID"/>
        </w:rPr>
        <w:t>MODUL AJAR</w:t>
      </w:r>
    </w:p>
    <w:p w14:paraId="15ACBA6D" w14:textId="0EC8CDB7" w:rsidR="00E31984" w:rsidRPr="00E31984" w:rsidRDefault="00E31984" w:rsidP="003E70A4">
      <w:pPr>
        <w:spacing w:line="48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  <w:lang w:val="id-ID"/>
        </w:rPr>
      </w:pPr>
      <w:r w:rsidRPr="00E31984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MATERI : </w:t>
      </w:r>
      <w:r w:rsidRPr="00E31984">
        <w:rPr>
          <w:rFonts w:ascii="Times New Roman" w:hAnsi="Times New Roman" w:cs="Times New Roman"/>
          <w:b/>
          <w:bCs/>
          <w:i/>
          <w:iCs/>
          <w:sz w:val="24"/>
          <w:szCs w:val="24"/>
          <w:lang w:val="id-ID"/>
        </w:rPr>
        <w:t>Descriptive Text</w:t>
      </w:r>
    </w:p>
    <w:p w14:paraId="4888A1F3" w14:textId="524AAEF4" w:rsidR="00E31984" w:rsidRDefault="00E31984" w:rsidP="003E70A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E31984">
        <w:rPr>
          <w:rFonts w:ascii="Times New Roman" w:hAnsi="Times New Roman" w:cs="Times New Roman"/>
          <w:b/>
          <w:bCs/>
          <w:sz w:val="24"/>
          <w:szCs w:val="24"/>
          <w:lang w:val="id-ID"/>
        </w:rPr>
        <w:t>INFORMASI UMUM</w:t>
      </w:r>
    </w:p>
    <w:p w14:paraId="2EFE6E15" w14:textId="77777777" w:rsidR="00E31984" w:rsidRPr="00E31984" w:rsidRDefault="00E31984" w:rsidP="003E70A4">
      <w:pPr>
        <w:spacing w:line="480" w:lineRule="auto"/>
        <w:ind w:right="-421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Nama Penyusun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  <w:t xml:space="preserve">: 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>Risa Meilina Sari</w:t>
      </w:r>
    </w:p>
    <w:p w14:paraId="71D1F6E4" w14:textId="77777777" w:rsidR="00E31984" w:rsidRPr="00E31984" w:rsidRDefault="00E31984" w:rsidP="003E70A4">
      <w:pPr>
        <w:spacing w:line="480" w:lineRule="auto"/>
        <w:ind w:right="-421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Institusi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  <w:t>: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SMA Al-Irsyad Tegal</w:t>
      </w:r>
    </w:p>
    <w:p w14:paraId="1EF96BD0" w14:textId="77777777" w:rsidR="00E31984" w:rsidRPr="00E31984" w:rsidRDefault="00E31984" w:rsidP="003E70A4">
      <w:pPr>
        <w:spacing w:line="480" w:lineRule="auto"/>
        <w:ind w:right="-421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Tahun 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  <w:t>: 202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>3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/202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>4</w:t>
      </w:r>
    </w:p>
    <w:p w14:paraId="61A9BC17" w14:textId="77777777" w:rsidR="00E31984" w:rsidRPr="00E31984" w:rsidRDefault="00E31984" w:rsidP="003E70A4">
      <w:pPr>
        <w:spacing w:line="480" w:lineRule="auto"/>
        <w:ind w:right="-421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Jenjang Sekolah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  <w:t>: SMA</w:t>
      </w:r>
    </w:p>
    <w:p w14:paraId="47A19AAB" w14:textId="77777777" w:rsidR="00E31984" w:rsidRPr="00E31984" w:rsidRDefault="00E31984" w:rsidP="003E70A4">
      <w:pPr>
        <w:spacing w:line="480" w:lineRule="auto"/>
        <w:ind w:right="-421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Kelas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  <w:t>: X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>I</w:t>
      </w:r>
    </w:p>
    <w:p w14:paraId="1DB76392" w14:textId="049C65A1" w:rsidR="00E31984" w:rsidRPr="00E31984" w:rsidRDefault="00E31984" w:rsidP="003E70A4">
      <w:pPr>
        <w:spacing w:line="480" w:lineRule="auto"/>
        <w:ind w:right="-421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Alokasi waktu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  <w:t xml:space="preserve">: </w:t>
      </w:r>
      <w:r w:rsidR="006D3E15">
        <w:rPr>
          <w:rFonts w:ascii="Times New Roman" w:hAnsi="Times New Roman" w:cs="Times New Roman"/>
          <w:noProof/>
          <w:sz w:val="24"/>
          <w:szCs w:val="24"/>
          <w:lang w:val="id-ID"/>
        </w:rPr>
        <w:t>1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x 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>45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>Menit (1 kali pertemuan)</w:t>
      </w:r>
    </w:p>
    <w:p w14:paraId="1F739C87" w14:textId="77777777" w:rsidR="00E31984" w:rsidRPr="00E31984" w:rsidRDefault="00E31984" w:rsidP="003E70A4">
      <w:pPr>
        <w:spacing w:line="480" w:lineRule="auto"/>
        <w:ind w:right="-421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Elemen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  <w:t xml:space="preserve">: Menyimak 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>-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Berbicara </w:t>
      </w:r>
    </w:p>
    <w:p w14:paraId="31489B45" w14:textId="77777777" w:rsidR="00E31984" w:rsidRPr="00E31984" w:rsidRDefault="00E31984" w:rsidP="003E70A4">
      <w:pPr>
        <w:spacing w:line="480" w:lineRule="auto"/>
        <w:ind w:right="-421" w:firstLine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 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  <w:t xml:space="preserve">  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 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Menulis - Mempresentasikan</w:t>
      </w:r>
    </w:p>
    <w:p w14:paraId="497970B2" w14:textId="77777777" w:rsidR="00E31984" w:rsidRPr="00E31984" w:rsidRDefault="00E31984" w:rsidP="003E70A4"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8420"/>
        </w:tabs>
        <w:spacing w:line="480" w:lineRule="auto"/>
        <w:ind w:left="2880" w:right="-421" w:hanging="288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Kompetensi Awal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  <w:t xml:space="preserve">: 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Peserta </w:t>
      </w:r>
      <w:proofErr w:type="spellStart"/>
      <w:r w:rsidRPr="00E31984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E319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1984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E319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1984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E319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1984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E319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1984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E31984">
        <w:rPr>
          <w:rFonts w:ascii="Times New Roman" w:hAnsi="Times New Roman" w:cs="Times New Roman"/>
          <w:sz w:val="24"/>
          <w:szCs w:val="24"/>
        </w:rPr>
        <w:t xml:space="preserve"> </w:t>
      </w:r>
      <w:r w:rsidRPr="00E31984">
        <w:rPr>
          <w:rFonts w:ascii="Times New Roman" w:hAnsi="Times New Roman" w:cs="Times New Roman"/>
          <w:sz w:val="24"/>
          <w:szCs w:val="24"/>
          <w:lang w:val="id-ID"/>
        </w:rPr>
        <w:t>t</w:t>
      </w:r>
      <w:proofErr w:type="spellStart"/>
      <w:r w:rsidRPr="00E31984">
        <w:rPr>
          <w:rFonts w:ascii="Times New Roman" w:hAnsi="Times New Roman" w:cs="Times New Roman"/>
          <w:sz w:val="24"/>
          <w:szCs w:val="24"/>
        </w:rPr>
        <w:t>eks</w:t>
      </w:r>
      <w:proofErr w:type="spellEnd"/>
      <w:r w:rsidRPr="00E319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1984"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 w:rsidRPr="00E319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198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319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1984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E31984">
        <w:rPr>
          <w:rFonts w:ascii="Times New Roman" w:hAnsi="Times New Roman" w:cs="Times New Roman"/>
          <w:spacing w:val="-59"/>
          <w:sz w:val="24"/>
          <w:szCs w:val="24"/>
        </w:rPr>
        <w:t xml:space="preserve"> </w:t>
      </w:r>
      <w:proofErr w:type="spellStart"/>
      <w:r w:rsidRPr="00E31984">
        <w:rPr>
          <w:rFonts w:ascii="Times New Roman" w:hAnsi="Times New Roman" w:cs="Times New Roman"/>
          <w:sz w:val="24"/>
          <w:szCs w:val="24"/>
        </w:rPr>
        <w:t>sehari-hari</w:t>
      </w:r>
      <w:proofErr w:type="spellEnd"/>
      <w:r w:rsidRPr="00E31984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31984">
        <w:rPr>
          <w:rFonts w:ascii="Times New Roman" w:hAnsi="Times New Roman" w:cs="Times New Roman"/>
          <w:sz w:val="24"/>
          <w:szCs w:val="24"/>
        </w:rPr>
        <w:t>,</w:t>
      </w:r>
      <w:r w:rsidRPr="00E31984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proofErr w:type="spellStart"/>
      <w:r w:rsidRPr="00E31984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E319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1984">
        <w:rPr>
          <w:rFonts w:ascii="Times New Roman" w:hAnsi="Times New Roman" w:cs="Times New Roman"/>
          <w:sz w:val="24"/>
          <w:szCs w:val="24"/>
        </w:rPr>
        <w:t>tes</w:t>
      </w:r>
      <w:proofErr w:type="spellEnd"/>
      <w:r w:rsidRPr="00E31984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31984">
        <w:rPr>
          <w:rFonts w:ascii="Times New Roman" w:hAnsi="Times New Roman" w:cs="Times New Roman"/>
          <w:sz w:val="24"/>
          <w:szCs w:val="24"/>
        </w:rPr>
        <w:t>diagnostic</w:t>
      </w:r>
      <w:r w:rsidRPr="00E31984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E31984">
        <w:rPr>
          <w:rFonts w:ascii="Times New Roman" w:hAnsi="Times New Roman" w:cs="Times New Roman"/>
          <w:sz w:val="24"/>
          <w:szCs w:val="24"/>
        </w:rPr>
        <w:t>yang</w:t>
      </w:r>
      <w:r w:rsidRPr="00E31984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E31984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E31984">
        <w:rPr>
          <w:rFonts w:ascii="Times New Roman" w:hAnsi="Times New Roman" w:cs="Times New Roman"/>
          <w:sz w:val="24"/>
          <w:szCs w:val="24"/>
        </w:rPr>
        <w:t>.</w:t>
      </w:r>
    </w:p>
    <w:p w14:paraId="52E53335" w14:textId="77777777" w:rsidR="00E31984" w:rsidRPr="00E31984" w:rsidRDefault="00E31984" w:rsidP="003E70A4">
      <w:pPr>
        <w:spacing w:line="480" w:lineRule="auto"/>
        <w:ind w:left="2880" w:right="-421" w:hanging="288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Profil Pelajar Pancasila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: Beriman dan Bertaqwa kepada Tuhan YME dan Berakhlak mulia</w:t>
      </w:r>
      <w:bookmarkStart w:id="4" w:name="_Hlk95318448"/>
      <w:bookmarkEnd w:id="4"/>
    </w:p>
    <w:p w14:paraId="3DEA4A3A" w14:textId="172E20B6" w:rsidR="00E31984" w:rsidRPr="00E31984" w:rsidRDefault="00E31984" w:rsidP="003E70A4">
      <w:pPr>
        <w:spacing w:line="480" w:lineRule="auto"/>
        <w:ind w:right="-421" w:firstLine="2127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  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 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Bergotong royong</w:t>
      </w:r>
    </w:p>
    <w:p w14:paraId="602E61F8" w14:textId="08568F51" w:rsidR="00E31984" w:rsidRPr="00E31984" w:rsidRDefault="00E31984" w:rsidP="003E70A4">
      <w:pPr>
        <w:spacing w:line="480" w:lineRule="auto"/>
        <w:ind w:right="-421" w:firstLine="2127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  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 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Mandiri</w:t>
      </w:r>
    </w:p>
    <w:p w14:paraId="6E714B32" w14:textId="6CAD9ACE" w:rsidR="00E31984" w:rsidRDefault="00E31984" w:rsidP="003E70A4">
      <w:pPr>
        <w:spacing w:line="480" w:lineRule="auto"/>
        <w:ind w:left="1407" w:right="-421" w:firstLine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  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K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>r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eatif</w:t>
      </w:r>
    </w:p>
    <w:p w14:paraId="5B18C69F" w14:textId="77777777" w:rsidR="003E70A4" w:rsidRPr="00E31984" w:rsidRDefault="003E70A4" w:rsidP="003E70A4">
      <w:pPr>
        <w:spacing w:line="480" w:lineRule="auto"/>
        <w:ind w:left="1407" w:right="-421" w:firstLine="72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</w:p>
    <w:p w14:paraId="0B5EB0C8" w14:textId="72F05D9B" w:rsidR="00E31984" w:rsidRPr="00E31984" w:rsidRDefault="00E31984" w:rsidP="003E70A4">
      <w:pPr>
        <w:spacing w:line="480" w:lineRule="auto"/>
        <w:ind w:left="2977" w:right="-421" w:hanging="2977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lastRenderedPageBreak/>
        <w:t>Sarana dan Prasarana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  <w:t>: Alat dan Bahan: LCD, Speaker, Laptop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>, Spidol, Papan tulis</w:t>
      </w:r>
    </w:p>
    <w:p w14:paraId="4AB0A69F" w14:textId="597D5753" w:rsidR="00E31984" w:rsidRPr="00E31984" w:rsidRDefault="00E31984" w:rsidP="003E70A4">
      <w:pPr>
        <w:spacing w:line="480" w:lineRule="auto"/>
        <w:ind w:left="2977" w:right="-421" w:hanging="2977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Sumber Bahan Ajar</w:t>
      </w:r>
      <w:r w:rsidR="003E70A4">
        <w:rPr>
          <w:rFonts w:ascii="Times New Roman" w:hAnsi="Times New Roman" w:cs="Times New Roman"/>
          <w:noProof/>
          <w:sz w:val="24"/>
          <w:szCs w:val="24"/>
          <w:lang w:val="en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: Buku English in Mind  Edisi 2021, Cambridge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Diktat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Bahasa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Inggris Fase E </w:t>
      </w:r>
    </w:p>
    <w:p w14:paraId="75F503EA" w14:textId="77777777" w:rsidR="00E31984" w:rsidRPr="00E31984" w:rsidRDefault="00E31984" w:rsidP="003E70A4">
      <w:pPr>
        <w:spacing w:line="480" w:lineRule="auto"/>
        <w:ind w:left="2880" w:right="-421" w:hanging="2880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>: Internet</w:t>
      </w:r>
    </w:p>
    <w:p w14:paraId="53A42643" w14:textId="77777777" w:rsidR="00E31984" w:rsidRPr="00E31984" w:rsidRDefault="00E31984" w:rsidP="003E70A4">
      <w:pPr>
        <w:spacing w:line="480" w:lineRule="auto"/>
        <w:ind w:right="-421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Target Peserta Didik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  <w:t xml:space="preserve">: 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>R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egul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>e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r/</w:t>
      </w:r>
      <w:r w:rsidRPr="00E31984">
        <w:rPr>
          <w:rFonts w:ascii="Times New Roman" w:hAnsi="Times New Roman" w:cs="Times New Roman"/>
          <w:noProof/>
          <w:sz w:val="24"/>
          <w:szCs w:val="24"/>
          <w:lang w:val="id-ID"/>
        </w:rPr>
        <w:t>umum</w:t>
      </w:r>
    </w:p>
    <w:p w14:paraId="5B5CB4BA" w14:textId="77777777" w:rsidR="00E31984" w:rsidRPr="00E31984" w:rsidRDefault="00E31984" w:rsidP="003E70A4">
      <w:pPr>
        <w:spacing w:line="480" w:lineRule="auto"/>
        <w:ind w:right="-421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>Model Pembelajaran</w:t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</w:r>
      <w:r w:rsidRPr="00E31984">
        <w:rPr>
          <w:rFonts w:ascii="Times New Roman" w:hAnsi="Times New Roman" w:cs="Times New Roman"/>
          <w:noProof/>
          <w:sz w:val="24"/>
          <w:szCs w:val="24"/>
          <w:lang w:val="en-ID"/>
        </w:rPr>
        <w:tab/>
        <w:t>: Tatap muka</w:t>
      </w:r>
    </w:p>
    <w:p w14:paraId="0E8E1BFD" w14:textId="77777777" w:rsidR="00E31984" w:rsidRPr="00E31984" w:rsidRDefault="00E31984" w:rsidP="003E70A4">
      <w:pPr>
        <w:pStyle w:val="TableParagraph"/>
        <w:spacing w:line="480" w:lineRule="auto"/>
        <w:contextualSpacing/>
        <w:jc w:val="both"/>
        <w:rPr>
          <w:sz w:val="24"/>
          <w:szCs w:val="24"/>
          <w:lang w:val="en-US"/>
        </w:rPr>
      </w:pPr>
      <w:r w:rsidRPr="00E31984">
        <w:rPr>
          <w:sz w:val="24"/>
          <w:szCs w:val="24"/>
        </w:rPr>
        <w:t>Kegiatan Pembelajaran Utama</w:t>
      </w:r>
      <w:r w:rsidRPr="00E31984">
        <w:rPr>
          <w:sz w:val="24"/>
          <w:szCs w:val="24"/>
          <w:lang w:val="en-US"/>
        </w:rPr>
        <w:t xml:space="preserve"> :</w:t>
      </w:r>
      <w:r w:rsidRPr="00E31984">
        <w:rPr>
          <w:sz w:val="24"/>
          <w:szCs w:val="24"/>
          <w:lang w:val="id-ID"/>
        </w:rPr>
        <w:t xml:space="preserve"> </w:t>
      </w:r>
      <w:r w:rsidRPr="00E31984">
        <w:rPr>
          <w:sz w:val="24"/>
          <w:szCs w:val="24"/>
        </w:rPr>
        <w:t>Individu</w:t>
      </w:r>
    </w:p>
    <w:p w14:paraId="7CD47945" w14:textId="77777777" w:rsidR="00E31984" w:rsidRPr="00E31984" w:rsidRDefault="00E31984" w:rsidP="003E70A4">
      <w:pPr>
        <w:pStyle w:val="TableParagraph"/>
        <w:spacing w:line="480" w:lineRule="auto"/>
        <w:ind w:left="2880"/>
        <w:contextualSpacing/>
        <w:jc w:val="both"/>
        <w:rPr>
          <w:sz w:val="24"/>
          <w:szCs w:val="24"/>
        </w:rPr>
      </w:pPr>
      <w:r w:rsidRPr="00E31984">
        <w:rPr>
          <w:sz w:val="24"/>
          <w:szCs w:val="24"/>
          <w:lang w:val="id-ID"/>
        </w:rPr>
        <w:t xml:space="preserve">    </w:t>
      </w:r>
      <w:r w:rsidRPr="00E31984">
        <w:rPr>
          <w:sz w:val="24"/>
          <w:szCs w:val="24"/>
        </w:rPr>
        <w:t>Berkelompok</w:t>
      </w:r>
    </w:p>
    <w:p w14:paraId="7E3D4D64" w14:textId="77777777" w:rsidR="00E31984" w:rsidRPr="00E31984" w:rsidRDefault="00E31984" w:rsidP="003E70A4">
      <w:pPr>
        <w:pStyle w:val="TableParagraph"/>
        <w:spacing w:line="480" w:lineRule="auto"/>
        <w:contextualSpacing/>
        <w:jc w:val="both"/>
        <w:rPr>
          <w:sz w:val="24"/>
          <w:szCs w:val="24"/>
          <w:lang w:val="id-ID"/>
        </w:rPr>
      </w:pPr>
      <w:r w:rsidRPr="00E31984">
        <w:rPr>
          <w:sz w:val="24"/>
          <w:szCs w:val="24"/>
        </w:rPr>
        <w:t>Metode</w:t>
      </w:r>
      <w:r w:rsidRPr="00E31984">
        <w:rPr>
          <w:sz w:val="24"/>
          <w:szCs w:val="24"/>
          <w:lang w:val="id-ID"/>
        </w:rPr>
        <w:t xml:space="preserve">  </w:t>
      </w:r>
      <w:r w:rsidRPr="00E31984">
        <w:rPr>
          <w:sz w:val="24"/>
          <w:szCs w:val="24"/>
          <w:lang w:val="id-ID"/>
        </w:rPr>
        <w:tab/>
      </w:r>
      <w:r w:rsidRPr="00E31984">
        <w:rPr>
          <w:sz w:val="24"/>
          <w:szCs w:val="24"/>
          <w:lang w:val="id-ID"/>
        </w:rPr>
        <w:tab/>
      </w:r>
      <w:r w:rsidRPr="00E31984">
        <w:rPr>
          <w:sz w:val="24"/>
          <w:szCs w:val="24"/>
          <w:lang w:val="id-ID"/>
        </w:rPr>
        <w:tab/>
      </w:r>
      <w:r w:rsidRPr="00E31984">
        <w:rPr>
          <w:sz w:val="24"/>
          <w:szCs w:val="24"/>
        </w:rPr>
        <w:t>:</w:t>
      </w:r>
      <w:r w:rsidRPr="00E31984">
        <w:rPr>
          <w:sz w:val="24"/>
          <w:szCs w:val="24"/>
          <w:lang w:val="id-ID"/>
        </w:rPr>
        <w:t xml:space="preserve">  </w:t>
      </w:r>
      <w:r w:rsidRPr="00E31984">
        <w:rPr>
          <w:sz w:val="24"/>
          <w:szCs w:val="24"/>
        </w:rPr>
        <w:t xml:space="preserve">Diskusi </w:t>
      </w:r>
      <w:r w:rsidRPr="00E31984">
        <w:rPr>
          <w:sz w:val="24"/>
          <w:szCs w:val="24"/>
          <w:lang w:val="id-ID"/>
        </w:rPr>
        <w:t xml:space="preserve">(CW : </w:t>
      </w:r>
      <w:r w:rsidRPr="00E31984">
        <w:rPr>
          <w:i/>
          <w:iCs/>
          <w:sz w:val="24"/>
          <w:szCs w:val="24"/>
          <w:lang w:val="id-ID"/>
        </w:rPr>
        <w:t>Collaborative Writing</w:t>
      </w:r>
      <w:r w:rsidRPr="00E31984">
        <w:rPr>
          <w:sz w:val="24"/>
          <w:szCs w:val="24"/>
          <w:lang w:val="id-ID"/>
        </w:rPr>
        <w:t>)</w:t>
      </w:r>
    </w:p>
    <w:p w14:paraId="16269F35" w14:textId="79527F3B" w:rsidR="00E31984" w:rsidRDefault="00E31984" w:rsidP="003E70A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6CE7EE32" w14:textId="4C208D7E" w:rsidR="00A07DB2" w:rsidRDefault="00A07DB2" w:rsidP="003E70A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KOMPONEN INTI</w:t>
      </w:r>
    </w:p>
    <w:p w14:paraId="61C5D355" w14:textId="77777777" w:rsidR="00A07DB2" w:rsidRDefault="00A07DB2" w:rsidP="00EA530E">
      <w:pPr>
        <w:pStyle w:val="ListParagraph"/>
        <w:numPr>
          <w:ilvl w:val="0"/>
          <w:numId w:val="24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Tujuan Pembelajaran</w:t>
      </w:r>
    </w:p>
    <w:p w14:paraId="1AB90975" w14:textId="77777777" w:rsidR="00A07DB2" w:rsidRPr="00A07DB2" w:rsidRDefault="00A07DB2" w:rsidP="00EA530E">
      <w:pPr>
        <w:pStyle w:val="ListParagraph"/>
        <w:numPr>
          <w:ilvl w:val="0"/>
          <w:numId w:val="2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 w:rsidRPr="00A07DB2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A07DB2">
        <w:rPr>
          <w:rFonts w:ascii="Times New Roman" w:hAnsi="Times New Roman" w:cs="Times New Roman"/>
          <w:spacing w:val="58"/>
          <w:sz w:val="24"/>
          <w:szCs w:val="24"/>
        </w:rPr>
        <w:t xml:space="preserve"> </w:t>
      </w:r>
      <w:r w:rsidRPr="00A07DB2">
        <w:rPr>
          <w:rFonts w:ascii="Times New Roman" w:hAnsi="Times New Roman" w:cs="Times New Roman"/>
          <w:sz w:val="24"/>
          <w:szCs w:val="24"/>
        </w:rPr>
        <w:t>me</w:t>
      </w:r>
      <w:r w:rsidRPr="00A07DB2">
        <w:rPr>
          <w:rFonts w:ascii="Times New Roman" w:hAnsi="Times New Roman" w:cs="Times New Roman"/>
          <w:sz w:val="24"/>
          <w:szCs w:val="24"/>
          <w:lang w:val="id-ID"/>
        </w:rPr>
        <w:t>ndengarkan penjelasan dari guru</w:t>
      </w:r>
      <w:r w:rsidRPr="00A07DB2">
        <w:rPr>
          <w:rFonts w:ascii="Times New Roman" w:hAnsi="Times New Roman" w:cs="Times New Roman"/>
          <w:spacing w:val="62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A07DB2">
        <w:rPr>
          <w:rFonts w:ascii="Times New Roman" w:hAnsi="Times New Roman" w:cs="Times New Roman"/>
          <w:spacing w:val="57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A07DB2">
        <w:rPr>
          <w:rFonts w:ascii="Times New Roman" w:hAnsi="Times New Roman" w:cs="Times New Roman"/>
          <w:spacing w:val="62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A07DB2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A07DB2">
        <w:rPr>
          <w:rFonts w:ascii="Times New Roman" w:hAnsi="Times New Roman" w:cs="Times New Roman"/>
          <w:b/>
          <w:bCs/>
          <w:iCs/>
          <w:sz w:val="24"/>
          <w:szCs w:val="24"/>
          <w:lang w:val="id-ID"/>
        </w:rPr>
        <w:t>m</w:t>
      </w:r>
      <w:proofErr w:type="spellStart"/>
      <w:r w:rsidRPr="00A07DB2">
        <w:rPr>
          <w:rFonts w:ascii="Times New Roman" w:hAnsi="Times New Roman" w:cs="Times New Roman"/>
          <w:b/>
          <w:bCs/>
          <w:iCs/>
          <w:sz w:val="24"/>
          <w:szCs w:val="24"/>
        </w:rPr>
        <w:t>engidentifikasi</w:t>
      </w:r>
      <w:proofErr w:type="spellEnd"/>
      <w:r w:rsidRPr="00A07DB2">
        <w:rPr>
          <w:rFonts w:ascii="Times New Roman" w:hAnsi="Times New Roman" w:cs="Times New Roman"/>
          <w:i/>
          <w:sz w:val="24"/>
          <w:szCs w:val="24"/>
          <w:lang w:val="id-ID"/>
        </w:rPr>
        <w:t xml:space="preserve"> </w:t>
      </w:r>
      <w:r w:rsidRPr="00A07DB2">
        <w:rPr>
          <w:rFonts w:ascii="Times New Roman" w:hAnsi="Times New Roman" w:cs="Times New Roman"/>
          <w:i/>
          <w:iCs/>
          <w:sz w:val="24"/>
          <w:szCs w:val="24"/>
          <w:lang w:val="id-ID"/>
        </w:rPr>
        <w:t>c</w:t>
      </w:r>
      <w:proofErr w:type="spellStart"/>
      <w:r w:rsidRPr="00A07DB2">
        <w:rPr>
          <w:rFonts w:ascii="Times New Roman" w:hAnsi="Times New Roman" w:cs="Times New Roman"/>
          <w:i/>
          <w:iCs/>
          <w:sz w:val="24"/>
          <w:szCs w:val="24"/>
        </w:rPr>
        <w:t>haracteristics</w:t>
      </w:r>
      <w:proofErr w:type="spellEnd"/>
      <w:r w:rsidRPr="00A07DB2">
        <w:rPr>
          <w:rFonts w:ascii="Times New Roman" w:hAnsi="Times New Roman" w:cs="Times New Roman"/>
          <w:i/>
          <w:iCs/>
          <w:sz w:val="24"/>
          <w:szCs w:val="24"/>
        </w:rPr>
        <w:t xml:space="preserve"> /personality</w:t>
      </w:r>
      <w:r w:rsidRPr="00A07DB2">
        <w:rPr>
          <w:rFonts w:ascii="Times New Roman" w:hAnsi="Times New Roman" w:cs="Times New Roman"/>
          <w:i/>
          <w:iCs/>
          <w:sz w:val="24"/>
          <w:szCs w:val="24"/>
          <w:lang w:val="id-ID"/>
        </w:rPr>
        <w:t xml:space="preserve"> </w:t>
      </w:r>
      <w:r w:rsidRPr="00A07DB2">
        <w:rPr>
          <w:rFonts w:ascii="Times New Roman" w:hAnsi="Times New Roman" w:cs="Times New Roman"/>
          <w:spacing w:val="-57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A07DB2">
        <w:rPr>
          <w:rFonts w:ascii="Times New Roman" w:hAnsi="Times New Roman" w:cs="Times New Roman"/>
          <w:spacing w:val="1"/>
          <w:sz w:val="24"/>
          <w:szCs w:val="24"/>
          <w:lang w:val="id-ID"/>
        </w:rPr>
        <w:t>.</w:t>
      </w:r>
    </w:p>
    <w:p w14:paraId="485FCF9F" w14:textId="77777777" w:rsidR="00A07DB2" w:rsidRPr="00A07DB2" w:rsidRDefault="00A07DB2" w:rsidP="00EA530E">
      <w:pPr>
        <w:pStyle w:val="ListParagraph"/>
        <w:numPr>
          <w:ilvl w:val="0"/>
          <w:numId w:val="2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A07DB2">
        <w:rPr>
          <w:rFonts w:ascii="Times New Roman" w:hAnsi="Times New Roman" w:cs="Times New Roman"/>
          <w:sz w:val="24"/>
          <w:szCs w:val="24"/>
          <w:lang w:val="id-ID"/>
        </w:rPr>
        <w:t>P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eserta</w:t>
      </w:r>
      <w:proofErr w:type="spellEnd"/>
      <w:r w:rsidRPr="00A07DB2">
        <w:rPr>
          <w:rFonts w:ascii="Times New Roman" w:hAnsi="Times New Roman" w:cs="Times New Roman"/>
          <w:spacing w:val="41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A07DB2">
        <w:rPr>
          <w:rFonts w:ascii="Times New Roman" w:hAnsi="Times New Roman" w:cs="Times New Roman"/>
          <w:spacing w:val="47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A07DB2">
        <w:rPr>
          <w:rFonts w:ascii="Times New Roman" w:hAnsi="Times New Roman" w:cs="Times New Roman"/>
          <w:spacing w:val="54"/>
          <w:sz w:val="24"/>
          <w:szCs w:val="24"/>
        </w:rPr>
        <w:t xml:space="preserve"> </w:t>
      </w:r>
      <w:r w:rsidRPr="008F41B7">
        <w:rPr>
          <w:rFonts w:ascii="Times New Roman" w:hAnsi="Times New Roman" w:cs="Times New Roman"/>
          <w:b/>
          <w:bCs/>
          <w:iCs/>
          <w:sz w:val="24"/>
          <w:szCs w:val="24"/>
          <w:lang w:val="id-ID"/>
        </w:rPr>
        <w:t>m</w:t>
      </w:r>
      <w:proofErr w:type="spellStart"/>
      <w:r w:rsidRPr="008F41B7">
        <w:rPr>
          <w:rFonts w:ascii="Times New Roman" w:hAnsi="Times New Roman" w:cs="Times New Roman"/>
          <w:b/>
          <w:bCs/>
          <w:iCs/>
          <w:sz w:val="24"/>
          <w:szCs w:val="24"/>
        </w:rPr>
        <w:t>embandingkan</w:t>
      </w:r>
      <w:proofErr w:type="spellEnd"/>
      <w:r w:rsidRPr="00A07DB2">
        <w:rPr>
          <w:rFonts w:ascii="Times New Roman" w:hAnsi="Times New Roman" w:cs="Times New Roman"/>
          <w:i/>
          <w:spacing w:val="44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karak</w:t>
      </w:r>
      <w:proofErr w:type="spellEnd"/>
      <w:r w:rsidRPr="00A07DB2">
        <w:rPr>
          <w:rFonts w:ascii="Times New Roman" w:hAnsi="Times New Roman" w:cs="Times New Roman"/>
          <w:sz w:val="24"/>
          <w:szCs w:val="24"/>
          <w:lang w:val="id-ID"/>
        </w:rPr>
        <w:t>ter</w:t>
      </w:r>
      <w:r w:rsidRPr="00A07DB2">
        <w:rPr>
          <w:rFonts w:ascii="Times New Roman" w:hAnsi="Times New Roman" w:cs="Times New Roman"/>
          <w:spacing w:val="39"/>
          <w:sz w:val="24"/>
          <w:szCs w:val="24"/>
          <w:lang w:val="id-ID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A07DB2">
        <w:rPr>
          <w:rFonts w:ascii="Times New Roman" w:hAnsi="Times New Roman" w:cs="Times New Roman"/>
          <w:spacing w:val="42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07DB2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A07DB2">
        <w:rPr>
          <w:rFonts w:ascii="Times New Roman" w:hAnsi="Times New Roman" w:cs="Times New Roman"/>
          <w:spacing w:val="-57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A07DB2">
        <w:rPr>
          <w:rFonts w:ascii="Times New Roman" w:hAnsi="Times New Roman" w:cs="Times New Roman"/>
          <w:spacing w:val="2"/>
          <w:sz w:val="24"/>
          <w:szCs w:val="24"/>
          <w:lang w:val="id-ID"/>
        </w:rPr>
        <w:t>.</w:t>
      </w:r>
    </w:p>
    <w:p w14:paraId="10A08809" w14:textId="77777777" w:rsidR="00A07DB2" w:rsidRPr="00A07DB2" w:rsidRDefault="00A07DB2" w:rsidP="00EA530E">
      <w:pPr>
        <w:pStyle w:val="ListParagraph"/>
        <w:numPr>
          <w:ilvl w:val="0"/>
          <w:numId w:val="2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 w:rsidRPr="00A07DB2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A07D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diskusi</w:t>
      </w:r>
      <w:proofErr w:type="spellEnd"/>
      <w:r w:rsidRPr="00A07DB2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A07DB2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A07DB2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A07DB2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A07DB2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8F41B7">
        <w:rPr>
          <w:rFonts w:ascii="Times New Roman" w:hAnsi="Times New Roman" w:cs="Times New Roman"/>
          <w:b/>
          <w:bCs/>
          <w:iCs/>
          <w:sz w:val="24"/>
          <w:szCs w:val="24"/>
          <w:lang w:val="id-ID"/>
        </w:rPr>
        <w:t>m</w:t>
      </w:r>
      <w:proofErr w:type="spellStart"/>
      <w:r w:rsidRPr="008F41B7">
        <w:rPr>
          <w:rFonts w:ascii="Times New Roman" w:hAnsi="Times New Roman" w:cs="Times New Roman"/>
          <w:b/>
          <w:bCs/>
          <w:iCs/>
          <w:sz w:val="24"/>
          <w:szCs w:val="24"/>
        </w:rPr>
        <w:t>enganalisis</w:t>
      </w:r>
      <w:proofErr w:type="spellEnd"/>
      <w:r w:rsidRPr="00A07DB2">
        <w:rPr>
          <w:rFonts w:ascii="Times New Roman" w:hAnsi="Times New Roman" w:cs="Times New Roman"/>
          <w:i/>
          <w:spacing w:val="5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A07DB2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kontekstual</w:t>
      </w:r>
      <w:proofErr w:type="spellEnd"/>
      <w:r w:rsidRPr="00A07DB2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A07DB2">
        <w:rPr>
          <w:rFonts w:ascii="Times New Roman" w:hAnsi="Times New Roman" w:cs="Times New Roman"/>
          <w:i/>
          <w:iCs/>
          <w:sz w:val="24"/>
          <w:szCs w:val="24"/>
        </w:rPr>
        <w:t>social function,</w:t>
      </w:r>
      <w:r w:rsidRPr="00A07DB2">
        <w:rPr>
          <w:rFonts w:ascii="Times New Roman" w:hAnsi="Times New Roman" w:cs="Times New Roman"/>
          <w:i/>
          <w:iCs/>
          <w:spacing w:val="-1"/>
          <w:sz w:val="24"/>
          <w:szCs w:val="24"/>
        </w:rPr>
        <w:t xml:space="preserve"> </w:t>
      </w:r>
      <w:r w:rsidRPr="00A07DB2">
        <w:rPr>
          <w:rFonts w:ascii="Times New Roman" w:hAnsi="Times New Roman" w:cs="Times New Roman"/>
          <w:i/>
          <w:iCs/>
          <w:sz w:val="24"/>
          <w:szCs w:val="24"/>
        </w:rPr>
        <w:t>generic</w:t>
      </w:r>
      <w:r w:rsidRPr="00A07DB2">
        <w:rPr>
          <w:rFonts w:ascii="Times New Roman" w:hAnsi="Times New Roman" w:cs="Times New Roman"/>
          <w:i/>
          <w:iCs/>
          <w:spacing w:val="-3"/>
          <w:sz w:val="24"/>
          <w:szCs w:val="24"/>
        </w:rPr>
        <w:t xml:space="preserve"> </w:t>
      </w:r>
      <w:r w:rsidRPr="00A07DB2">
        <w:rPr>
          <w:rFonts w:ascii="Times New Roman" w:hAnsi="Times New Roman" w:cs="Times New Roman"/>
          <w:i/>
          <w:iCs/>
          <w:sz w:val="24"/>
          <w:szCs w:val="24"/>
        </w:rPr>
        <w:t>structure</w:t>
      </w:r>
      <w:r w:rsidRPr="00A07DB2">
        <w:rPr>
          <w:rFonts w:ascii="Times New Roman" w:hAnsi="Times New Roman" w:cs="Times New Roman"/>
          <w:i/>
          <w:iCs/>
          <w:spacing w:val="-3"/>
          <w:sz w:val="24"/>
          <w:szCs w:val="24"/>
        </w:rPr>
        <w:t xml:space="preserve"> </w:t>
      </w:r>
      <w:r w:rsidRPr="00A07DB2">
        <w:rPr>
          <w:rFonts w:ascii="Times New Roman" w:hAnsi="Times New Roman" w:cs="Times New Roman"/>
          <w:i/>
          <w:iCs/>
          <w:sz w:val="24"/>
          <w:szCs w:val="24"/>
        </w:rPr>
        <w:t>and</w:t>
      </w:r>
      <w:r w:rsidRPr="00A07DB2">
        <w:rPr>
          <w:rFonts w:ascii="Times New Roman" w:hAnsi="Times New Roman" w:cs="Times New Roman"/>
          <w:i/>
          <w:iCs/>
          <w:spacing w:val="2"/>
          <w:sz w:val="24"/>
          <w:szCs w:val="24"/>
        </w:rPr>
        <w:t xml:space="preserve"> </w:t>
      </w:r>
      <w:r w:rsidRPr="00A07DB2">
        <w:rPr>
          <w:rFonts w:ascii="Times New Roman" w:hAnsi="Times New Roman" w:cs="Times New Roman"/>
          <w:i/>
          <w:iCs/>
          <w:sz w:val="24"/>
          <w:szCs w:val="24"/>
        </w:rPr>
        <w:t>language</w:t>
      </w:r>
      <w:r w:rsidRPr="00A07DB2">
        <w:rPr>
          <w:rFonts w:ascii="Times New Roman" w:hAnsi="Times New Roman" w:cs="Times New Roman"/>
          <w:i/>
          <w:iCs/>
          <w:spacing w:val="1"/>
          <w:sz w:val="24"/>
          <w:szCs w:val="24"/>
        </w:rPr>
        <w:t xml:space="preserve"> </w:t>
      </w:r>
      <w:r w:rsidRPr="00A07DB2">
        <w:rPr>
          <w:rFonts w:ascii="Times New Roman" w:hAnsi="Times New Roman" w:cs="Times New Roman"/>
          <w:i/>
          <w:iCs/>
          <w:sz w:val="24"/>
          <w:szCs w:val="24"/>
        </w:rPr>
        <w:t>feature</w:t>
      </w:r>
      <w:r w:rsidRPr="00A07DB2">
        <w:rPr>
          <w:rFonts w:ascii="Times New Roman" w:hAnsi="Times New Roman" w:cs="Times New Roman"/>
          <w:i/>
          <w:iCs/>
          <w:spacing w:val="-3"/>
          <w:sz w:val="24"/>
          <w:szCs w:val="24"/>
        </w:rPr>
        <w:t xml:space="preserve"> </w:t>
      </w:r>
      <w:r w:rsidRPr="00A07DB2">
        <w:rPr>
          <w:rFonts w:ascii="Times New Roman" w:hAnsi="Times New Roman" w:cs="Times New Roman"/>
          <w:i/>
          <w:iCs/>
          <w:sz w:val="24"/>
          <w:szCs w:val="24"/>
        </w:rPr>
        <w:t>descriptive</w:t>
      </w:r>
      <w:r w:rsidRPr="00A07DB2">
        <w:rPr>
          <w:rFonts w:ascii="Times New Roman" w:hAnsi="Times New Roman" w:cs="Times New Roman"/>
          <w:i/>
          <w:iCs/>
          <w:spacing w:val="2"/>
          <w:sz w:val="24"/>
          <w:szCs w:val="24"/>
        </w:rPr>
        <w:t xml:space="preserve"> </w:t>
      </w:r>
      <w:r w:rsidRPr="00A07DB2">
        <w:rPr>
          <w:rFonts w:ascii="Times New Roman" w:hAnsi="Times New Roman" w:cs="Times New Roman"/>
          <w:i/>
          <w:iCs/>
          <w:sz w:val="24"/>
          <w:szCs w:val="24"/>
        </w:rPr>
        <w:t>text</w:t>
      </w:r>
      <w:r w:rsidRPr="00A07DB2">
        <w:rPr>
          <w:rFonts w:ascii="Times New Roman" w:hAnsi="Times New Roman" w:cs="Times New Roman"/>
          <w:spacing w:val="57"/>
          <w:sz w:val="24"/>
          <w:szCs w:val="24"/>
          <w:lang w:val="id-ID"/>
        </w:rPr>
        <w:t>.</w:t>
      </w:r>
    </w:p>
    <w:p w14:paraId="4A6DF097" w14:textId="77777777" w:rsidR="00A07DB2" w:rsidRPr="00A07DB2" w:rsidRDefault="00A07DB2" w:rsidP="00EA530E">
      <w:pPr>
        <w:pStyle w:val="ListParagraph"/>
        <w:numPr>
          <w:ilvl w:val="0"/>
          <w:numId w:val="2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 w:rsidRPr="00A07DB2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A07DB2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diskusi</w:t>
      </w:r>
      <w:proofErr w:type="spellEnd"/>
      <w:r w:rsidRPr="00A07DB2">
        <w:rPr>
          <w:rFonts w:ascii="Times New Roman" w:hAnsi="Times New Roman" w:cs="Times New Roman"/>
          <w:spacing w:val="28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A07DB2">
        <w:rPr>
          <w:rFonts w:ascii="Times New Roman" w:hAnsi="Times New Roman" w:cs="Times New Roman"/>
          <w:spacing w:val="36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A07DB2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A07DB2">
        <w:rPr>
          <w:rFonts w:ascii="Times New Roman" w:hAnsi="Times New Roman" w:cs="Times New Roman"/>
          <w:spacing w:val="41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A07DB2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8F41B7">
        <w:rPr>
          <w:rFonts w:ascii="Times New Roman" w:hAnsi="Times New Roman" w:cs="Times New Roman"/>
          <w:b/>
          <w:bCs/>
          <w:iCs/>
          <w:sz w:val="24"/>
          <w:szCs w:val="24"/>
        </w:rPr>
        <w:t>menghasilkan</w:t>
      </w:r>
      <w:proofErr w:type="spellEnd"/>
      <w:r w:rsidRPr="00A07DB2">
        <w:rPr>
          <w:rFonts w:ascii="Times New Roman" w:hAnsi="Times New Roman" w:cs="Times New Roman"/>
          <w:iCs/>
          <w:spacing w:val="39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iCs/>
          <w:sz w:val="24"/>
          <w:szCs w:val="24"/>
        </w:rPr>
        <w:t>sebuah</w:t>
      </w:r>
      <w:proofErr w:type="spellEnd"/>
      <w:r w:rsidRPr="00A07DB2">
        <w:rPr>
          <w:rFonts w:ascii="Times New Roman" w:hAnsi="Times New Roman" w:cs="Times New Roman"/>
          <w:iCs/>
          <w:spacing w:val="41"/>
          <w:sz w:val="24"/>
          <w:szCs w:val="24"/>
        </w:rPr>
        <w:t xml:space="preserve"> </w:t>
      </w:r>
      <w:r w:rsidRPr="00A07DB2">
        <w:rPr>
          <w:rFonts w:ascii="Times New Roman" w:hAnsi="Times New Roman" w:cs="Times New Roman"/>
          <w:i/>
          <w:sz w:val="24"/>
          <w:szCs w:val="24"/>
          <w:lang w:val="id-ID"/>
        </w:rPr>
        <w:t>descriptive text</w:t>
      </w:r>
      <w:r w:rsidRPr="00A07DB2">
        <w:rPr>
          <w:rFonts w:ascii="Times New Roman" w:hAnsi="Times New Roman" w:cs="Times New Roman"/>
          <w:iCs/>
          <w:sz w:val="24"/>
          <w:szCs w:val="24"/>
          <w:lang w:val="id-ID"/>
        </w:rPr>
        <w:t xml:space="preserve"> </w:t>
      </w:r>
      <w:proofErr w:type="spellStart"/>
      <w:r w:rsidRPr="00A07DB2">
        <w:rPr>
          <w:rFonts w:ascii="Times New Roman" w:hAnsi="Times New Roman" w:cs="Times New Roman"/>
          <w:iCs/>
          <w:sz w:val="24"/>
          <w:szCs w:val="24"/>
        </w:rPr>
        <w:t>dalam</w:t>
      </w:r>
      <w:proofErr w:type="spellEnd"/>
      <w:r w:rsidRPr="00A07DB2">
        <w:rPr>
          <w:rFonts w:ascii="Times New Roman" w:hAnsi="Times New Roman" w:cs="Times New Roman"/>
          <w:iCs/>
          <w:spacing w:val="2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iCs/>
          <w:sz w:val="24"/>
          <w:szCs w:val="24"/>
        </w:rPr>
        <w:t>bentuk</w:t>
      </w:r>
      <w:proofErr w:type="spellEnd"/>
      <w:r w:rsidRPr="00A07DB2">
        <w:rPr>
          <w:rFonts w:ascii="Times New Roman" w:hAnsi="Times New Roman" w:cs="Times New Roman"/>
          <w:iCs/>
          <w:spacing w:val="-3"/>
          <w:sz w:val="24"/>
          <w:szCs w:val="24"/>
        </w:rPr>
        <w:t xml:space="preserve"> </w:t>
      </w:r>
      <w:r w:rsidRPr="00A07DB2">
        <w:rPr>
          <w:rFonts w:ascii="Times New Roman" w:hAnsi="Times New Roman" w:cs="Times New Roman"/>
          <w:iCs/>
          <w:sz w:val="24"/>
          <w:szCs w:val="24"/>
          <w:lang w:val="id-ID"/>
        </w:rPr>
        <w:t>tulisan</w:t>
      </w:r>
      <w:r w:rsidRPr="00A07DB2">
        <w:rPr>
          <w:rFonts w:ascii="Times New Roman" w:hAnsi="Times New Roman" w:cs="Times New Roman"/>
          <w:iCs/>
          <w:sz w:val="24"/>
          <w:szCs w:val="24"/>
        </w:rPr>
        <w:t>.</w:t>
      </w:r>
      <w:r w:rsidRPr="00A07DB2">
        <w:rPr>
          <w:rFonts w:ascii="Times New Roman" w:hAnsi="Times New Roman" w:cs="Times New Roman"/>
          <w:i/>
          <w:spacing w:val="2"/>
          <w:sz w:val="24"/>
          <w:szCs w:val="24"/>
        </w:rPr>
        <w:t xml:space="preserve"> </w:t>
      </w:r>
    </w:p>
    <w:p w14:paraId="1DDE4A6C" w14:textId="77777777" w:rsidR="00A07DB2" w:rsidRPr="00A07DB2" w:rsidRDefault="00A07DB2" w:rsidP="00EA530E">
      <w:pPr>
        <w:pStyle w:val="ListParagraph"/>
        <w:numPr>
          <w:ilvl w:val="0"/>
          <w:numId w:val="2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 w:rsidRPr="00A07DB2">
        <w:rPr>
          <w:rFonts w:ascii="Times New Roman" w:hAnsi="Times New Roman" w:cs="Times New Roman"/>
          <w:sz w:val="24"/>
          <w:szCs w:val="24"/>
        </w:rPr>
        <w:lastRenderedPageBreak/>
        <w:t>Setelah</w:t>
      </w:r>
      <w:proofErr w:type="spellEnd"/>
      <w:r w:rsidRPr="00A07DB2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diskusi</w:t>
      </w:r>
      <w:proofErr w:type="spellEnd"/>
      <w:r w:rsidRPr="00A07DB2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A07DB2">
        <w:rPr>
          <w:rFonts w:ascii="Times New Roman" w:hAnsi="Times New Roman" w:cs="Times New Roman"/>
          <w:sz w:val="24"/>
          <w:szCs w:val="24"/>
          <w:lang w:val="id-ID"/>
        </w:rPr>
        <w:t xml:space="preserve"> p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eserta</w:t>
      </w:r>
      <w:proofErr w:type="spellEnd"/>
      <w:r w:rsidRPr="00A07DB2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A07DB2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A07DB2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8F41B7">
        <w:rPr>
          <w:rFonts w:ascii="Times New Roman" w:hAnsi="Times New Roman" w:cs="Times New Roman"/>
          <w:b/>
          <w:bCs/>
          <w:iCs/>
          <w:sz w:val="24"/>
          <w:szCs w:val="24"/>
          <w:lang w:val="id-ID"/>
        </w:rPr>
        <w:t>m</w:t>
      </w:r>
      <w:proofErr w:type="spellStart"/>
      <w:r w:rsidRPr="008F41B7">
        <w:rPr>
          <w:rFonts w:ascii="Times New Roman" w:hAnsi="Times New Roman" w:cs="Times New Roman"/>
          <w:b/>
          <w:bCs/>
          <w:iCs/>
          <w:sz w:val="24"/>
          <w:szCs w:val="24"/>
        </w:rPr>
        <w:t>empraktekkan</w:t>
      </w:r>
      <w:proofErr w:type="spellEnd"/>
      <w:r w:rsidRPr="00A07DB2">
        <w:rPr>
          <w:rFonts w:ascii="Times New Roman" w:hAnsi="Times New Roman" w:cs="Times New Roman"/>
          <w:i/>
          <w:sz w:val="24"/>
          <w:szCs w:val="24"/>
          <w:lang w:val="id-ID"/>
        </w:rPr>
        <w:t xml:space="preserve"> </w:t>
      </w:r>
      <w:r w:rsidRPr="00A07DB2">
        <w:rPr>
          <w:rFonts w:ascii="Times New Roman" w:hAnsi="Times New Roman" w:cs="Times New Roman"/>
          <w:i/>
          <w:sz w:val="24"/>
          <w:szCs w:val="24"/>
        </w:rPr>
        <w:t>Describing</w:t>
      </w:r>
      <w:r w:rsidRPr="00A07DB2">
        <w:rPr>
          <w:rFonts w:ascii="Times New Roman" w:hAnsi="Times New Roman" w:cs="Times New Roman"/>
          <w:i/>
          <w:sz w:val="24"/>
          <w:szCs w:val="24"/>
          <w:lang w:val="id-ID"/>
        </w:rPr>
        <w:t xml:space="preserve"> </w:t>
      </w:r>
      <w:r w:rsidRPr="00A07DB2">
        <w:rPr>
          <w:rFonts w:ascii="Times New Roman" w:hAnsi="Times New Roman" w:cs="Times New Roman"/>
          <w:i/>
          <w:sz w:val="24"/>
          <w:szCs w:val="24"/>
        </w:rPr>
        <w:t>people</w:t>
      </w:r>
      <w:r w:rsidRPr="00A07DB2">
        <w:rPr>
          <w:rFonts w:ascii="Times New Roman" w:hAnsi="Times New Roman" w:cs="Times New Roman"/>
          <w:i/>
          <w:sz w:val="24"/>
          <w:szCs w:val="24"/>
          <w:lang w:val="id-ID"/>
        </w:rPr>
        <w:t xml:space="preserve"> </w:t>
      </w:r>
      <w:r w:rsidRPr="00A07DB2">
        <w:rPr>
          <w:rFonts w:ascii="Times New Roman" w:hAnsi="Times New Roman" w:cs="Times New Roman"/>
          <w:i/>
          <w:sz w:val="24"/>
          <w:szCs w:val="24"/>
        </w:rPr>
        <w:t>(personality)</w:t>
      </w:r>
      <w:r w:rsidRPr="00A07DB2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07DB2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A07DB2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A07DB2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07DB2">
        <w:rPr>
          <w:rFonts w:ascii="Times New Roman" w:hAnsi="Times New Roman" w:cs="Times New Roman"/>
          <w:spacing w:val="33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A07DB2">
        <w:rPr>
          <w:rFonts w:ascii="Times New Roman" w:hAnsi="Times New Roman" w:cs="Times New Roman"/>
          <w:sz w:val="24"/>
          <w:szCs w:val="24"/>
        </w:rPr>
        <w:t>.</w:t>
      </w:r>
    </w:p>
    <w:p w14:paraId="10875D2B" w14:textId="32751C40" w:rsidR="003E70A4" w:rsidRPr="003E70A4" w:rsidRDefault="00A07DB2" w:rsidP="00EA530E">
      <w:pPr>
        <w:pStyle w:val="ListParagraph"/>
        <w:numPr>
          <w:ilvl w:val="0"/>
          <w:numId w:val="2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 w:rsidRPr="00A07DB2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A07DB2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8F41B7">
        <w:rPr>
          <w:rFonts w:ascii="Times New Roman" w:hAnsi="Times New Roman" w:cs="Times New Roman"/>
          <w:b/>
          <w:bCs/>
          <w:sz w:val="24"/>
          <w:szCs w:val="24"/>
        </w:rPr>
        <w:t>motivasi</w:t>
      </w:r>
      <w:proofErr w:type="spellEnd"/>
      <w:r w:rsidRPr="00A07DB2">
        <w:rPr>
          <w:rFonts w:ascii="Times New Roman" w:hAnsi="Times New Roman" w:cs="Times New Roman"/>
          <w:spacing w:val="-9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A07DB2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A07DB2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 w:rsidRPr="00A07DB2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A07DB2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A07DB2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A07DB2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Profil</w:t>
      </w:r>
      <w:proofErr w:type="spellEnd"/>
      <w:r w:rsidRPr="00A07DB2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Pelajar</w:t>
      </w:r>
      <w:proofErr w:type="spellEnd"/>
      <w:r w:rsidRPr="00A07DB2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A07DB2">
        <w:rPr>
          <w:rFonts w:ascii="Times New Roman" w:hAnsi="Times New Roman" w:cs="Times New Roman"/>
          <w:sz w:val="24"/>
          <w:szCs w:val="24"/>
        </w:rPr>
        <w:t>Pancasila</w:t>
      </w:r>
      <w:proofErr w:type="spellEnd"/>
      <w:r w:rsidRPr="00A07DB2">
        <w:rPr>
          <w:rFonts w:ascii="Times New Roman" w:hAnsi="Times New Roman" w:cs="Times New Roman"/>
          <w:sz w:val="24"/>
          <w:szCs w:val="24"/>
        </w:rPr>
        <w:t>)</w:t>
      </w:r>
    </w:p>
    <w:p w14:paraId="52767686" w14:textId="20EE5DA7" w:rsidR="008F41B7" w:rsidRDefault="008F41B7" w:rsidP="00EA530E">
      <w:pPr>
        <w:pStyle w:val="ListParagraph"/>
        <w:numPr>
          <w:ilvl w:val="0"/>
          <w:numId w:val="24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Pemahaman Bermakna</w:t>
      </w:r>
    </w:p>
    <w:p w14:paraId="646E444B" w14:textId="77777777" w:rsidR="008F41B7" w:rsidRPr="008F41B7" w:rsidRDefault="008F41B7" w:rsidP="003E70A4">
      <w:pPr>
        <w:spacing w:line="480" w:lineRule="auto"/>
        <w:ind w:left="426" w:firstLine="294"/>
        <w:contextualSpacing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F41B7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Setelah mempelajari modul ini peserta didik mengetahui: </w:t>
      </w:r>
    </w:p>
    <w:p w14:paraId="753ECCF5" w14:textId="77777777" w:rsidR="008F41B7" w:rsidRPr="008F41B7" w:rsidRDefault="008F41B7" w:rsidP="00EA530E">
      <w:pPr>
        <w:pStyle w:val="ListParagraph"/>
        <w:widowControl w:val="0"/>
        <w:numPr>
          <w:ilvl w:val="0"/>
          <w:numId w:val="26"/>
        </w:numPr>
        <w:tabs>
          <w:tab w:val="left" w:pos="1288"/>
        </w:tabs>
        <w:autoSpaceDE w:val="0"/>
        <w:autoSpaceDN w:val="0"/>
        <w:spacing w:after="0" w:line="480" w:lineRule="auto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8F41B7">
        <w:rPr>
          <w:rFonts w:ascii="Times New Roman" w:hAnsi="Times New Roman" w:cs="Times New Roman"/>
          <w:sz w:val="24"/>
          <w:szCs w:val="24"/>
        </w:rPr>
        <w:t>Cara</w:t>
      </w:r>
      <w:r w:rsidRPr="008F41B7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proofErr w:type="spellStart"/>
      <w:r w:rsidRPr="008F41B7"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 w:rsidRPr="008F41B7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proofErr w:type="spellStart"/>
      <w:r w:rsidRPr="008F41B7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8F41B7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8F41B7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8F41B7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8F41B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F41B7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F41B7">
        <w:rPr>
          <w:rFonts w:ascii="Times New Roman" w:hAnsi="Times New Roman" w:cs="Times New Roman"/>
          <w:sz w:val="24"/>
          <w:szCs w:val="24"/>
          <w:lang w:val="id-ID"/>
        </w:rPr>
        <w:t>benar.</w:t>
      </w:r>
    </w:p>
    <w:p w14:paraId="47A611F6" w14:textId="3D7D4C29" w:rsidR="008F41B7" w:rsidRPr="003E70A4" w:rsidRDefault="008F41B7" w:rsidP="00EA530E">
      <w:pPr>
        <w:pStyle w:val="ListParagraph"/>
        <w:widowControl w:val="0"/>
        <w:numPr>
          <w:ilvl w:val="0"/>
          <w:numId w:val="26"/>
        </w:numPr>
        <w:tabs>
          <w:tab w:val="left" w:pos="1288"/>
        </w:tabs>
        <w:autoSpaceDE w:val="0"/>
        <w:autoSpaceDN w:val="0"/>
        <w:spacing w:before="2" w:after="0" w:line="480" w:lineRule="auto"/>
        <w:ind w:hanging="357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F41B7">
        <w:rPr>
          <w:rFonts w:ascii="Times New Roman" w:hAnsi="Times New Roman" w:cs="Times New Roman"/>
          <w:sz w:val="24"/>
          <w:szCs w:val="24"/>
        </w:rPr>
        <w:t>Percakapan</w:t>
      </w:r>
      <w:proofErr w:type="spellEnd"/>
      <w:r w:rsidRPr="008F41B7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8F41B7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8F41B7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8F41B7">
        <w:rPr>
          <w:rFonts w:ascii="Times New Roman" w:hAnsi="Times New Roman" w:cs="Times New Roman"/>
          <w:sz w:val="24"/>
          <w:szCs w:val="24"/>
        </w:rPr>
        <w:t>menyebutkan</w:t>
      </w:r>
      <w:proofErr w:type="spellEnd"/>
      <w:r w:rsidRPr="008F41B7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8F41B7">
        <w:rPr>
          <w:rFonts w:ascii="Times New Roman" w:hAnsi="Times New Roman" w:cs="Times New Roman"/>
          <w:sz w:val="24"/>
          <w:szCs w:val="24"/>
        </w:rPr>
        <w:t>sifat</w:t>
      </w:r>
      <w:proofErr w:type="spellEnd"/>
      <w:r w:rsidRPr="008F41B7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F41B7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8F41B7">
        <w:rPr>
          <w:rFonts w:ascii="Times New Roman" w:hAnsi="Times New Roman" w:cs="Times New Roman"/>
          <w:sz w:val="24"/>
          <w:szCs w:val="24"/>
        </w:rPr>
        <w:t>kepribadian</w:t>
      </w:r>
      <w:proofErr w:type="spellEnd"/>
      <w:r w:rsidRPr="008F41B7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8F41B7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8F41B7">
        <w:rPr>
          <w:rFonts w:ascii="Times New Roman" w:hAnsi="Times New Roman" w:cs="Times New Roman"/>
          <w:sz w:val="24"/>
          <w:szCs w:val="24"/>
        </w:rPr>
        <w:t>.</w:t>
      </w:r>
    </w:p>
    <w:p w14:paraId="5CB6169E" w14:textId="767E93B3" w:rsidR="008F41B7" w:rsidRDefault="008F41B7" w:rsidP="00EA530E">
      <w:pPr>
        <w:pStyle w:val="ListParagraph"/>
        <w:widowControl w:val="0"/>
        <w:numPr>
          <w:ilvl w:val="0"/>
          <w:numId w:val="24"/>
        </w:numPr>
        <w:tabs>
          <w:tab w:val="left" w:pos="1288"/>
        </w:tabs>
        <w:autoSpaceDE w:val="0"/>
        <w:autoSpaceDN w:val="0"/>
        <w:spacing w:before="2"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8F41B7">
        <w:rPr>
          <w:rFonts w:ascii="Times New Roman" w:hAnsi="Times New Roman" w:cs="Times New Roman"/>
          <w:b/>
          <w:bCs/>
          <w:sz w:val="24"/>
          <w:szCs w:val="24"/>
          <w:lang w:val="id-ID"/>
        </w:rPr>
        <w:t>Pertanyaan Pemantik</w:t>
      </w:r>
    </w:p>
    <w:p w14:paraId="3A19B7C6" w14:textId="77777777" w:rsidR="008F41B7" w:rsidRPr="008F41B7" w:rsidRDefault="008F41B7" w:rsidP="00EA530E">
      <w:pPr>
        <w:pStyle w:val="ListParagraph"/>
        <w:numPr>
          <w:ilvl w:val="0"/>
          <w:numId w:val="27"/>
        </w:numPr>
        <w:tabs>
          <w:tab w:val="left" w:pos="426"/>
        </w:tabs>
        <w:spacing w:after="0" w:line="48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8F41B7">
        <w:rPr>
          <w:rFonts w:ascii="Times New Roman" w:hAnsi="Times New Roman" w:cs="Times New Roman"/>
          <w:i/>
          <w:iCs/>
          <w:sz w:val="24"/>
          <w:szCs w:val="24"/>
        </w:rPr>
        <w:t>Do</w:t>
      </w:r>
      <w:r w:rsidRPr="008F41B7">
        <w:rPr>
          <w:rFonts w:ascii="Times New Roman" w:hAnsi="Times New Roman" w:cs="Times New Roman"/>
          <w:i/>
          <w:iCs/>
          <w:spacing w:val="-1"/>
          <w:sz w:val="24"/>
          <w:szCs w:val="24"/>
        </w:rPr>
        <w:t xml:space="preserve"> </w:t>
      </w:r>
      <w:r w:rsidRPr="008F41B7">
        <w:rPr>
          <w:rFonts w:ascii="Times New Roman" w:hAnsi="Times New Roman" w:cs="Times New Roman"/>
          <w:i/>
          <w:iCs/>
          <w:sz w:val="24"/>
          <w:szCs w:val="24"/>
        </w:rPr>
        <w:t>you</w:t>
      </w:r>
      <w:r w:rsidRPr="008F41B7">
        <w:rPr>
          <w:rFonts w:ascii="Times New Roman" w:hAnsi="Times New Roman" w:cs="Times New Roman"/>
          <w:i/>
          <w:iCs/>
          <w:spacing w:val="-4"/>
          <w:sz w:val="24"/>
          <w:szCs w:val="24"/>
        </w:rPr>
        <w:t xml:space="preserve"> </w:t>
      </w:r>
      <w:r w:rsidRPr="008F41B7">
        <w:rPr>
          <w:rFonts w:ascii="Times New Roman" w:hAnsi="Times New Roman" w:cs="Times New Roman"/>
          <w:i/>
          <w:iCs/>
          <w:sz w:val="24"/>
          <w:szCs w:val="24"/>
        </w:rPr>
        <w:t>like</w:t>
      </w:r>
      <w:r w:rsidRPr="008F41B7">
        <w:rPr>
          <w:rFonts w:ascii="Times New Roman" w:hAnsi="Times New Roman" w:cs="Times New Roman"/>
          <w:i/>
          <w:iCs/>
          <w:spacing w:val="-1"/>
          <w:sz w:val="24"/>
          <w:szCs w:val="24"/>
        </w:rPr>
        <w:t xml:space="preserve"> </w:t>
      </w:r>
      <w:r w:rsidRPr="008F41B7">
        <w:rPr>
          <w:rFonts w:ascii="Times New Roman" w:hAnsi="Times New Roman" w:cs="Times New Roman"/>
          <w:i/>
          <w:iCs/>
          <w:sz w:val="24"/>
          <w:szCs w:val="24"/>
        </w:rPr>
        <w:t>making a friend?</w:t>
      </w:r>
    </w:p>
    <w:p w14:paraId="48920F87" w14:textId="77777777" w:rsidR="008F41B7" w:rsidRPr="008F41B7" w:rsidRDefault="008F41B7" w:rsidP="00EA530E">
      <w:pPr>
        <w:pStyle w:val="ListParagraph"/>
        <w:numPr>
          <w:ilvl w:val="0"/>
          <w:numId w:val="27"/>
        </w:numPr>
        <w:tabs>
          <w:tab w:val="left" w:pos="426"/>
        </w:tabs>
        <w:spacing w:after="0" w:line="48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8F41B7">
        <w:rPr>
          <w:rFonts w:ascii="Times New Roman" w:hAnsi="Times New Roman" w:cs="Times New Roman"/>
          <w:i/>
          <w:iCs/>
          <w:sz w:val="24"/>
          <w:szCs w:val="24"/>
        </w:rPr>
        <w:t>What</w:t>
      </w:r>
      <w:r w:rsidRPr="008F41B7">
        <w:rPr>
          <w:rFonts w:ascii="Times New Roman" w:hAnsi="Times New Roman" w:cs="Times New Roman"/>
          <w:i/>
          <w:iCs/>
          <w:spacing w:val="-4"/>
          <w:sz w:val="24"/>
          <w:szCs w:val="24"/>
        </w:rPr>
        <w:t xml:space="preserve"> </w:t>
      </w:r>
      <w:r w:rsidRPr="008F41B7">
        <w:rPr>
          <w:rFonts w:ascii="Times New Roman" w:hAnsi="Times New Roman" w:cs="Times New Roman"/>
          <w:i/>
          <w:iCs/>
          <w:sz w:val="24"/>
          <w:szCs w:val="24"/>
        </w:rPr>
        <w:t>does</w:t>
      </w:r>
      <w:r w:rsidRPr="008F41B7">
        <w:rPr>
          <w:rFonts w:ascii="Times New Roman" w:hAnsi="Times New Roman" w:cs="Times New Roman"/>
          <w:i/>
          <w:iCs/>
          <w:spacing w:val="1"/>
          <w:sz w:val="24"/>
          <w:szCs w:val="24"/>
        </w:rPr>
        <w:t xml:space="preserve"> </w:t>
      </w:r>
      <w:r w:rsidRPr="008F41B7">
        <w:rPr>
          <w:rFonts w:ascii="Times New Roman" w:hAnsi="Times New Roman" w:cs="Times New Roman"/>
          <w:i/>
          <w:iCs/>
          <w:sz w:val="24"/>
          <w:szCs w:val="24"/>
        </w:rPr>
        <w:t>she/he</w:t>
      </w:r>
      <w:r w:rsidRPr="008F41B7">
        <w:rPr>
          <w:rFonts w:ascii="Times New Roman" w:hAnsi="Times New Roman" w:cs="Times New Roman"/>
          <w:i/>
          <w:iCs/>
          <w:spacing w:val="-3"/>
          <w:sz w:val="24"/>
          <w:szCs w:val="24"/>
        </w:rPr>
        <w:t xml:space="preserve"> </w:t>
      </w:r>
      <w:r w:rsidRPr="008F41B7">
        <w:rPr>
          <w:rFonts w:ascii="Times New Roman" w:hAnsi="Times New Roman" w:cs="Times New Roman"/>
          <w:i/>
          <w:iCs/>
          <w:sz w:val="24"/>
          <w:szCs w:val="24"/>
        </w:rPr>
        <w:t>look</w:t>
      </w:r>
      <w:r w:rsidRPr="008F41B7">
        <w:rPr>
          <w:rFonts w:ascii="Times New Roman" w:hAnsi="Times New Roman" w:cs="Times New Roman"/>
          <w:i/>
          <w:iCs/>
          <w:spacing w:val="-5"/>
          <w:sz w:val="24"/>
          <w:szCs w:val="24"/>
        </w:rPr>
        <w:t xml:space="preserve"> </w:t>
      </w:r>
      <w:r w:rsidRPr="008F41B7">
        <w:rPr>
          <w:rFonts w:ascii="Times New Roman" w:hAnsi="Times New Roman" w:cs="Times New Roman"/>
          <w:i/>
          <w:iCs/>
          <w:sz w:val="24"/>
          <w:szCs w:val="24"/>
        </w:rPr>
        <w:t>like?</w:t>
      </w:r>
    </w:p>
    <w:p w14:paraId="76346C6C" w14:textId="77777777" w:rsidR="008F41B7" w:rsidRPr="008F41B7" w:rsidRDefault="008F41B7" w:rsidP="00EA530E">
      <w:pPr>
        <w:pStyle w:val="ListParagraph"/>
        <w:numPr>
          <w:ilvl w:val="0"/>
          <w:numId w:val="27"/>
        </w:numPr>
        <w:tabs>
          <w:tab w:val="left" w:pos="426"/>
        </w:tabs>
        <w:spacing w:after="0" w:line="48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8F41B7">
        <w:rPr>
          <w:rFonts w:ascii="Times New Roman" w:hAnsi="Times New Roman" w:cs="Times New Roman"/>
          <w:i/>
          <w:iCs/>
          <w:sz w:val="24"/>
          <w:szCs w:val="24"/>
        </w:rPr>
        <w:t>What</w:t>
      </w:r>
      <w:r w:rsidRPr="008F41B7">
        <w:rPr>
          <w:rFonts w:ascii="Times New Roman" w:hAnsi="Times New Roman" w:cs="Times New Roman"/>
          <w:i/>
          <w:iCs/>
          <w:spacing w:val="-1"/>
          <w:sz w:val="24"/>
          <w:szCs w:val="24"/>
        </w:rPr>
        <w:t xml:space="preserve"> </w:t>
      </w:r>
      <w:r w:rsidRPr="008F41B7">
        <w:rPr>
          <w:rFonts w:ascii="Times New Roman" w:hAnsi="Times New Roman" w:cs="Times New Roman"/>
          <w:i/>
          <w:iCs/>
          <w:sz w:val="24"/>
          <w:szCs w:val="24"/>
        </w:rPr>
        <w:t>kind of</w:t>
      </w:r>
      <w:r w:rsidRPr="008F41B7">
        <w:rPr>
          <w:rFonts w:ascii="Times New Roman" w:hAnsi="Times New Roman" w:cs="Times New Roman"/>
          <w:i/>
          <w:iCs/>
          <w:spacing w:val="-1"/>
          <w:sz w:val="24"/>
          <w:szCs w:val="24"/>
        </w:rPr>
        <w:t xml:space="preserve"> </w:t>
      </w:r>
      <w:r w:rsidRPr="008F41B7">
        <w:rPr>
          <w:rFonts w:ascii="Times New Roman" w:hAnsi="Times New Roman" w:cs="Times New Roman"/>
          <w:i/>
          <w:iCs/>
          <w:sz w:val="24"/>
          <w:szCs w:val="24"/>
        </w:rPr>
        <w:t>person</w:t>
      </w:r>
      <w:r w:rsidRPr="008F41B7">
        <w:rPr>
          <w:rFonts w:ascii="Times New Roman" w:hAnsi="Times New Roman" w:cs="Times New Roman"/>
          <w:i/>
          <w:iCs/>
          <w:spacing w:val="-5"/>
          <w:sz w:val="24"/>
          <w:szCs w:val="24"/>
        </w:rPr>
        <w:t xml:space="preserve"> </w:t>
      </w:r>
      <w:r w:rsidRPr="008F41B7">
        <w:rPr>
          <w:rFonts w:ascii="Times New Roman" w:hAnsi="Times New Roman" w:cs="Times New Roman"/>
          <w:i/>
          <w:iCs/>
          <w:sz w:val="24"/>
          <w:szCs w:val="24"/>
        </w:rPr>
        <w:t>are</w:t>
      </w:r>
      <w:r w:rsidRPr="008F41B7">
        <w:rPr>
          <w:rFonts w:ascii="Times New Roman" w:hAnsi="Times New Roman" w:cs="Times New Roman"/>
          <w:i/>
          <w:iCs/>
          <w:spacing w:val="-1"/>
          <w:sz w:val="24"/>
          <w:szCs w:val="24"/>
        </w:rPr>
        <w:t xml:space="preserve"> </w:t>
      </w:r>
      <w:r w:rsidRPr="008F41B7">
        <w:rPr>
          <w:rFonts w:ascii="Times New Roman" w:hAnsi="Times New Roman" w:cs="Times New Roman"/>
          <w:i/>
          <w:iCs/>
          <w:sz w:val="24"/>
          <w:szCs w:val="24"/>
        </w:rPr>
        <w:t>you?</w:t>
      </w:r>
    </w:p>
    <w:p w14:paraId="67FF59C5" w14:textId="329EA95A" w:rsidR="008F41B7" w:rsidRPr="003E70A4" w:rsidRDefault="008F41B7" w:rsidP="00EA530E">
      <w:pPr>
        <w:pStyle w:val="ListParagraph"/>
        <w:numPr>
          <w:ilvl w:val="0"/>
          <w:numId w:val="27"/>
        </w:numPr>
        <w:tabs>
          <w:tab w:val="left" w:pos="426"/>
        </w:tabs>
        <w:spacing w:after="0" w:line="48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8F41B7">
        <w:rPr>
          <w:rFonts w:ascii="Times New Roman" w:hAnsi="Times New Roman" w:cs="Times New Roman"/>
          <w:i/>
          <w:iCs/>
          <w:sz w:val="24"/>
          <w:szCs w:val="24"/>
        </w:rPr>
        <w:t>What</w:t>
      </w:r>
      <w:r w:rsidRPr="008F41B7">
        <w:rPr>
          <w:rFonts w:ascii="Times New Roman" w:hAnsi="Times New Roman" w:cs="Times New Roman"/>
          <w:i/>
          <w:iCs/>
          <w:spacing w:val="-2"/>
          <w:sz w:val="24"/>
          <w:szCs w:val="24"/>
        </w:rPr>
        <w:t xml:space="preserve"> </w:t>
      </w:r>
      <w:r w:rsidRPr="008F41B7">
        <w:rPr>
          <w:rFonts w:ascii="Times New Roman" w:hAnsi="Times New Roman" w:cs="Times New Roman"/>
          <w:i/>
          <w:iCs/>
          <w:sz w:val="24"/>
          <w:szCs w:val="24"/>
        </w:rPr>
        <w:t>kind</w:t>
      </w:r>
      <w:r w:rsidRPr="008F41B7">
        <w:rPr>
          <w:rFonts w:ascii="Times New Roman" w:hAnsi="Times New Roman" w:cs="Times New Roman"/>
          <w:i/>
          <w:iCs/>
          <w:spacing w:val="-1"/>
          <w:sz w:val="24"/>
          <w:szCs w:val="24"/>
        </w:rPr>
        <w:t xml:space="preserve"> </w:t>
      </w:r>
      <w:r w:rsidRPr="008F41B7">
        <w:rPr>
          <w:rFonts w:ascii="Times New Roman" w:hAnsi="Times New Roman" w:cs="Times New Roman"/>
          <w:i/>
          <w:iCs/>
          <w:sz w:val="24"/>
          <w:szCs w:val="24"/>
        </w:rPr>
        <w:t>of</w:t>
      </w:r>
      <w:r w:rsidRPr="008F41B7">
        <w:rPr>
          <w:rFonts w:ascii="Times New Roman" w:hAnsi="Times New Roman" w:cs="Times New Roman"/>
          <w:i/>
          <w:iCs/>
          <w:spacing w:val="1"/>
          <w:sz w:val="24"/>
          <w:szCs w:val="24"/>
        </w:rPr>
        <w:t xml:space="preserve"> </w:t>
      </w:r>
      <w:r w:rsidRPr="008F41B7">
        <w:rPr>
          <w:rFonts w:ascii="Times New Roman" w:hAnsi="Times New Roman" w:cs="Times New Roman"/>
          <w:i/>
          <w:iCs/>
          <w:sz w:val="24"/>
          <w:szCs w:val="24"/>
        </w:rPr>
        <w:t>characteristics</w:t>
      </w:r>
      <w:r w:rsidRPr="008F41B7">
        <w:rPr>
          <w:rFonts w:ascii="Times New Roman" w:hAnsi="Times New Roman" w:cs="Times New Roman"/>
          <w:i/>
          <w:iCs/>
          <w:spacing w:val="-2"/>
          <w:sz w:val="24"/>
          <w:szCs w:val="24"/>
        </w:rPr>
        <w:t xml:space="preserve"> does </w:t>
      </w:r>
      <w:r w:rsidRPr="008F41B7">
        <w:rPr>
          <w:rFonts w:ascii="Times New Roman" w:hAnsi="Times New Roman" w:cs="Times New Roman"/>
          <w:i/>
          <w:iCs/>
          <w:sz w:val="24"/>
          <w:szCs w:val="24"/>
        </w:rPr>
        <w:t>she/he</w:t>
      </w:r>
      <w:r w:rsidRPr="008F41B7">
        <w:rPr>
          <w:rFonts w:ascii="Times New Roman" w:hAnsi="Times New Roman" w:cs="Times New Roman"/>
          <w:i/>
          <w:iCs/>
          <w:spacing w:val="64"/>
          <w:sz w:val="24"/>
          <w:szCs w:val="24"/>
          <w:lang w:val="id-ID"/>
        </w:rPr>
        <w:t xml:space="preserve"> </w:t>
      </w:r>
      <w:r w:rsidRPr="008F41B7">
        <w:rPr>
          <w:rFonts w:ascii="Times New Roman" w:hAnsi="Times New Roman" w:cs="Times New Roman"/>
          <w:i/>
          <w:iCs/>
          <w:sz w:val="24"/>
          <w:szCs w:val="24"/>
        </w:rPr>
        <w:t>have?</w:t>
      </w:r>
    </w:p>
    <w:p w14:paraId="3AF76248" w14:textId="514CAB05" w:rsidR="008F41B7" w:rsidRDefault="008F41B7" w:rsidP="00EA530E">
      <w:pPr>
        <w:pStyle w:val="ListParagraph"/>
        <w:numPr>
          <w:ilvl w:val="0"/>
          <w:numId w:val="24"/>
        </w:numPr>
        <w:tabs>
          <w:tab w:val="left" w:pos="426"/>
        </w:tabs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8F41B7">
        <w:rPr>
          <w:rFonts w:ascii="Times New Roman" w:hAnsi="Times New Roman" w:cs="Times New Roman"/>
          <w:b/>
          <w:bCs/>
          <w:sz w:val="24"/>
          <w:szCs w:val="24"/>
          <w:lang w:val="id-ID"/>
        </w:rPr>
        <w:t>Persiapan Pembelajaran</w:t>
      </w:r>
    </w:p>
    <w:p w14:paraId="58D2342C" w14:textId="025CD21A" w:rsidR="008F41B7" w:rsidRPr="003E70A4" w:rsidRDefault="008F41B7" w:rsidP="003E70A4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F41B7">
        <w:rPr>
          <w:rFonts w:ascii="Times New Roman" w:hAnsi="Times New Roman" w:cs="Times New Roman"/>
          <w:noProof/>
          <w:sz w:val="24"/>
          <w:szCs w:val="24"/>
          <w:lang w:val="en-ID"/>
        </w:rPr>
        <w:t>Mempersiapkan materi, sumber referensi, merancang presentasi, checking kelas, sarana dan prasarana</w:t>
      </w:r>
      <w:r w:rsidRPr="008F41B7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</w:p>
    <w:p w14:paraId="1A685966" w14:textId="13286EDA" w:rsidR="008F41B7" w:rsidRDefault="008F41B7" w:rsidP="00EA530E">
      <w:pPr>
        <w:pStyle w:val="ListParagraph"/>
        <w:numPr>
          <w:ilvl w:val="0"/>
          <w:numId w:val="24"/>
        </w:numPr>
        <w:spacing w:line="480" w:lineRule="auto"/>
        <w:jc w:val="both"/>
        <w:rPr>
          <w:rFonts w:ascii="Times New Roman" w:hAnsi="Times New Roman" w:cs="Times New Roman"/>
          <w:b/>
          <w:bCs/>
          <w:noProof/>
          <w:sz w:val="24"/>
          <w:szCs w:val="24"/>
          <w:lang w:val="id-ID"/>
        </w:rPr>
      </w:pPr>
      <w:bookmarkStart w:id="5" w:name="_Hlk155731948"/>
      <w:r w:rsidRPr="008F41B7">
        <w:rPr>
          <w:rFonts w:ascii="Times New Roman" w:hAnsi="Times New Roman" w:cs="Times New Roman"/>
          <w:b/>
          <w:bCs/>
          <w:noProof/>
          <w:sz w:val="24"/>
          <w:szCs w:val="24"/>
          <w:lang w:val="id-ID"/>
        </w:rPr>
        <w:t>Materi</w:t>
      </w:r>
    </w:p>
    <w:p w14:paraId="11316622" w14:textId="6D678F14" w:rsidR="008F41B7" w:rsidRDefault="008F41B7" w:rsidP="00EA530E">
      <w:pPr>
        <w:pStyle w:val="ListParagraph"/>
        <w:numPr>
          <w:ilvl w:val="0"/>
          <w:numId w:val="28"/>
        </w:numPr>
        <w:spacing w:line="480" w:lineRule="auto"/>
        <w:jc w:val="both"/>
        <w:rPr>
          <w:rFonts w:ascii="Times New Roman" w:hAnsi="Times New Roman" w:cs="Times New Roman"/>
          <w:b/>
          <w:bCs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id-ID"/>
        </w:rPr>
        <w:t>Definition</w:t>
      </w:r>
    </w:p>
    <w:p w14:paraId="41F2D9AC" w14:textId="7EF3753A" w:rsidR="001E6372" w:rsidRDefault="001E6372" w:rsidP="003E70A4">
      <w:pPr>
        <w:pStyle w:val="ListParagraph"/>
        <w:spacing w:line="480" w:lineRule="auto"/>
        <w:ind w:left="1080" w:firstLine="36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1E6372">
        <w:rPr>
          <w:rFonts w:ascii="Times New Roman" w:hAnsi="Times New Roman" w:cs="Times New Roman"/>
          <w:sz w:val="24"/>
          <w:szCs w:val="24"/>
          <w:lang w:val="id-ID"/>
        </w:rPr>
        <w:t>Descriptive text is the text that describes a particular person, animal, place, or thing in detail.</w:t>
      </w:r>
    </w:p>
    <w:p w14:paraId="5CE5248F" w14:textId="5DB870C4" w:rsidR="006D3E15" w:rsidRDefault="006D3E15" w:rsidP="003E70A4">
      <w:pPr>
        <w:pStyle w:val="ListParagraph"/>
        <w:spacing w:line="480" w:lineRule="auto"/>
        <w:ind w:left="1080" w:firstLine="36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07CB01D9" w14:textId="121291DD" w:rsidR="006D3E15" w:rsidRDefault="006D3E15" w:rsidP="003E70A4">
      <w:pPr>
        <w:pStyle w:val="ListParagraph"/>
        <w:spacing w:line="480" w:lineRule="auto"/>
        <w:ind w:left="1080" w:firstLine="36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6D728F51" w14:textId="77777777" w:rsidR="006D3E15" w:rsidRPr="001E6372" w:rsidRDefault="006D3E15" w:rsidP="003E70A4">
      <w:pPr>
        <w:pStyle w:val="ListParagraph"/>
        <w:spacing w:line="480" w:lineRule="auto"/>
        <w:ind w:left="1080" w:firstLine="36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38E8E355" w14:textId="3ED07A90" w:rsidR="008F41B7" w:rsidRPr="001E6372" w:rsidRDefault="001E6372" w:rsidP="00EA530E">
      <w:pPr>
        <w:pStyle w:val="ListParagraph"/>
        <w:numPr>
          <w:ilvl w:val="0"/>
          <w:numId w:val="28"/>
        </w:numPr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E6372"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>Generic Structure of Descriptive Text</w:t>
      </w:r>
    </w:p>
    <w:p w14:paraId="7CFCCE19" w14:textId="0F4346F5" w:rsidR="001E6372" w:rsidRPr="001E6372" w:rsidRDefault="001E6372" w:rsidP="00EA530E">
      <w:pPr>
        <w:pStyle w:val="ListParagraph"/>
        <w:numPr>
          <w:ilvl w:val="0"/>
          <w:numId w:val="2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E6372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1E6372">
        <w:rPr>
          <w:rFonts w:ascii="Times New Roman" w:hAnsi="Times New Roman" w:cs="Times New Roman"/>
          <w:sz w:val="24"/>
          <w:szCs w:val="24"/>
        </w:rPr>
        <w:t>Identification, to identify the phenomenon to be described.</w:t>
      </w:r>
    </w:p>
    <w:p w14:paraId="097B8F5E" w14:textId="4DD53B39" w:rsidR="001E6372" w:rsidRDefault="001E6372" w:rsidP="00EA530E">
      <w:pPr>
        <w:pStyle w:val="ListParagraph"/>
        <w:numPr>
          <w:ilvl w:val="0"/>
          <w:numId w:val="2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E6372">
        <w:rPr>
          <w:rFonts w:ascii="Times New Roman" w:hAnsi="Times New Roman" w:cs="Times New Roman"/>
          <w:sz w:val="24"/>
          <w:szCs w:val="24"/>
        </w:rPr>
        <w:t>Description,</w:t>
      </w:r>
      <w:r w:rsidRPr="001E6372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1E6372">
        <w:rPr>
          <w:rFonts w:ascii="Times New Roman" w:hAnsi="Times New Roman" w:cs="Times New Roman"/>
          <w:sz w:val="24"/>
          <w:szCs w:val="24"/>
        </w:rPr>
        <w:t>to</w:t>
      </w:r>
      <w:r w:rsidRPr="001E6372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1E6372">
        <w:rPr>
          <w:rFonts w:ascii="Times New Roman" w:hAnsi="Times New Roman" w:cs="Times New Roman"/>
          <w:sz w:val="24"/>
          <w:szCs w:val="24"/>
        </w:rPr>
        <w:t>describe</w:t>
      </w:r>
      <w:r w:rsidRPr="001E6372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1E6372">
        <w:rPr>
          <w:rFonts w:ascii="Times New Roman" w:hAnsi="Times New Roman" w:cs="Times New Roman"/>
          <w:sz w:val="24"/>
          <w:szCs w:val="24"/>
        </w:rPr>
        <w:t>parts,</w:t>
      </w:r>
      <w:r w:rsidRPr="001E6372">
        <w:rPr>
          <w:rFonts w:ascii="Times New Roman" w:hAnsi="Times New Roman" w:cs="Times New Roman"/>
          <w:sz w:val="24"/>
          <w:szCs w:val="24"/>
          <w:lang w:val="id-ID"/>
        </w:rPr>
        <w:t xml:space="preserve"> physical appearance, habit, function,</w:t>
      </w:r>
      <w:r w:rsidRPr="001E6372">
        <w:rPr>
          <w:rFonts w:ascii="Times New Roman" w:hAnsi="Times New Roman" w:cs="Times New Roman"/>
          <w:sz w:val="24"/>
          <w:szCs w:val="24"/>
        </w:rPr>
        <w:t xml:space="preserve"> qualities, and characteristics of something or someone in detail.</w:t>
      </w:r>
    </w:p>
    <w:p w14:paraId="084DD041" w14:textId="50A27A8A" w:rsidR="001E6372" w:rsidRPr="001E6372" w:rsidRDefault="001E6372" w:rsidP="00EA530E">
      <w:pPr>
        <w:pStyle w:val="ListParagraph"/>
        <w:numPr>
          <w:ilvl w:val="0"/>
          <w:numId w:val="2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1E6372">
        <w:rPr>
          <w:rFonts w:ascii="Times New Roman" w:hAnsi="Times New Roman" w:cs="Times New Roman"/>
          <w:b/>
          <w:bCs/>
          <w:sz w:val="24"/>
          <w:szCs w:val="24"/>
          <w:lang w:val="id-ID"/>
        </w:rPr>
        <w:t>Language Feature of Descriptive Text</w:t>
      </w:r>
    </w:p>
    <w:p w14:paraId="0860184C" w14:textId="0E2665FE" w:rsidR="001E6372" w:rsidRPr="001E6372" w:rsidRDefault="001E6372" w:rsidP="00EA530E">
      <w:pPr>
        <w:pStyle w:val="ListParagraph"/>
        <w:numPr>
          <w:ilvl w:val="0"/>
          <w:numId w:val="30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E6372">
        <w:rPr>
          <w:rFonts w:ascii="Times New Roman" w:hAnsi="Times New Roman" w:cs="Times New Roman"/>
          <w:sz w:val="24"/>
          <w:szCs w:val="24"/>
        </w:rPr>
        <w:t>Focus on the specific participant</w:t>
      </w:r>
    </w:p>
    <w:p w14:paraId="4A370215" w14:textId="77777777" w:rsidR="001E6372" w:rsidRPr="001E6372" w:rsidRDefault="001E6372" w:rsidP="00EA530E">
      <w:pPr>
        <w:pStyle w:val="ListParagraph"/>
        <w:numPr>
          <w:ilvl w:val="0"/>
          <w:numId w:val="30"/>
        </w:numPr>
        <w:spacing w:before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E6372">
        <w:rPr>
          <w:rFonts w:ascii="Times New Roman" w:hAnsi="Times New Roman" w:cs="Times New Roman"/>
          <w:sz w:val="24"/>
          <w:szCs w:val="24"/>
          <w:lang w:val="id-ID"/>
        </w:rPr>
        <w:t>Use action verb V1 (Work, study, walk)</w:t>
      </w:r>
    </w:p>
    <w:p w14:paraId="75033E0A" w14:textId="5FDA0678" w:rsidR="001E6372" w:rsidRPr="001E6372" w:rsidRDefault="001E6372" w:rsidP="00EA530E">
      <w:pPr>
        <w:pStyle w:val="ListParagraph"/>
        <w:numPr>
          <w:ilvl w:val="0"/>
          <w:numId w:val="30"/>
        </w:numPr>
        <w:spacing w:before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E6372">
        <w:rPr>
          <w:rFonts w:ascii="Times New Roman" w:hAnsi="Times New Roman" w:cs="Times New Roman"/>
          <w:sz w:val="24"/>
          <w:szCs w:val="24"/>
          <w:lang w:val="id-ID"/>
        </w:rPr>
        <w:t xml:space="preserve">Use adjectives (Cute, smart, beautiful) </w:t>
      </w:r>
    </w:p>
    <w:p w14:paraId="186FF368" w14:textId="77777777" w:rsidR="001E6372" w:rsidRPr="001E6372" w:rsidRDefault="001E6372" w:rsidP="00EA530E">
      <w:pPr>
        <w:pStyle w:val="ListParagraph"/>
        <w:numPr>
          <w:ilvl w:val="0"/>
          <w:numId w:val="30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E6372">
        <w:rPr>
          <w:rFonts w:ascii="Times New Roman" w:hAnsi="Times New Roman" w:cs="Times New Roman"/>
          <w:sz w:val="24"/>
          <w:szCs w:val="24"/>
        </w:rPr>
        <w:t xml:space="preserve">Frequent use of epithets and classifiers in nominal groups </w:t>
      </w:r>
    </w:p>
    <w:p w14:paraId="7E9E6901" w14:textId="29C4C88E" w:rsidR="001E6372" w:rsidRPr="003E70A4" w:rsidRDefault="001E6372" w:rsidP="00EA530E">
      <w:pPr>
        <w:pStyle w:val="ListParagraph"/>
        <w:numPr>
          <w:ilvl w:val="0"/>
          <w:numId w:val="30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E6372">
        <w:rPr>
          <w:rFonts w:ascii="Times New Roman" w:hAnsi="Times New Roman" w:cs="Times New Roman"/>
          <w:sz w:val="24"/>
          <w:szCs w:val="24"/>
        </w:rPr>
        <w:t>Use of simple present tense</w:t>
      </w:r>
    </w:p>
    <w:p w14:paraId="46FA090D" w14:textId="1E2F47F9" w:rsidR="001E6372" w:rsidRPr="001E6372" w:rsidRDefault="001E6372" w:rsidP="00EA530E">
      <w:pPr>
        <w:pStyle w:val="ListParagraph"/>
        <w:numPr>
          <w:ilvl w:val="0"/>
          <w:numId w:val="2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1E6372">
        <w:rPr>
          <w:rFonts w:ascii="Times New Roman" w:hAnsi="Times New Roman" w:cs="Times New Roman"/>
          <w:b/>
          <w:bCs/>
          <w:sz w:val="24"/>
          <w:szCs w:val="24"/>
          <w:lang w:val="id-ID"/>
        </w:rPr>
        <w:t>Type of Descriptive Text</w:t>
      </w:r>
    </w:p>
    <w:p w14:paraId="3413015C" w14:textId="77777777" w:rsidR="001E6372" w:rsidRPr="001E6372" w:rsidRDefault="001E6372" w:rsidP="00EA530E">
      <w:pPr>
        <w:pStyle w:val="ListParagraph"/>
        <w:numPr>
          <w:ilvl w:val="0"/>
          <w:numId w:val="3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1E6372">
        <w:rPr>
          <w:rFonts w:ascii="Times New Roman" w:hAnsi="Times New Roman" w:cs="Times New Roman"/>
          <w:sz w:val="24"/>
          <w:szCs w:val="24"/>
          <w:lang w:val="id-ID"/>
        </w:rPr>
        <w:t>Person ( My best friend )</w:t>
      </w:r>
    </w:p>
    <w:p w14:paraId="1F213337" w14:textId="77777777" w:rsidR="001E6372" w:rsidRPr="001E6372" w:rsidRDefault="001E6372" w:rsidP="00EA530E">
      <w:pPr>
        <w:pStyle w:val="ListParagraph"/>
        <w:numPr>
          <w:ilvl w:val="0"/>
          <w:numId w:val="3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1E6372">
        <w:rPr>
          <w:rFonts w:ascii="Times New Roman" w:hAnsi="Times New Roman" w:cs="Times New Roman"/>
          <w:sz w:val="24"/>
          <w:szCs w:val="24"/>
          <w:lang w:val="id-ID"/>
        </w:rPr>
        <w:t>Lovely animal ( My cute dog )</w:t>
      </w:r>
    </w:p>
    <w:p w14:paraId="34144CB9" w14:textId="77777777" w:rsidR="001E6372" w:rsidRPr="001E6372" w:rsidRDefault="001E6372" w:rsidP="00EA530E">
      <w:pPr>
        <w:pStyle w:val="ListParagraph"/>
        <w:numPr>
          <w:ilvl w:val="0"/>
          <w:numId w:val="3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1E6372">
        <w:rPr>
          <w:rFonts w:ascii="Times New Roman" w:hAnsi="Times New Roman" w:cs="Times New Roman"/>
          <w:sz w:val="24"/>
          <w:szCs w:val="24"/>
          <w:lang w:val="id-ID"/>
        </w:rPr>
        <w:t>Place ( Candi Prambanan )</w:t>
      </w:r>
    </w:p>
    <w:p w14:paraId="5CA1E41A" w14:textId="4D51983B" w:rsidR="001E6372" w:rsidRPr="001E6372" w:rsidRDefault="001E6372" w:rsidP="00EA530E">
      <w:pPr>
        <w:pStyle w:val="ListParagraph"/>
        <w:numPr>
          <w:ilvl w:val="0"/>
          <w:numId w:val="31"/>
        </w:numPr>
        <w:spacing w:line="480" w:lineRule="auto"/>
        <w:jc w:val="both"/>
        <w:rPr>
          <w:sz w:val="24"/>
          <w:szCs w:val="24"/>
          <w:lang w:val="id-ID"/>
        </w:rPr>
      </w:pPr>
      <w:r w:rsidRPr="001E6372">
        <w:rPr>
          <w:rFonts w:ascii="Times New Roman" w:hAnsi="Times New Roman" w:cs="Times New Roman"/>
          <w:sz w:val="24"/>
          <w:szCs w:val="24"/>
          <w:lang w:val="id-ID"/>
        </w:rPr>
        <w:t>Favorite thing (Risa’s Guitar )</w:t>
      </w:r>
    </w:p>
    <w:p w14:paraId="03ECE6BF" w14:textId="6D720A22" w:rsidR="001E6372" w:rsidRDefault="001E6372" w:rsidP="003E70A4">
      <w:pPr>
        <w:pStyle w:val="BodyText"/>
        <w:spacing w:before="1" w:line="480" w:lineRule="auto"/>
        <w:ind w:left="108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68783E">
        <w:rPr>
          <w:rFonts w:ascii="Times New Roman" w:hAnsi="Times New Roman" w:cs="Times New Roman"/>
          <w:sz w:val="24"/>
          <w:szCs w:val="24"/>
        </w:rPr>
        <w:t>Dalam</w:t>
      </w:r>
      <w:r w:rsidRPr="0068783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68783E">
        <w:rPr>
          <w:rFonts w:ascii="Times New Roman" w:hAnsi="Times New Roman" w:cs="Times New Roman"/>
          <w:sz w:val="24"/>
          <w:szCs w:val="24"/>
        </w:rPr>
        <w:t>mendeskripsikan</w:t>
      </w:r>
      <w:r w:rsidRPr="0068783E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68783E">
        <w:rPr>
          <w:rFonts w:ascii="Times New Roman" w:hAnsi="Times New Roman" w:cs="Times New Roman"/>
          <w:sz w:val="24"/>
          <w:szCs w:val="24"/>
        </w:rPr>
        <w:t>seseorang,</w:t>
      </w:r>
      <w:r w:rsidRPr="0068783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68783E">
        <w:rPr>
          <w:rFonts w:ascii="Times New Roman" w:hAnsi="Times New Roman" w:cs="Times New Roman"/>
          <w:sz w:val="24"/>
          <w:szCs w:val="24"/>
        </w:rPr>
        <w:t>kita</w:t>
      </w:r>
      <w:r w:rsidRPr="0068783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68783E">
        <w:rPr>
          <w:rFonts w:ascii="Times New Roman" w:hAnsi="Times New Roman" w:cs="Times New Roman"/>
          <w:sz w:val="24"/>
          <w:szCs w:val="24"/>
        </w:rPr>
        <w:t>perlu</w:t>
      </w:r>
      <w:r w:rsidRPr="0068783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8783E">
        <w:rPr>
          <w:rFonts w:ascii="Times New Roman" w:hAnsi="Times New Roman" w:cs="Times New Roman"/>
          <w:sz w:val="24"/>
          <w:szCs w:val="24"/>
        </w:rPr>
        <w:t>mengenal</w:t>
      </w:r>
      <w:r w:rsidRPr="0068783E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68783E">
        <w:rPr>
          <w:rFonts w:ascii="Times New Roman" w:hAnsi="Times New Roman" w:cs="Times New Roman"/>
          <w:sz w:val="24"/>
          <w:szCs w:val="24"/>
        </w:rPr>
        <w:t>tiga</w:t>
      </w:r>
      <w:r w:rsidRPr="0068783E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68783E">
        <w:rPr>
          <w:rFonts w:ascii="Times New Roman" w:hAnsi="Times New Roman" w:cs="Times New Roman"/>
          <w:sz w:val="24"/>
          <w:szCs w:val="24"/>
        </w:rPr>
        <w:t>aspek</w:t>
      </w:r>
      <w:r w:rsidRPr="0068783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68783E">
        <w:rPr>
          <w:rFonts w:ascii="Times New Roman" w:hAnsi="Times New Roman" w:cs="Times New Roman"/>
          <w:sz w:val="24"/>
          <w:szCs w:val="24"/>
        </w:rPr>
        <w:t>penting</w:t>
      </w:r>
      <w:r w:rsidRPr="0068783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68783E">
        <w:rPr>
          <w:rFonts w:ascii="Times New Roman" w:hAnsi="Times New Roman" w:cs="Times New Roman"/>
          <w:sz w:val="24"/>
          <w:szCs w:val="24"/>
        </w:rPr>
        <w:t>yang</w:t>
      </w:r>
      <w:r w:rsidRPr="0068783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68783E">
        <w:rPr>
          <w:rFonts w:ascii="Times New Roman" w:hAnsi="Times New Roman" w:cs="Times New Roman"/>
          <w:sz w:val="24"/>
          <w:szCs w:val="24"/>
        </w:rPr>
        <w:t>akan</w:t>
      </w:r>
      <w:r w:rsidRPr="0068783E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68783E">
        <w:rPr>
          <w:rFonts w:ascii="Times New Roman" w:hAnsi="Times New Roman" w:cs="Times New Roman"/>
          <w:sz w:val="24"/>
          <w:szCs w:val="24"/>
        </w:rPr>
        <w:t>dibutuhkan;</w:t>
      </w:r>
      <w:r w:rsidRPr="0068783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68783E">
        <w:rPr>
          <w:rFonts w:ascii="Times New Roman" w:hAnsi="Times New Roman" w:cs="Times New Roman"/>
          <w:sz w:val="24"/>
          <w:szCs w:val="24"/>
        </w:rPr>
        <w:t>yakni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68783E">
        <w:rPr>
          <w:rFonts w:ascii="Times New Roman" w:hAnsi="Times New Roman" w:cs="Times New Roman"/>
          <w:i/>
          <w:sz w:val="24"/>
          <w:szCs w:val="24"/>
        </w:rPr>
        <w:t>adjectives,</w:t>
      </w:r>
      <w:r w:rsidRPr="0068783E">
        <w:rPr>
          <w:rFonts w:ascii="Times New Roman" w:hAnsi="Times New Roman" w:cs="Times New Roman"/>
          <w:i/>
          <w:spacing w:val="-3"/>
          <w:sz w:val="24"/>
          <w:szCs w:val="24"/>
        </w:rPr>
        <w:t xml:space="preserve"> </w:t>
      </w:r>
      <w:r w:rsidRPr="0068783E">
        <w:rPr>
          <w:rFonts w:ascii="Times New Roman" w:hAnsi="Times New Roman" w:cs="Times New Roman"/>
          <w:i/>
          <w:sz w:val="24"/>
          <w:szCs w:val="24"/>
        </w:rPr>
        <w:t>descriptive</w:t>
      </w:r>
      <w:r w:rsidRPr="0068783E">
        <w:rPr>
          <w:rFonts w:ascii="Times New Roman" w:hAnsi="Times New Roman" w:cs="Times New Roman"/>
          <w:i/>
          <w:spacing w:val="-2"/>
          <w:sz w:val="24"/>
          <w:szCs w:val="24"/>
        </w:rPr>
        <w:t xml:space="preserve"> </w:t>
      </w:r>
      <w:r w:rsidRPr="0068783E">
        <w:rPr>
          <w:rFonts w:ascii="Times New Roman" w:hAnsi="Times New Roman" w:cs="Times New Roman"/>
          <w:i/>
          <w:sz w:val="24"/>
          <w:szCs w:val="24"/>
        </w:rPr>
        <w:t>words/phrases</w:t>
      </w:r>
      <w:r w:rsidRPr="0068783E">
        <w:rPr>
          <w:rFonts w:ascii="Times New Roman" w:hAnsi="Times New Roman" w:cs="Times New Roman"/>
          <w:sz w:val="24"/>
          <w:szCs w:val="24"/>
        </w:rPr>
        <w:t>,</w:t>
      </w:r>
      <w:r w:rsidRPr="0068783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68783E">
        <w:rPr>
          <w:rFonts w:ascii="Times New Roman" w:hAnsi="Times New Roman" w:cs="Times New Roman"/>
          <w:sz w:val="24"/>
          <w:szCs w:val="24"/>
        </w:rPr>
        <w:t>dan</w:t>
      </w:r>
      <w:r w:rsidRPr="0068783E">
        <w:rPr>
          <w:rFonts w:ascii="Times New Roman" w:hAnsi="Times New Roman" w:cs="Times New Roman"/>
          <w:spacing w:val="-8"/>
          <w:sz w:val="24"/>
          <w:szCs w:val="24"/>
        </w:rPr>
        <w:t xml:space="preserve"> </w:t>
      </w:r>
      <w:r w:rsidRPr="0068783E">
        <w:rPr>
          <w:rFonts w:ascii="Times New Roman" w:hAnsi="Times New Roman" w:cs="Times New Roman"/>
          <w:i/>
          <w:sz w:val="24"/>
          <w:szCs w:val="24"/>
        </w:rPr>
        <w:t>personality/characteristics.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68783E">
        <w:rPr>
          <w:rFonts w:ascii="Times New Roman" w:hAnsi="Times New Roman" w:cs="Times New Roman"/>
          <w:sz w:val="24"/>
          <w:szCs w:val="24"/>
        </w:rPr>
        <w:t>Simak</w:t>
      </w:r>
      <w:r w:rsidRPr="0068783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68783E">
        <w:rPr>
          <w:rFonts w:ascii="Times New Roman" w:hAnsi="Times New Roman" w:cs="Times New Roman"/>
          <w:sz w:val="24"/>
          <w:szCs w:val="24"/>
        </w:rPr>
        <w:t>penjelasannya</w:t>
      </w:r>
      <w:r w:rsidRPr="0068783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68783E">
        <w:rPr>
          <w:rFonts w:ascii="Times New Roman" w:hAnsi="Times New Roman" w:cs="Times New Roman"/>
          <w:sz w:val="24"/>
          <w:szCs w:val="24"/>
        </w:rPr>
        <w:t>di</w:t>
      </w:r>
      <w:r w:rsidRPr="0068783E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r w:rsidRPr="0068783E">
        <w:rPr>
          <w:rFonts w:ascii="Times New Roman" w:hAnsi="Times New Roman" w:cs="Times New Roman"/>
          <w:sz w:val="24"/>
          <w:szCs w:val="24"/>
        </w:rPr>
        <w:t>bawah</w:t>
      </w:r>
      <w:r w:rsidRPr="0068783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68783E">
        <w:rPr>
          <w:rFonts w:ascii="Times New Roman" w:hAnsi="Times New Roman" w:cs="Times New Roman"/>
          <w:sz w:val="24"/>
          <w:szCs w:val="24"/>
        </w:rPr>
        <w:t>ini:</w:t>
      </w:r>
    </w:p>
    <w:p w14:paraId="4AFBAD5E" w14:textId="49E3CF12" w:rsidR="001E6372" w:rsidRDefault="00AF7D5E" w:rsidP="00EA530E">
      <w:pPr>
        <w:pStyle w:val="BodyText"/>
        <w:numPr>
          <w:ilvl w:val="0"/>
          <w:numId w:val="32"/>
        </w:numPr>
        <w:spacing w:before="1"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Adjectives </w:t>
      </w:r>
    </w:p>
    <w:p w14:paraId="676A7F2E" w14:textId="0ACDF5C9" w:rsidR="00380F0C" w:rsidRDefault="00AF7D5E" w:rsidP="006D3E15">
      <w:pPr>
        <w:pStyle w:val="BodyText"/>
        <w:spacing w:before="1" w:line="480" w:lineRule="auto"/>
        <w:ind w:left="1440" w:firstLine="360"/>
        <w:jc w:val="both"/>
        <w:rPr>
          <w:rFonts w:ascii="Times New Roman" w:hAnsi="Times New Roman" w:cs="Times New Roman"/>
          <w:sz w:val="24"/>
          <w:szCs w:val="24"/>
        </w:rPr>
      </w:pPr>
      <w:r w:rsidRPr="0049119C">
        <w:rPr>
          <w:rFonts w:ascii="Times New Roman" w:hAnsi="Times New Roman" w:cs="Times New Roman"/>
          <w:i/>
          <w:sz w:val="24"/>
          <w:szCs w:val="24"/>
        </w:rPr>
        <w:t>Adjective</w:t>
      </w:r>
      <w:r w:rsidRPr="0049119C">
        <w:rPr>
          <w:rFonts w:ascii="Times New Roman" w:hAnsi="Times New Roman" w:cs="Times New Roman"/>
          <w:i/>
          <w:spacing w:val="-2"/>
          <w:sz w:val="24"/>
          <w:szCs w:val="24"/>
        </w:rPr>
        <w:t xml:space="preserve"> </w:t>
      </w:r>
      <w:r w:rsidRPr="0049119C">
        <w:rPr>
          <w:rFonts w:ascii="Times New Roman" w:hAnsi="Times New Roman" w:cs="Times New Roman"/>
          <w:sz w:val="24"/>
          <w:szCs w:val="24"/>
        </w:rPr>
        <w:t>atau</w:t>
      </w:r>
      <w:r w:rsidRPr="0049119C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49119C">
        <w:rPr>
          <w:rFonts w:ascii="Times New Roman" w:hAnsi="Times New Roman" w:cs="Times New Roman"/>
          <w:sz w:val="24"/>
          <w:szCs w:val="24"/>
        </w:rPr>
        <w:t>kata</w:t>
      </w:r>
      <w:r w:rsidRPr="0049119C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49119C">
        <w:rPr>
          <w:rFonts w:ascii="Times New Roman" w:hAnsi="Times New Roman" w:cs="Times New Roman"/>
          <w:sz w:val="24"/>
          <w:szCs w:val="24"/>
        </w:rPr>
        <w:t>sifat</w:t>
      </w:r>
      <w:r w:rsidRPr="0049119C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49119C">
        <w:rPr>
          <w:rFonts w:ascii="Times New Roman" w:hAnsi="Times New Roman" w:cs="Times New Roman"/>
          <w:sz w:val="24"/>
          <w:szCs w:val="24"/>
        </w:rPr>
        <w:t>adalah</w:t>
      </w:r>
      <w:r w:rsidRPr="0049119C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49119C">
        <w:rPr>
          <w:rFonts w:ascii="Times New Roman" w:hAnsi="Times New Roman" w:cs="Times New Roman"/>
          <w:sz w:val="24"/>
          <w:szCs w:val="24"/>
        </w:rPr>
        <w:t>kata-kata</w:t>
      </w:r>
      <w:r w:rsidRPr="0049119C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49119C">
        <w:rPr>
          <w:rFonts w:ascii="Times New Roman" w:hAnsi="Times New Roman" w:cs="Times New Roman"/>
          <w:sz w:val="24"/>
          <w:szCs w:val="24"/>
        </w:rPr>
        <w:t>yang</w:t>
      </w:r>
      <w:r w:rsidRPr="0049119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9119C">
        <w:rPr>
          <w:rFonts w:ascii="Times New Roman" w:hAnsi="Times New Roman" w:cs="Times New Roman"/>
          <w:sz w:val="24"/>
          <w:szCs w:val="24"/>
        </w:rPr>
        <w:t>menggambarkan</w:t>
      </w:r>
      <w:r w:rsidRPr="0049119C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r w:rsidRPr="0049119C">
        <w:rPr>
          <w:rFonts w:ascii="Times New Roman" w:hAnsi="Times New Roman" w:cs="Times New Roman"/>
          <w:sz w:val="24"/>
          <w:szCs w:val="24"/>
        </w:rPr>
        <w:t>atau</w:t>
      </w:r>
      <w:r w:rsidRPr="0049119C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49119C">
        <w:rPr>
          <w:rFonts w:ascii="Times New Roman" w:hAnsi="Times New Roman" w:cs="Times New Roman"/>
          <w:sz w:val="24"/>
          <w:szCs w:val="24"/>
        </w:rPr>
        <w:t>memodifikasi</w:t>
      </w:r>
      <w:r w:rsidRPr="0049119C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49119C">
        <w:rPr>
          <w:rFonts w:ascii="Times New Roman" w:hAnsi="Times New Roman" w:cs="Times New Roman"/>
          <w:sz w:val="24"/>
          <w:szCs w:val="24"/>
        </w:rPr>
        <w:t xml:space="preserve">seseorang/benda/tempat/konsep dalam sebuah kalimat </w:t>
      </w:r>
    </w:p>
    <w:p w14:paraId="3BB7C475" w14:textId="3DD9CBC1" w:rsidR="00AF7D5E" w:rsidRPr="00380F0C" w:rsidRDefault="00AF7D5E" w:rsidP="00380F0C">
      <w:pPr>
        <w:pStyle w:val="BodyText"/>
        <w:spacing w:before="1" w:line="480" w:lineRule="auto"/>
        <w:ind w:left="1440" w:firstLine="360"/>
        <w:jc w:val="both"/>
        <w:rPr>
          <w:rFonts w:ascii="Times New Roman" w:hAnsi="Times New Roman" w:cs="Times New Roman"/>
          <w:sz w:val="24"/>
          <w:szCs w:val="24"/>
        </w:rPr>
      </w:pPr>
      <w:r w:rsidRPr="0049119C">
        <w:rPr>
          <w:rFonts w:ascii="Times New Roman" w:hAnsi="Times New Roman" w:cs="Times New Roman"/>
          <w:sz w:val="24"/>
          <w:szCs w:val="24"/>
        </w:rPr>
        <w:lastRenderedPageBreak/>
        <w:t>Untuk keperluan descriptive text tentang</w:t>
      </w:r>
      <w:r w:rsidRPr="0049119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9119C">
        <w:rPr>
          <w:rFonts w:ascii="Times New Roman" w:hAnsi="Times New Roman" w:cs="Times New Roman"/>
          <w:sz w:val="24"/>
          <w:szCs w:val="24"/>
        </w:rPr>
        <w:t>seseorang,</w:t>
      </w:r>
      <w:r w:rsidRPr="0049119C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49119C">
        <w:rPr>
          <w:rFonts w:ascii="Times New Roman" w:hAnsi="Times New Roman" w:cs="Times New Roman"/>
          <w:sz w:val="24"/>
          <w:szCs w:val="24"/>
        </w:rPr>
        <w:t>contohnya</w:t>
      </w:r>
      <w:r w:rsidRPr="0049119C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9119C">
        <w:rPr>
          <w:rFonts w:ascii="Times New Roman" w:hAnsi="Times New Roman" w:cs="Times New Roman"/>
          <w:sz w:val="24"/>
          <w:szCs w:val="24"/>
        </w:rPr>
        <w:t>adalah</w:t>
      </w:r>
      <w:r w:rsidRPr="0049119C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49119C">
        <w:rPr>
          <w:rFonts w:ascii="Times New Roman" w:hAnsi="Times New Roman" w:cs="Times New Roman"/>
          <w:sz w:val="24"/>
          <w:szCs w:val="24"/>
        </w:rPr>
        <w:t>sebagai</w:t>
      </w:r>
      <w:r w:rsidRPr="0049119C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49119C">
        <w:rPr>
          <w:rFonts w:ascii="Times New Roman" w:hAnsi="Times New Roman" w:cs="Times New Roman"/>
          <w:sz w:val="24"/>
          <w:szCs w:val="24"/>
        </w:rPr>
        <w:t>berikut:</w:t>
      </w:r>
    </w:p>
    <w:tbl>
      <w:tblPr>
        <w:tblW w:w="8080" w:type="dxa"/>
        <w:tblInd w:w="1271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02"/>
        <w:gridCol w:w="4678"/>
      </w:tblGrid>
      <w:tr w:rsidR="00AF7D5E" w:rsidRPr="0068783E" w14:paraId="5AE9F8B0" w14:textId="77777777" w:rsidTr="003E70A4">
        <w:trPr>
          <w:trHeight w:val="300"/>
        </w:trPr>
        <w:tc>
          <w:tcPr>
            <w:tcW w:w="3402" w:type="dxa"/>
          </w:tcPr>
          <w:p w14:paraId="13F89898" w14:textId="77777777" w:rsidR="00AF7D5E" w:rsidRPr="0068783E" w:rsidRDefault="00AF7D5E" w:rsidP="003E70A4">
            <w:pPr>
              <w:pStyle w:val="TableParagraph"/>
              <w:spacing w:line="480" w:lineRule="auto"/>
              <w:ind w:left="200"/>
              <w:rPr>
                <w:b/>
                <w:i/>
                <w:sz w:val="24"/>
                <w:szCs w:val="24"/>
              </w:rPr>
            </w:pPr>
            <w:r w:rsidRPr="0068783E">
              <w:rPr>
                <w:i/>
                <w:sz w:val="24"/>
                <w:szCs w:val="24"/>
              </w:rPr>
              <w:t xml:space="preserve">Maria is </w:t>
            </w:r>
            <w:r w:rsidRPr="0068783E">
              <w:rPr>
                <w:b/>
                <w:i/>
                <w:sz w:val="24"/>
                <w:szCs w:val="24"/>
              </w:rPr>
              <w:t>smart</w:t>
            </w:r>
            <w:r w:rsidRPr="0068783E">
              <w:rPr>
                <w:b/>
                <w:i/>
                <w:spacing w:val="-4"/>
                <w:sz w:val="24"/>
                <w:szCs w:val="24"/>
              </w:rPr>
              <w:t xml:space="preserve"> </w:t>
            </w:r>
            <w:r w:rsidRPr="0068783E">
              <w:rPr>
                <w:i/>
                <w:sz w:val="24"/>
                <w:szCs w:val="24"/>
              </w:rPr>
              <w:t>and</w:t>
            </w:r>
            <w:r w:rsidRPr="0068783E">
              <w:rPr>
                <w:i/>
                <w:spacing w:val="1"/>
                <w:sz w:val="24"/>
                <w:szCs w:val="24"/>
              </w:rPr>
              <w:t xml:space="preserve"> </w:t>
            </w:r>
            <w:r w:rsidRPr="0068783E">
              <w:rPr>
                <w:b/>
                <w:i/>
                <w:sz w:val="24"/>
                <w:szCs w:val="24"/>
              </w:rPr>
              <w:t>beautiful</w:t>
            </w:r>
          </w:p>
        </w:tc>
        <w:tc>
          <w:tcPr>
            <w:tcW w:w="4678" w:type="dxa"/>
          </w:tcPr>
          <w:p w14:paraId="4302BBC3" w14:textId="77777777" w:rsidR="00AF7D5E" w:rsidRPr="0068783E" w:rsidRDefault="00AF7D5E" w:rsidP="003E70A4">
            <w:pPr>
              <w:pStyle w:val="TableParagraph"/>
              <w:spacing w:line="480" w:lineRule="auto"/>
              <w:rPr>
                <w:sz w:val="24"/>
                <w:szCs w:val="24"/>
              </w:rPr>
            </w:pPr>
            <w:r w:rsidRPr="0068783E">
              <w:rPr>
                <w:sz w:val="24"/>
                <w:szCs w:val="24"/>
              </w:rPr>
              <w:t>(Maria</w:t>
            </w:r>
            <w:r w:rsidRPr="0068783E">
              <w:rPr>
                <w:spacing w:val="-4"/>
                <w:sz w:val="24"/>
                <w:szCs w:val="24"/>
              </w:rPr>
              <w:t xml:space="preserve"> </w:t>
            </w:r>
            <w:r w:rsidRPr="0068783E">
              <w:rPr>
                <w:sz w:val="24"/>
                <w:szCs w:val="24"/>
              </w:rPr>
              <w:t>pintar</w:t>
            </w:r>
            <w:r w:rsidRPr="0068783E">
              <w:rPr>
                <w:spacing w:val="-1"/>
                <w:sz w:val="24"/>
                <w:szCs w:val="24"/>
              </w:rPr>
              <w:t xml:space="preserve"> </w:t>
            </w:r>
            <w:r w:rsidRPr="0068783E">
              <w:rPr>
                <w:sz w:val="24"/>
                <w:szCs w:val="24"/>
              </w:rPr>
              <w:t>dan</w:t>
            </w:r>
            <w:r w:rsidRPr="0068783E">
              <w:rPr>
                <w:spacing w:val="-7"/>
                <w:sz w:val="24"/>
                <w:szCs w:val="24"/>
              </w:rPr>
              <w:t xml:space="preserve"> </w:t>
            </w:r>
            <w:r w:rsidRPr="0068783E">
              <w:rPr>
                <w:sz w:val="24"/>
                <w:szCs w:val="24"/>
              </w:rPr>
              <w:t>cantik)</w:t>
            </w:r>
          </w:p>
        </w:tc>
      </w:tr>
      <w:tr w:rsidR="00AF7D5E" w:rsidRPr="0068783E" w14:paraId="6CB39BAA" w14:textId="77777777" w:rsidTr="003E70A4">
        <w:trPr>
          <w:trHeight w:val="336"/>
        </w:trPr>
        <w:tc>
          <w:tcPr>
            <w:tcW w:w="3402" w:type="dxa"/>
          </w:tcPr>
          <w:p w14:paraId="5CF65167" w14:textId="77777777" w:rsidR="00AF7D5E" w:rsidRPr="0068783E" w:rsidRDefault="00AF7D5E" w:rsidP="003E70A4">
            <w:pPr>
              <w:pStyle w:val="TableParagraph"/>
              <w:spacing w:before="25" w:line="480" w:lineRule="auto"/>
              <w:ind w:left="200"/>
              <w:rPr>
                <w:i/>
                <w:sz w:val="24"/>
                <w:szCs w:val="24"/>
              </w:rPr>
            </w:pPr>
            <w:r w:rsidRPr="0068783E">
              <w:rPr>
                <w:i/>
                <w:sz w:val="24"/>
                <w:szCs w:val="24"/>
              </w:rPr>
              <w:t>Her</w:t>
            </w:r>
            <w:r w:rsidRPr="0068783E">
              <w:rPr>
                <w:i/>
                <w:spacing w:val="-2"/>
                <w:sz w:val="24"/>
                <w:szCs w:val="24"/>
              </w:rPr>
              <w:t xml:space="preserve"> </w:t>
            </w:r>
            <w:r w:rsidRPr="0068783E">
              <w:rPr>
                <w:i/>
                <w:sz w:val="24"/>
                <w:szCs w:val="24"/>
              </w:rPr>
              <w:t>parents</w:t>
            </w:r>
            <w:r w:rsidRPr="0068783E">
              <w:rPr>
                <w:i/>
                <w:spacing w:val="-1"/>
                <w:sz w:val="24"/>
                <w:szCs w:val="24"/>
              </w:rPr>
              <w:t xml:space="preserve"> </w:t>
            </w:r>
            <w:r w:rsidRPr="0068783E">
              <w:rPr>
                <w:i/>
                <w:sz w:val="24"/>
                <w:szCs w:val="24"/>
              </w:rPr>
              <w:t xml:space="preserve">are </w:t>
            </w:r>
            <w:r w:rsidRPr="0068783E">
              <w:rPr>
                <w:b/>
                <w:i/>
                <w:sz w:val="24"/>
                <w:szCs w:val="24"/>
              </w:rPr>
              <w:t>older</w:t>
            </w:r>
            <w:r w:rsidRPr="0068783E">
              <w:rPr>
                <w:b/>
                <w:i/>
                <w:spacing w:val="-2"/>
                <w:sz w:val="24"/>
                <w:szCs w:val="24"/>
              </w:rPr>
              <w:t xml:space="preserve"> </w:t>
            </w:r>
            <w:r w:rsidRPr="0068783E">
              <w:rPr>
                <w:i/>
                <w:sz w:val="24"/>
                <w:szCs w:val="24"/>
              </w:rPr>
              <w:t>than mine</w:t>
            </w:r>
          </w:p>
        </w:tc>
        <w:tc>
          <w:tcPr>
            <w:tcW w:w="4678" w:type="dxa"/>
          </w:tcPr>
          <w:p w14:paraId="709DB19C" w14:textId="77777777" w:rsidR="00AF7D5E" w:rsidRPr="0068783E" w:rsidRDefault="00AF7D5E" w:rsidP="003E70A4">
            <w:pPr>
              <w:pStyle w:val="TableParagraph"/>
              <w:spacing w:before="25" w:line="480" w:lineRule="auto"/>
              <w:rPr>
                <w:sz w:val="24"/>
                <w:szCs w:val="24"/>
              </w:rPr>
            </w:pPr>
            <w:r w:rsidRPr="0068783E">
              <w:rPr>
                <w:sz w:val="24"/>
                <w:szCs w:val="24"/>
              </w:rPr>
              <w:t>(Orangtuanya</w:t>
            </w:r>
            <w:r w:rsidRPr="0068783E">
              <w:rPr>
                <w:spacing w:val="4"/>
                <w:sz w:val="24"/>
                <w:szCs w:val="24"/>
              </w:rPr>
              <w:t xml:space="preserve"> </w:t>
            </w:r>
            <w:r w:rsidRPr="0068783E">
              <w:rPr>
                <w:sz w:val="24"/>
                <w:szCs w:val="24"/>
              </w:rPr>
              <w:t>lebih tua</w:t>
            </w:r>
            <w:r w:rsidRPr="0068783E">
              <w:rPr>
                <w:spacing w:val="-1"/>
                <w:sz w:val="24"/>
                <w:szCs w:val="24"/>
              </w:rPr>
              <w:t xml:space="preserve"> </w:t>
            </w:r>
            <w:r w:rsidRPr="0068783E">
              <w:rPr>
                <w:sz w:val="24"/>
                <w:szCs w:val="24"/>
              </w:rPr>
              <w:t>dari</w:t>
            </w:r>
            <w:r w:rsidRPr="0068783E">
              <w:rPr>
                <w:spacing w:val="-8"/>
                <w:sz w:val="24"/>
                <w:szCs w:val="24"/>
              </w:rPr>
              <w:t xml:space="preserve"> </w:t>
            </w:r>
            <w:r w:rsidRPr="0068783E">
              <w:rPr>
                <w:sz w:val="24"/>
                <w:szCs w:val="24"/>
              </w:rPr>
              <w:t>orangtuaku)</w:t>
            </w:r>
          </w:p>
        </w:tc>
      </w:tr>
      <w:tr w:rsidR="00AF7D5E" w:rsidRPr="0068783E" w14:paraId="03B95F94" w14:textId="77777777" w:rsidTr="003E70A4">
        <w:trPr>
          <w:trHeight w:val="301"/>
        </w:trPr>
        <w:tc>
          <w:tcPr>
            <w:tcW w:w="3402" w:type="dxa"/>
          </w:tcPr>
          <w:p w14:paraId="4167BB79" w14:textId="77777777" w:rsidR="00AF7D5E" w:rsidRPr="0068783E" w:rsidRDefault="00AF7D5E" w:rsidP="003E70A4">
            <w:pPr>
              <w:pStyle w:val="TableParagraph"/>
              <w:spacing w:before="25" w:line="480" w:lineRule="auto"/>
              <w:ind w:left="200"/>
              <w:rPr>
                <w:i/>
                <w:sz w:val="24"/>
                <w:szCs w:val="24"/>
              </w:rPr>
            </w:pPr>
            <w:r w:rsidRPr="0068783E">
              <w:rPr>
                <w:i/>
                <w:sz w:val="24"/>
                <w:szCs w:val="24"/>
              </w:rPr>
              <w:t>Amber</w:t>
            </w:r>
            <w:r w:rsidRPr="0068783E">
              <w:rPr>
                <w:i/>
                <w:spacing w:val="-1"/>
                <w:sz w:val="24"/>
                <w:szCs w:val="24"/>
              </w:rPr>
              <w:t xml:space="preserve"> </w:t>
            </w:r>
            <w:r w:rsidRPr="0068783E">
              <w:rPr>
                <w:i/>
                <w:sz w:val="24"/>
                <w:szCs w:val="24"/>
              </w:rPr>
              <w:t xml:space="preserve">has </w:t>
            </w:r>
            <w:r w:rsidRPr="0068783E">
              <w:rPr>
                <w:b/>
                <w:i/>
                <w:sz w:val="24"/>
                <w:szCs w:val="24"/>
              </w:rPr>
              <w:t>long,</w:t>
            </w:r>
            <w:r w:rsidRPr="0068783E">
              <w:rPr>
                <w:b/>
                <w:i/>
                <w:spacing w:val="-2"/>
                <w:sz w:val="24"/>
                <w:szCs w:val="24"/>
              </w:rPr>
              <w:t xml:space="preserve"> </w:t>
            </w:r>
            <w:r w:rsidRPr="0068783E">
              <w:rPr>
                <w:b/>
                <w:i/>
                <w:sz w:val="24"/>
                <w:szCs w:val="24"/>
              </w:rPr>
              <w:t>curly</w:t>
            </w:r>
            <w:r w:rsidRPr="0068783E">
              <w:rPr>
                <w:b/>
                <w:i/>
                <w:spacing w:val="2"/>
                <w:sz w:val="24"/>
                <w:szCs w:val="24"/>
              </w:rPr>
              <w:t xml:space="preserve"> </w:t>
            </w:r>
            <w:r w:rsidRPr="0068783E">
              <w:rPr>
                <w:i/>
                <w:sz w:val="24"/>
                <w:szCs w:val="24"/>
              </w:rPr>
              <w:t>hair</w:t>
            </w:r>
          </w:p>
        </w:tc>
        <w:tc>
          <w:tcPr>
            <w:tcW w:w="4678" w:type="dxa"/>
          </w:tcPr>
          <w:p w14:paraId="438FEE65" w14:textId="514C9699" w:rsidR="00AF7D5E" w:rsidRPr="0068783E" w:rsidRDefault="00AF7D5E" w:rsidP="003E70A4">
            <w:pPr>
              <w:pStyle w:val="TableParagraph"/>
              <w:spacing w:before="25" w:line="480" w:lineRule="auto"/>
              <w:rPr>
                <w:sz w:val="24"/>
                <w:szCs w:val="24"/>
              </w:rPr>
            </w:pPr>
            <w:r w:rsidRPr="0068783E">
              <w:rPr>
                <w:sz w:val="24"/>
                <w:szCs w:val="24"/>
              </w:rPr>
              <w:t>(Amber</w:t>
            </w:r>
            <w:r w:rsidRPr="0068783E">
              <w:rPr>
                <w:spacing w:val="1"/>
                <w:sz w:val="24"/>
                <w:szCs w:val="24"/>
              </w:rPr>
              <w:t xml:space="preserve"> </w:t>
            </w:r>
            <w:r w:rsidRPr="0068783E">
              <w:rPr>
                <w:sz w:val="24"/>
                <w:szCs w:val="24"/>
              </w:rPr>
              <w:t>memiliki</w:t>
            </w:r>
            <w:r w:rsidRPr="0068783E">
              <w:rPr>
                <w:spacing w:val="-13"/>
                <w:sz w:val="24"/>
                <w:szCs w:val="24"/>
              </w:rPr>
              <w:t xml:space="preserve"> </w:t>
            </w:r>
            <w:r w:rsidRPr="0068783E">
              <w:rPr>
                <w:sz w:val="24"/>
                <w:szCs w:val="24"/>
              </w:rPr>
              <w:t>rambut keriting</w:t>
            </w:r>
            <w:r w:rsidRPr="0068783E">
              <w:rPr>
                <w:spacing w:val="-4"/>
                <w:sz w:val="24"/>
                <w:szCs w:val="24"/>
              </w:rPr>
              <w:t xml:space="preserve"> </w:t>
            </w:r>
            <w:r w:rsidRPr="0068783E">
              <w:rPr>
                <w:sz w:val="24"/>
                <w:szCs w:val="24"/>
              </w:rPr>
              <w:t>panjang)</w:t>
            </w:r>
          </w:p>
        </w:tc>
      </w:tr>
    </w:tbl>
    <w:p w14:paraId="58B880A3" w14:textId="56C0C0F8" w:rsidR="00AF7D5E" w:rsidRPr="00AF7D5E" w:rsidRDefault="00AF7D5E" w:rsidP="003E70A4">
      <w:pPr>
        <w:pStyle w:val="BodyText"/>
        <w:spacing w:before="1" w:line="48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13DDC2C5" w14:textId="6ED1408A" w:rsidR="001E6372" w:rsidRDefault="00AF7D5E" w:rsidP="00EA530E">
      <w:pPr>
        <w:pStyle w:val="ListParagraph"/>
        <w:numPr>
          <w:ilvl w:val="0"/>
          <w:numId w:val="3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Descriptive </w:t>
      </w:r>
      <w:r w:rsidR="00FE6AB4">
        <w:rPr>
          <w:rFonts w:ascii="Times New Roman" w:hAnsi="Times New Roman" w:cs="Times New Roman"/>
          <w:sz w:val="24"/>
          <w:szCs w:val="24"/>
          <w:lang w:val="id-ID"/>
        </w:rPr>
        <w:t>words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 and Phrases</w:t>
      </w:r>
    </w:p>
    <w:p w14:paraId="719CAB78" w14:textId="77BA3C0C" w:rsidR="00AF7D5E" w:rsidRDefault="00AF7D5E" w:rsidP="00380F0C">
      <w:pPr>
        <w:pStyle w:val="ListParagraph"/>
        <w:spacing w:line="480" w:lineRule="auto"/>
        <w:ind w:left="1440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Selanjutnya, </w:t>
      </w:r>
      <w:r w:rsidRPr="00AF7D5E">
        <w:rPr>
          <w:rFonts w:ascii="Times New Roman" w:hAnsi="Times New Roman" w:cs="Times New Roman"/>
          <w:sz w:val="24"/>
          <w:szCs w:val="24"/>
          <w:lang w:val="id-ID"/>
        </w:rPr>
        <w:t>kita perlu mengenal descriptive words atau kata deskriptif untuk menjelaskan tentang seseorang. Descriptive words juga bisa berupa adjective atau kata sifat. Berikut ini adalah beberapa contoh</w:t>
      </w:r>
      <w:r w:rsidR="00FE6AB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AF7D5E">
        <w:rPr>
          <w:rFonts w:ascii="Times New Roman" w:hAnsi="Times New Roman" w:cs="Times New Roman"/>
          <w:sz w:val="24"/>
          <w:szCs w:val="24"/>
          <w:lang w:val="id-ID"/>
        </w:rPr>
        <w:t>descriptive words/phrases yang berhubungan tentang fisik seseorang</w:t>
      </w:r>
      <w:r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61CCF716" w14:textId="2BD3049A" w:rsidR="00AF7D5E" w:rsidRPr="00AF7D5E" w:rsidRDefault="00AF7D5E" w:rsidP="00EA530E">
      <w:pPr>
        <w:pStyle w:val="ListParagraph"/>
        <w:widowControl w:val="0"/>
        <w:numPr>
          <w:ilvl w:val="0"/>
          <w:numId w:val="33"/>
        </w:numPr>
        <w:autoSpaceDE w:val="0"/>
        <w:autoSpaceDN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F7D5E">
        <w:rPr>
          <w:rFonts w:ascii="Times New Roman" w:hAnsi="Times New Roman" w:cs="Times New Roman"/>
          <w:sz w:val="24"/>
          <w:szCs w:val="24"/>
          <w:lang w:val="id-ID"/>
        </w:rPr>
        <w:t>Complexion (warna kulit) :  light (putih), fair (cerah), tan (kecoklatan), dark (gelap).</w:t>
      </w:r>
    </w:p>
    <w:p w14:paraId="0F2FF9B6" w14:textId="77777777" w:rsidR="00AF7D5E" w:rsidRPr="00AF7D5E" w:rsidRDefault="00AF7D5E" w:rsidP="00EA530E">
      <w:pPr>
        <w:widowControl w:val="0"/>
        <w:numPr>
          <w:ilvl w:val="0"/>
          <w:numId w:val="33"/>
        </w:numPr>
        <w:autoSpaceDE w:val="0"/>
        <w:autoSpaceDN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F7D5E">
        <w:rPr>
          <w:rFonts w:ascii="Times New Roman" w:hAnsi="Times New Roman" w:cs="Times New Roman"/>
          <w:sz w:val="24"/>
          <w:szCs w:val="24"/>
          <w:lang w:val="id-ID"/>
        </w:rPr>
        <w:t>Heigh (tinggi badan) : short (pendek), tall (tinggi), of medium heigh (sedang).</w:t>
      </w:r>
    </w:p>
    <w:p w14:paraId="3E8B721D" w14:textId="77777777" w:rsidR="00AF7D5E" w:rsidRPr="00AF7D5E" w:rsidRDefault="00AF7D5E" w:rsidP="00EA530E">
      <w:pPr>
        <w:widowControl w:val="0"/>
        <w:numPr>
          <w:ilvl w:val="0"/>
          <w:numId w:val="33"/>
        </w:numPr>
        <w:autoSpaceDE w:val="0"/>
        <w:autoSpaceDN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F7D5E">
        <w:rPr>
          <w:rFonts w:ascii="Times New Roman" w:hAnsi="Times New Roman" w:cs="Times New Roman"/>
          <w:sz w:val="24"/>
          <w:szCs w:val="24"/>
          <w:lang w:val="id-ID"/>
        </w:rPr>
        <w:t>Age (usia) : young (muda), old (tua), middle-aged (paruh baya), elderly (usia lanjut).</w:t>
      </w:r>
    </w:p>
    <w:p w14:paraId="06A5A8D1" w14:textId="77777777" w:rsidR="00AF7D5E" w:rsidRPr="00AF7D5E" w:rsidRDefault="00AF7D5E" w:rsidP="00EA530E">
      <w:pPr>
        <w:widowControl w:val="0"/>
        <w:numPr>
          <w:ilvl w:val="0"/>
          <w:numId w:val="33"/>
        </w:numPr>
        <w:autoSpaceDE w:val="0"/>
        <w:autoSpaceDN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F7D5E">
        <w:rPr>
          <w:rFonts w:ascii="Times New Roman" w:hAnsi="Times New Roman" w:cs="Times New Roman"/>
          <w:sz w:val="24"/>
          <w:szCs w:val="24"/>
          <w:lang w:val="id-ID"/>
        </w:rPr>
        <w:t>Build/figure (bentuk tubuh)  : small (kecil), big (besar), skinny (kurus), slim (ramping), fat (gemuk), stocky (kekar), muscular (berotot).</w:t>
      </w:r>
    </w:p>
    <w:p w14:paraId="16E8D1A2" w14:textId="7F96B97B" w:rsidR="001E6372" w:rsidRPr="00B45419" w:rsidRDefault="00AF7D5E" w:rsidP="00EA530E">
      <w:pPr>
        <w:pStyle w:val="ListParagraph"/>
        <w:numPr>
          <w:ilvl w:val="0"/>
          <w:numId w:val="3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AF7D5E">
        <w:rPr>
          <w:rFonts w:ascii="Times New Roman" w:hAnsi="Times New Roman" w:cs="Times New Roman"/>
          <w:sz w:val="24"/>
          <w:szCs w:val="24"/>
          <w:lang w:val="id-ID"/>
        </w:rPr>
        <w:t>Looks (penampilan) : beautiful/pretty (cantik), cute (imut, manis), attractive (menarik), cool (keren), ugly (jelek)</w:t>
      </w:r>
    </w:p>
    <w:p w14:paraId="58A9951F" w14:textId="77777777" w:rsidR="003E70A4" w:rsidRDefault="003E70A4" w:rsidP="00EA530E">
      <w:pPr>
        <w:pStyle w:val="ListParagraph"/>
        <w:numPr>
          <w:ilvl w:val="0"/>
          <w:numId w:val="3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lastRenderedPageBreak/>
        <w:t>Personality/Characteristic</w:t>
      </w:r>
    </w:p>
    <w:p w14:paraId="76F32157" w14:textId="6C6E6277" w:rsidR="003E70A4" w:rsidRPr="003E70A4" w:rsidRDefault="003E70A4" w:rsidP="00380F0C">
      <w:pPr>
        <w:pStyle w:val="ListParagraph"/>
        <w:spacing w:line="480" w:lineRule="auto"/>
        <w:ind w:left="1440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 w:rsidRPr="003E70A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E70A4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3E70A4"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 w:rsidRPr="003E70A4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proofErr w:type="spellStart"/>
      <w:r w:rsidRPr="003E70A4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3E70A4">
        <w:rPr>
          <w:rFonts w:ascii="Times New Roman" w:hAnsi="Times New Roman" w:cs="Times New Roman"/>
          <w:sz w:val="24"/>
          <w:szCs w:val="24"/>
        </w:rPr>
        <w:t>,</w:t>
      </w:r>
      <w:r w:rsidRPr="003E70A4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3E70A4">
        <w:rPr>
          <w:rFonts w:ascii="Times New Roman" w:hAnsi="Times New Roman" w:cs="Times New Roman"/>
          <w:sz w:val="24"/>
          <w:szCs w:val="24"/>
        </w:rPr>
        <w:t>seringkali</w:t>
      </w:r>
      <w:proofErr w:type="spellEnd"/>
      <w:r w:rsidRPr="003E70A4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proofErr w:type="spellStart"/>
      <w:r w:rsidRPr="003E70A4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3E70A4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proofErr w:type="spellStart"/>
      <w:r w:rsidRPr="003E70A4">
        <w:rPr>
          <w:rFonts w:ascii="Times New Roman" w:hAnsi="Times New Roman" w:cs="Times New Roman"/>
          <w:sz w:val="24"/>
          <w:szCs w:val="24"/>
        </w:rPr>
        <w:t>juga</w:t>
      </w:r>
      <w:proofErr w:type="spellEnd"/>
      <w:r w:rsidRPr="003E70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70A4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3E70A4">
        <w:rPr>
          <w:rFonts w:ascii="Times New Roman" w:hAnsi="Times New Roman" w:cs="Times New Roman"/>
          <w:spacing w:val="-8"/>
          <w:sz w:val="24"/>
          <w:szCs w:val="24"/>
        </w:rPr>
        <w:t xml:space="preserve"> </w:t>
      </w:r>
      <w:proofErr w:type="spellStart"/>
      <w:r w:rsidRPr="003E70A4">
        <w:rPr>
          <w:rFonts w:ascii="Times New Roman" w:hAnsi="Times New Roman" w:cs="Times New Roman"/>
          <w:sz w:val="24"/>
          <w:szCs w:val="24"/>
        </w:rPr>
        <w:t>kepribadian</w:t>
      </w:r>
      <w:proofErr w:type="spellEnd"/>
      <w:r w:rsidRPr="003E70A4">
        <w:rPr>
          <w:rFonts w:ascii="Times New Roman" w:hAnsi="Times New Roman" w:cs="Times New Roman"/>
          <w:spacing w:val="-8"/>
          <w:sz w:val="24"/>
          <w:szCs w:val="24"/>
        </w:rPr>
        <w:t xml:space="preserve"> </w:t>
      </w:r>
      <w:proofErr w:type="spellStart"/>
      <w:r w:rsidRPr="003E70A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E70A4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3E70A4">
        <w:rPr>
          <w:rFonts w:ascii="Times New Roman" w:hAnsi="Times New Roman" w:cs="Times New Roman"/>
          <w:sz w:val="24"/>
          <w:szCs w:val="24"/>
        </w:rPr>
        <w:t>karakteristiknya</w:t>
      </w:r>
      <w:proofErr w:type="spellEnd"/>
      <w:r w:rsidRPr="003E70A4">
        <w:rPr>
          <w:rFonts w:ascii="Times New Roman" w:hAnsi="Times New Roman" w:cs="Times New Roman"/>
          <w:sz w:val="24"/>
          <w:szCs w:val="24"/>
        </w:rPr>
        <w:t>.</w:t>
      </w:r>
      <w:r w:rsidRPr="003E70A4">
        <w:rPr>
          <w:rFonts w:ascii="Times New Roman" w:hAnsi="Times New Roman" w:cs="Times New Roman"/>
          <w:spacing w:val="-57"/>
          <w:sz w:val="24"/>
          <w:szCs w:val="24"/>
        </w:rPr>
        <w:t xml:space="preserve"> </w:t>
      </w:r>
      <w:proofErr w:type="spellStart"/>
      <w:r w:rsidRPr="003E70A4">
        <w:rPr>
          <w:rFonts w:ascii="Times New Roman" w:hAnsi="Times New Roman" w:cs="Times New Roman"/>
          <w:sz w:val="24"/>
          <w:szCs w:val="24"/>
        </w:rPr>
        <w:t>Tiap-tiap</w:t>
      </w:r>
      <w:proofErr w:type="spellEnd"/>
      <w:r w:rsidRPr="003E70A4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3E70A4">
        <w:rPr>
          <w:rFonts w:ascii="Times New Roman" w:hAnsi="Times New Roman" w:cs="Times New Roman"/>
          <w:sz w:val="24"/>
          <w:szCs w:val="24"/>
        </w:rPr>
        <w:t>orang</w:t>
      </w:r>
      <w:r w:rsidRPr="003E70A4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3E70A4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3E70A4">
        <w:rPr>
          <w:rFonts w:ascii="Times New Roman" w:hAnsi="Times New Roman" w:cs="Times New Roman"/>
          <w:spacing w:val="-9"/>
          <w:sz w:val="24"/>
          <w:szCs w:val="24"/>
        </w:rPr>
        <w:t xml:space="preserve"> </w:t>
      </w:r>
      <w:proofErr w:type="spellStart"/>
      <w:r w:rsidRPr="003E70A4">
        <w:rPr>
          <w:rFonts w:ascii="Times New Roman" w:hAnsi="Times New Roman" w:cs="Times New Roman"/>
          <w:sz w:val="24"/>
          <w:szCs w:val="24"/>
        </w:rPr>
        <w:t>ragam</w:t>
      </w:r>
      <w:proofErr w:type="spellEnd"/>
      <w:r w:rsidRPr="003E70A4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3E70A4">
        <w:rPr>
          <w:rFonts w:ascii="Times New Roman" w:hAnsi="Times New Roman" w:cs="Times New Roman"/>
          <w:sz w:val="24"/>
          <w:szCs w:val="24"/>
        </w:rPr>
        <w:t>sifat</w:t>
      </w:r>
      <w:proofErr w:type="spellEnd"/>
      <w:r w:rsidRPr="003E70A4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3E70A4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3E70A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E70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70A4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3E70A4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3E70A4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3E70A4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proofErr w:type="spellStart"/>
      <w:r w:rsidRPr="003E70A4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3E70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70A4">
        <w:rPr>
          <w:rFonts w:ascii="Times New Roman" w:hAnsi="Times New Roman" w:cs="Times New Roman"/>
          <w:sz w:val="24"/>
          <w:szCs w:val="24"/>
        </w:rPr>
        <w:t>juga</w:t>
      </w:r>
      <w:proofErr w:type="spellEnd"/>
      <w:r w:rsidRPr="003E70A4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3E70A4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3E70A4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3E70A4">
        <w:rPr>
          <w:rFonts w:ascii="Times New Roman" w:hAnsi="Times New Roman" w:cs="Times New Roman"/>
          <w:sz w:val="24"/>
          <w:szCs w:val="24"/>
        </w:rPr>
        <w:t>yang</w:t>
      </w:r>
      <w:r w:rsidRPr="003E70A4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proofErr w:type="spellStart"/>
      <w:r w:rsidRPr="003E70A4">
        <w:rPr>
          <w:rFonts w:ascii="Times New Roman" w:hAnsi="Times New Roman" w:cs="Times New Roman"/>
          <w:sz w:val="24"/>
          <w:szCs w:val="24"/>
        </w:rPr>
        <w:t>negatif</w:t>
      </w:r>
      <w:proofErr w:type="spellEnd"/>
      <w:r w:rsidRPr="003E70A4">
        <w:rPr>
          <w:rFonts w:ascii="Times New Roman" w:hAnsi="Times New Roman" w:cs="Times New Roman"/>
          <w:sz w:val="24"/>
          <w:szCs w:val="24"/>
          <w:lang w:val="id-ID"/>
        </w:rPr>
        <w:t>.</w:t>
      </w:r>
    </w:p>
    <w:tbl>
      <w:tblPr>
        <w:tblW w:w="7796" w:type="dxa"/>
        <w:tblInd w:w="1271" w:type="dxa"/>
        <w:tblLook w:val="04A0" w:firstRow="1" w:lastRow="0" w:firstColumn="1" w:lastColumn="0" w:noHBand="0" w:noVBand="1"/>
      </w:tblPr>
      <w:tblGrid>
        <w:gridCol w:w="4253"/>
        <w:gridCol w:w="3543"/>
      </w:tblGrid>
      <w:tr w:rsidR="003E70A4" w:rsidRPr="00F22484" w14:paraId="074AA645" w14:textId="77777777" w:rsidTr="003E70A4">
        <w:tc>
          <w:tcPr>
            <w:tcW w:w="4253" w:type="dxa"/>
            <w:shd w:val="clear" w:color="auto" w:fill="auto"/>
          </w:tcPr>
          <w:p w14:paraId="6852FD37" w14:textId="77777777" w:rsidR="003E70A4" w:rsidRPr="00F22484" w:rsidRDefault="003E70A4" w:rsidP="003E70A4">
            <w:pPr>
              <w:pStyle w:val="BodyText"/>
              <w:spacing w:line="480" w:lineRule="auto"/>
              <w:ind w:right="499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F2248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Good personal qualities</w:t>
            </w:r>
          </w:p>
        </w:tc>
        <w:tc>
          <w:tcPr>
            <w:tcW w:w="3543" w:type="dxa"/>
            <w:shd w:val="clear" w:color="auto" w:fill="auto"/>
          </w:tcPr>
          <w:p w14:paraId="52C91580" w14:textId="77777777" w:rsidR="003E70A4" w:rsidRPr="00F22484" w:rsidRDefault="003E70A4" w:rsidP="003E70A4">
            <w:pPr>
              <w:pStyle w:val="BodyText"/>
              <w:spacing w:line="480" w:lineRule="auto"/>
              <w:ind w:right="499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F2248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Bad Personal qualities</w:t>
            </w:r>
          </w:p>
        </w:tc>
      </w:tr>
      <w:tr w:rsidR="003E70A4" w:rsidRPr="00F22484" w14:paraId="6E6AA9FC" w14:textId="77777777" w:rsidTr="003E70A4">
        <w:tc>
          <w:tcPr>
            <w:tcW w:w="4253" w:type="dxa"/>
            <w:shd w:val="clear" w:color="auto" w:fill="auto"/>
          </w:tcPr>
          <w:p w14:paraId="55D96594" w14:textId="77777777" w:rsidR="003E70A4" w:rsidRPr="00F22484" w:rsidRDefault="003E70A4" w:rsidP="003E70A4">
            <w:pPr>
              <w:pStyle w:val="BodyText"/>
              <w:spacing w:line="480" w:lineRule="auto"/>
              <w:ind w:right="499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F2248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olite (sopan)</w:t>
            </w:r>
          </w:p>
        </w:tc>
        <w:tc>
          <w:tcPr>
            <w:tcW w:w="3543" w:type="dxa"/>
            <w:shd w:val="clear" w:color="auto" w:fill="auto"/>
          </w:tcPr>
          <w:p w14:paraId="101AC7AB" w14:textId="77777777" w:rsidR="003E70A4" w:rsidRPr="00F22484" w:rsidRDefault="003E70A4" w:rsidP="003E70A4">
            <w:pPr>
              <w:pStyle w:val="BodyText"/>
              <w:spacing w:line="480" w:lineRule="auto"/>
              <w:ind w:right="499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F2248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elfish (egois)</w:t>
            </w:r>
          </w:p>
        </w:tc>
      </w:tr>
      <w:tr w:rsidR="003E70A4" w:rsidRPr="00F22484" w14:paraId="239A3B27" w14:textId="77777777" w:rsidTr="003E70A4">
        <w:tc>
          <w:tcPr>
            <w:tcW w:w="4253" w:type="dxa"/>
            <w:shd w:val="clear" w:color="auto" w:fill="auto"/>
          </w:tcPr>
          <w:p w14:paraId="0D08119A" w14:textId="77777777" w:rsidR="003E70A4" w:rsidRPr="00F22484" w:rsidRDefault="003E70A4" w:rsidP="003E70A4">
            <w:pPr>
              <w:pStyle w:val="BodyText"/>
              <w:spacing w:line="480" w:lineRule="auto"/>
              <w:ind w:right="499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F2248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Honest (jujur)</w:t>
            </w:r>
          </w:p>
        </w:tc>
        <w:tc>
          <w:tcPr>
            <w:tcW w:w="3543" w:type="dxa"/>
            <w:shd w:val="clear" w:color="auto" w:fill="auto"/>
          </w:tcPr>
          <w:p w14:paraId="0997E789" w14:textId="77777777" w:rsidR="003E70A4" w:rsidRPr="00F22484" w:rsidRDefault="003E70A4" w:rsidP="003E70A4">
            <w:pPr>
              <w:pStyle w:val="BodyText"/>
              <w:spacing w:line="480" w:lineRule="auto"/>
              <w:ind w:right="499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F2248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Arrogant (sombong, angkuh)</w:t>
            </w:r>
          </w:p>
        </w:tc>
      </w:tr>
      <w:tr w:rsidR="003E70A4" w:rsidRPr="00F22484" w14:paraId="08299B68" w14:textId="77777777" w:rsidTr="003E70A4">
        <w:tc>
          <w:tcPr>
            <w:tcW w:w="4253" w:type="dxa"/>
            <w:shd w:val="clear" w:color="auto" w:fill="auto"/>
          </w:tcPr>
          <w:p w14:paraId="6EDC0C79" w14:textId="77777777" w:rsidR="003E70A4" w:rsidRPr="00F22484" w:rsidRDefault="003E70A4" w:rsidP="003E70A4">
            <w:pPr>
              <w:pStyle w:val="BodyText"/>
              <w:spacing w:line="480" w:lineRule="auto"/>
              <w:ind w:right="499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F2248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Optimistic (optimis)</w:t>
            </w:r>
          </w:p>
        </w:tc>
        <w:tc>
          <w:tcPr>
            <w:tcW w:w="3543" w:type="dxa"/>
            <w:shd w:val="clear" w:color="auto" w:fill="auto"/>
          </w:tcPr>
          <w:p w14:paraId="0AD77ED6" w14:textId="77777777" w:rsidR="003E70A4" w:rsidRPr="00F22484" w:rsidRDefault="003E70A4" w:rsidP="003E70A4">
            <w:pPr>
              <w:pStyle w:val="BodyText"/>
              <w:spacing w:line="480" w:lineRule="auto"/>
              <w:ind w:right="499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F2248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Careless (ceroboh)</w:t>
            </w:r>
          </w:p>
        </w:tc>
      </w:tr>
      <w:tr w:rsidR="003E70A4" w:rsidRPr="00F22484" w14:paraId="1B4C5F7E" w14:textId="77777777" w:rsidTr="003E70A4">
        <w:tc>
          <w:tcPr>
            <w:tcW w:w="4253" w:type="dxa"/>
            <w:shd w:val="clear" w:color="auto" w:fill="auto"/>
          </w:tcPr>
          <w:p w14:paraId="3F3B9915" w14:textId="77777777" w:rsidR="003E70A4" w:rsidRPr="00F22484" w:rsidRDefault="003E70A4" w:rsidP="003E70A4">
            <w:pPr>
              <w:pStyle w:val="BodyText"/>
              <w:spacing w:line="480" w:lineRule="auto"/>
              <w:ind w:right="499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F2248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Generous (murah hati, dermawan)</w:t>
            </w:r>
          </w:p>
        </w:tc>
        <w:tc>
          <w:tcPr>
            <w:tcW w:w="3543" w:type="dxa"/>
            <w:shd w:val="clear" w:color="auto" w:fill="auto"/>
          </w:tcPr>
          <w:p w14:paraId="6C6C8C39" w14:textId="77777777" w:rsidR="003E70A4" w:rsidRPr="00F22484" w:rsidRDefault="003E70A4" w:rsidP="003E70A4">
            <w:pPr>
              <w:pStyle w:val="BodyText"/>
              <w:spacing w:line="480" w:lineRule="auto"/>
              <w:ind w:right="499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F2248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hort  tempered (pemarah)</w:t>
            </w:r>
          </w:p>
        </w:tc>
      </w:tr>
      <w:tr w:rsidR="003E70A4" w:rsidRPr="00F22484" w14:paraId="06994215" w14:textId="77777777" w:rsidTr="003E70A4">
        <w:tc>
          <w:tcPr>
            <w:tcW w:w="4253" w:type="dxa"/>
            <w:shd w:val="clear" w:color="auto" w:fill="auto"/>
          </w:tcPr>
          <w:p w14:paraId="5BF8371E" w14:textId="77777777" w:rsidR="003E70A4" w:rsidRPr="00F22484" w:rsidRDefault="003E70A4" w:rsidP="003E70A4">
            <w:pPr>
              <w:pStyle w:val="BodyText"/>
              <w:spacing w:line="480" w:lineRule="auto"/>
              <w:ind w:right="499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F2248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Diligent (rajin)</w:t>
            </w:r>
          </w:p>
        </w:tc>
        <w:tc>
          <w:tcPr>
            <w:tcW w:w="3543" w:type="dxa"/>
            <w:shd w:val="clear" w:color="auto" w:fill="auto"/>
          </w:tcPr>
          <w:p w14:paraId="5C676BA3" w14:textId="77777777" w:rsidR="003E70A4" w:rsidRPr="00F22484" w:rsidRDefault="003E70A4" w:rsidP="003E70A4">
            <w:pPr>
              <w:pStyle w:val="BodyText"/>
              <w:spacing w:line="480" w:lineRule="auto"/>
              <w:ind w:right="499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F2248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Greedy (tamak, serakah)</w:t>
            </w:r>
          </w:p>
        </w:tc>
      </w:tr>
      <w:tr w:rsidR="003E70A4" w:rsidRPr="00F22484" w14:paraId="73ED15B5" w14:textId="77777777" w:rsidTr="003E70A4">
        <w:tc>
          <w:tcPr>
            <w:tcW w:w="4253" w:type="dxa"/>
            <w:shd w:val="clear" w:color="auto" w:fill="auto"/>
          </w:tcPr>
          <w:p w14:paraId="4088C864" w14:textId="77777777" w:rsidR="003E70A4" w:rsidRPr="00F22484" w:rsidRDefault="003E70A4" w:rsidP="003E70A4">
            <w:pPr>
              <w:pStyle w:val="BodyText"/>
              <w:spacing w:line="480" w:lineRule="auto"/>
              <w:ind w:right="499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F2248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Confident (percaya diri)</w:t>
            </w:r>
          </w:p>
        </w:tc>
        <w:tc>
          <w:tcPr>
            <w:tcW w:w="3543" w:type="dxa"/>
            <w:shd w:val="clear" w:color="auto" w:fill="auto"/>
          </w:tcPr>
          <w:p w14:paraId="5A7C76F9" w14:textId="77777777" w:rsidR="003E70A4" w:rsidRPr="00F22484" w:rsidRDefault="003E70A4" w:rsidP="003E70A4">
            <w:pPr>
              <w:pStyle w:val="BodyText"/>
              <w:spacing w:line="480" w:lineRule="auto"/>
              <w:ind w:right="499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F22484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tingy (pelit)</w:t>
            </w:r>
          </w:p>
        </w:tc>
      </w:tr>
      <w:bookmarkEnd w:id="5"/>
    </w:tbl>
    <w:p w14:paraId="26922087" w14:textId="77777777" w:rsidR="00906F0E" w:rsidRDefault="00906F0E" w:rsidP="006D3E15">
      <w:pPr>
        <w:spacing w:line="36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54F0CE17" w14:textId="4D778954" w:rsidR="00380F0C" w:rsidRPr="00B45419" w:rsidRDefault="00380F0C" w:rsidP="00EA530E">
      <w:pPr>
        <w:pStyle w:val="ListParagraph"/>
        <w:numPr>
          <w:ilvl w:val="0"/>
          <w:numId w:val="24"/>
        </w:num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B45419">
        <w:rPr>
          <w:rFonts w:ascii="Times New Roman" w:hAnsi="Times New Roman" w:cs="Times New Roman"/>
          <w:b/>
          <w:bCs/>
          <w:sz w:val="24"/>
          <w:szCs w:val="24"/>
          <w:lang w:val="id-ID"/>
        </w:rPr>
        <w:t>Kegiatan  Pembelajaran</w:t>
      </w:r>
    </w:p>
    <w:p w14:paraId="0A1BC9C3" w14:textId="38413991" w:rsidR="00C01206" w:rsidRPr="00C01206" w:rsidRDefault="00C01206" w:rsidP="00C01206">
      <w:pPr>
        <w:pStyle w:val="ListParagraph"/>
        <w:shd w:val="clear" w:color="auto" w:fill="FFFF00"/>
        <w:spacing w:line="360" w:lineRule="auto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Pendahuluan</w:t>
      </w:r>
    </w:p>
    <w:p w14:paraId="7CEFC58D" w14:textId="77777777" w:rsidR="00380F0C" w:rsidRDefault="00380F0C" w:rsidP="00EA530E">
      <w:pPr>
        <w:pStyle w:val="ListParagraph"/>
        <w:numPr>
          <w:ilvl w:val="0"/>
          <w:numId w:val="34"/>
        </w:numPr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Orientasi</w:t>
      </w:r>
    </w:p>
    <w:p w14:paraId="38B82CA7" w14:textId="77777777" w:rsidR="00380F0C" w:rsidRPr="00380F0C" w:rsidRDefault="00380F0C" w:rsidP="00EA530E">
      <w:pPr>
        <w:pStyle w:val="ListParagraph"/>
        <w:numPr>
          <w:ilvl w:val="0"/>
          <w:numId w:val="3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Guru meminta ketua kelas untuk memimpin peserta didik memberi salam dan berdoa </w:t>
      </w:r>
      <w:r w:rsidRPr="00380F0C">
        <w:rPr>
          <w:rFonts w:ascii="Times New Roman" w:hAnsi="Times New Roman" w:cs="Times New Roman"/>
          <w:noProof/>
          <w:w w:val="95"/>
          <w:sz w:val="24"/>
          <w:szCs w:val="24"/>
          <w:lang w:val="en-ID"/>
        </w:rPr>
        <w:t>menurut agama dan kepercayaannya</w:t>
      </w:r>
      <w:r w:rsidRPr="00380F0C">
        <w:rPr>
          <w:rFonts w:ascii="Times New Roman" w:hAnsi="Times New Roman" w:cs="Times New Roman"/>
          <w:noProof/>
          <w:spacing w:val="-45"/>
          <w:w w:val="95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w w:val="95"/>
          <w:sz w:val="24"/>
          <w:szCs w:val="24"/>
          <w:lang w:val="en-ID"/>
        </w:rPr>
        <w:t xml:space="preserve">masing-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masing.</w:t>
      </w:r>
    </w:p>
    <w:p w14:paraId="1A5BA8D5" w14:textId="77777777" w:rsidR="00380F0C" w:rsidRPr="00380F0C" w:rsidRDefault="00380F0C" w:rsidP="00EA530E">
      <w:pPr>
        <w:pStyle w:val="ListParagraph"/>
        <w:numPr>
          <w:ilvl w:val="0"/>
          <w:numId w:val="3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380F0C">
        <w:rPr>
          <w:rFonts w:ascii="Times New Roman" w:hAnsi="Times New Roman" w:cs="Times New Roman"/>
          <w:noProof/>
          <w:w w:val="95"/>
          <w:sz w:val="24"/>
          <w:szCs w:val="24"/>
          <w:lang w:val="en-ID"/>
        </w:rPr>
        <w:t>Guru menanyakan kabar dan kondis</w:t>
      </w:r>
      <w:r w:rsidRPr="00380F0C">
        <w:rPr>
          <w:rFonts w:ascii="Times New Roman" w:hAnsi="Times New Roman" w:cs="Times New Roman"/>
          <w:noProof/>
          <w:w w:val="95"/>
          <w:sz w:val="24"/>
          <w:szCs w:val="24"/>
          <w:lang w:val="id-ID"/>
        </w:rPr>
        <w:t xml:space="preserve">i </w:t>
      </w:r>
      <w:r w:rsidRPr="00380F0C">
        <w:rPr>
          <w:rFonts w:ascii="Times New Roman" w:hAnsi="Times New Roman" w:cs="Times New Roman"/>
          <w:noProof/>
          <w:w w:val="95"/>
          <w:sz w:val="24"/>
          <w:szCs w:val="24"/>
          <w:lang w:val="en-ID"/>
        </w:rPr>
        <w:t xml:space="preserve">peserta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didik.</w:t>
      </w:r>
    </w:p>
    <w:p w14:paraId="602BCF05" w14:textId="77777777" w:rsidR="00380F0C" w:rsidRPr="00380F0C" w:rsidRDefault="00380F0C" w:rsidP="00EA530E">
      <w:pPr>
        <w:pStyle w:val="ListParagraph"/>
        <w:numPr>
          <w:ilvl w:val="0"/>
          <w:numId w:val="3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Guru memeriksa kehadiran peserta</w:t>
      </w:r>
      <w:r w:rsidRPr="00380F0C">
        <w:rPr>
          <w:rFonts w:ascii="Times New Roman" w:hAnsi="Times New Roman" w:cs="Times New Roman"/>
          <w:noProof/>
          <w:spacing w:val="-35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didik sebagai wujud sikap</w:t>
      </w:r>
      <w:r w:rsidRPr="00380F0C">
        <w:rPr>
          <w:rFonts w:ascii="Times New Roman" w:hAnsi="Times New Roman" w:cs="Times New Roman"/>
          <w:noProof/>
          <w:spacing w:val="-6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disiplin</w:t>
      </w:r>
    </w:p>
    <w:p w14:paraId="44282F36" w14:textId="34E8C073" w:rsidR="00380F0C" w:rsidRPr="00380F0C" w:rsidRDefault="00380F0C" w:rsidP="00EA530E">
      <w:pPr>
        <w:pStyle w:val="ListParagraph"/>
        <w:numPr>
          <w:ilvl w:val="0"/>
          <w:numId w:val="3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lastRenderedPageBreak/>
        <w:t>Guru</w:t>
      </w:r>
      <w:r w:rsidRPr="00380F0C">
        <w:rPr>
          <w:rFonts w:ascii="Times New Roman" w:hAnsi="Times New Roman" w:cs="Times New Roman"/>
          <w:noProof/>
          <w:spacing w:val="-37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menanyakan</w:t>
      </w:r>
      <w:r w:rsidRPr="00380F0C">
        <w:rPr>
          <w:rFonts w:ascii="Times New Roman" w:hAnsi="Times New Roman" w:cs="Times New Roman"/>
          <w:noProof/>
          <w:spacing w:val="-39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kesiapan</w:t>
      </w:r>
      <w:r w:rsidRPr="00380F0C">
        <w:rPr>
          <w:rFonts w:ascii="Times New Roman" w:hAnsi="Times New Roman" w:cs="Times New Roman"/>
          <w:noProof/>
          <w:spacing w:val="-33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belajar</w:t>
      </w:r>
      <w:r w:rsidRPr="00380F0C">
        <w:rPr>
          <w:rFonts w:ascii="Times New Roman" w:hAnsi="Times New Roman" w:cs="Times New Roman"/>
          <w:noProof/>
          <w:spacing w:val="-35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peserta</w:t>
      </w:r>
      <w:r w:rsidRPr="00380F0C">
        <w:rPr>
          <w:rFonts w:ascii="Times New Roman" w:hAnsi="Times New Roman" w:cs="Times New Roman"/>
          <w:noProof/>
          <w:spacing w:val="-36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didik serta mempersiapkan fisik dan psikis peserta d didik</w:t>
      </w:r>
      <w:r w:rsidRPr="00380F0C">
        <w:rPr>
          <w:rFonts w:ascii="Times New Roman" w:hAnsi="Times New Roman" w:cs="Times New Roman"/>
          <w:noProof/>
          <w:spacing w:val="-26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dalam</w:t>
      </w:r>
      <w:r w:rsidRPr="00380F0C">
        <w:rPr>
          <w:rFonts w:ascii="Times New Roman" w:hAnsi="Times New Roman" w:cs="Times New Roman"/>
          <w:noProof/>
          <w:spacing w:val="-29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mengawali</w:t>
      </w:r>
      <w:r w:rsidRPr="00380F0C">
        <w:rPr>
          <w:rFonts w:ascii="Times New Roman" w:hAnsi="Times New Roman" w:cs="Times New Roman"/>
          <w:noProof/>
          <w:spacing w:val="-29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kegiatan</w:t>
      </w:r>
      <w:r w:rsidRPr="00380F0C">
        <w:rPr>
          <w:rFonts w:ascii="Times New Roman" w:hAnsi="Times New Roman" w:cs="Times New Roman"/>
          <w:noProof/>
          <w:spacing w:val="-29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pembelajaran.</w:t>
      </w:r>
    </w:p>
    <w:p w14:paraId="636F926E" w14:textId="7AA98B81" w:rsidR="00380F0C" w:rsidRDefault="00380F0C" w:rsidP="00EA530E">
      <w:pPr>
        <w:pStyle w:val="ListParagraph"/>
        <w:numPr>
          <w:ilvl w:val="0"/>
          <w:numId w:val="34"/>
        </w:numPr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Apersepsi</w:t>
      </w:r>
    </w:p>
    <w:p w14:paraId="2B579C08" w14:textId="77777777" w:rsidR="00380F0C" w:rsidRPr="00380F0C" w:rsidRDefault="00380F0C" w:rsidP="00EA530E">
      <w:pPr>
        <w:pStyle w:val="ListParagraph"/>
        <w:widowControl w:val="0"/>
        <w:numPr>
          <w:ilvl w:val="0"/>
          <w:numId w:val="36"/>
        </w:numPr>
        <w:autoSpaceDE w:val="0"/>
        <w:autoSpaceDN w:val="0"/>
        <w:spacing w:after="0" w:line="360" w:lineRule="auto"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380F0C">
        <w:rPr>
          <w:rFonts w:ascii="Times New Roman" w:hAnsi="Times New Roman" w:cs="Times New Roman"/>
          <w:noProof/>
          <w:w w:val="95"/>
          <w:sz w:val="24"/>
          <w:szCs w:val="24"/>
          <w:lang w:val="en-ID"/>
        </w:rPr>
        <w:t>Guru mengajukan pertanyaan mengenai</w:t>
      </w:r>
      <w:r w:rsidRPr="00380F0C">
        <w:rPr>
          <w:rFonts w:ascii="Times New Roman" w:hAnsi="Times New Roman" w:cs="Times New Roman"/>
          <w:noProof/>
          <w:spacing w:val="-27"/>
          <w:w w:val="95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w w:val="95"/>
          <w:sz w:val="24"/>
          <w:szCs w:val="24"/>
          <w:lang w:val="en-ID"/>
        </w:rPr>
        <w:t xml:space="preserve">materi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sudah</w:t>
      </w:r>
      <w:r w:rsidRPr="00380F0C">
        <w:rPr>
          <w:rFonts w:ascii="Times New Roman" w:hAnsi="Times New Roman" w:cs="Times New Roman"/>
          <w:noProof/>
          <w:spacing w:val="-40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dipelajari</w:t>
      </w:r>
      <w:r w:rsidRPr="00380F0C">
        <w:rPr>
          <w:rFonts w:ascii="Times New Roman" w:hAnsi="Times New Roman" w:cs="Times New Roman"/>
          <w:noProof/>
          <w:spacing w:val="-40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pada</w:t>
      </w:r>
      <w:r w:rsidRPr="00380F0C">
        <w:rPr>
          <w:rFonts w:ascii="Times New Roman" w:hAnsi="Times New Roman" w:cs="Times New Roman"/>
          <w:noProof/>
          <w:spacing w:val="-39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pertemuan</w:t>
      </w:r>
      <w:r w:rsidRPr="00380F0C">
        <w:rPr>
          <w:rFonts w:ascii="Times New Roman" w:hAnsi="Times New Roman" w:cs="Times New Roman"/>
          <w:noProof/>
          <w:spacing w:val="-40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sebelumnya.</w:t>
      </w:r>
    </w:p>
    <w:p w14:paraId="56120D3E" w14:textId="63F78FE1" w:rsidR="00380F0C" w:rsidRPr="00380F0C" w:rsidRDefault="00380F0C" w:rsidP="00EA530E">
      <w:pPr>
        <w:pStyle w:val="ListParagraph"/>
        <w:widowControl w:val="0"/>
        <w:numPr>
          <w:ilvl w:val="0"/>
          <w:numId w:val="36"/>
        </w:numPr>
        <w:autoSpaceDE w:val="0"/>
        <w:autoSpaceDN w:val="0"/>
        <w:spacing w:after="0" w:line="360" w:lineRule="auto"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Guru menyampaikan keterkaitan materi </w:t>
      </w:r>
      <w:r w:rsidRPr="00380F0C">
        <w:rPr>
          <w:rFonts w:ascii="Times New Roman" w:hAnsi="Times New Roman" w:cs="Times New Roman"/>
          <w:noProof/>
          <w:w w:val="95"/>
          <w:sz w:val="24"/>
          <w:szCs w:val="24"/>
          <w:lang w:val="en-ID"/>
        </w:rPr>
        <w:t>sebelumnya dengan materi pembelajaran</w:t>
      </w:r>
      <w:r w:rsidRPr="00380F0C">
        <w:rPr>
          <w:rFonts w:ascii="Times New Roman" w:hAnsi="Times New Roman" w:cs="Times New Roman"/>
          <w:noProof/>
          <w:spacing w:val="-27"/>
          <w:w w:val="95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w w:val="95"/>
          <w:sz w:val="24"/>
          <w:szCs w:val="24"/>
          <w:lang w:val="en-ID"/>
        </w:rPr>
        <w:t xml:space="preserve">yang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akan dipelajari hari</w:t>
      </w:r>
      <w:r w:rsidRPr="00380F0C">
        <w:rPr>
          <w:rFonts w:ascii="Times New Roman" w:hAnsi="Times New Roman" w:cs="Times New Roman"/>
          <w:noProof/>
          <w:spacing w:val="3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ini.</w:t>
      </w:r>
    </w:p>
    <w:p w14:paraId="5559D69D" w14:textId="24D92531" w:rsidR="00380F0C" w:rsidRDefault="00380F0C" w:rsidP="00EA530E">
      <w:pPr>
        <w:pStyle w:val="ListParagraph"/>
        <w:numPr>
          <w:ilvl w:val="0"/>
          <w:numId w:val="34"/>
        </w:numPr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Motivasi</w:t>
      </w:r>
    </w:p>
    <w:p w14:paraId="59455970" w14:textId="77777777" w:rsidR="00380F0C" w:rsidRPr="00380F0C" w:rsidRDefault="00380F0C" w:rsidP="00EA530E">
      <w:pPr>
        <w:pStyle w:val="ListParagraph"/>
        <w:widowControl w:val="0"/>
        <w:numPr>
          <w:ilvl w:val="0"/>
          <w:numId w:val="37"/>
        </w:numPr>
        <w:autoSpaceDE w:val="0"/>
        <w:autoSpaceDN w:val="0"/>
        <w:spacing w:after="0" w:line="360" w:lineRule="auto"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Guru memotivasi peserta didik dengan </w:t>
      </w:r>
      <w:r w:rsidRPr="00380F0C">
        <w:rPr>
          <w:rFonts w:ascii="Times New Roman" w:hAnsi="Times New Roman" w:cs="Times New Roman"/>
          <w:noProof/>
          <w:w w:val="95"/>
          <w:sz w:val="24"/>
          <w:szCs w:val="24"/>
          <w:lang w:val="en-ID"/>
        </w:rPr>
        <w:t>menyampaikan capaian pembelajaran</w:t>
      </w:r>
      <w:r w:rsidRPr="00380F0C">
        <w:rPr>
          <w:rFonts w:ascii="Times New Roman" w:hAnsi="Times New Roman" w:cs="Times New Roman"/>
          <w:noProof/>
          <w:spacing w:val="-41"/>
          <w:w w:val="95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w w:val="95"/>
          <w:sz w:val="24"/>
          <w:szCs w:val="24"/>
          <w:lang w:val="en-ID"/>
        </w:rPr>
        <w:t xml:space="preserve">dan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tujuan</w:t>
      </w:r>
      <w:r w:rsidRPr="00380F0C">
        <w:rPr>
          <w:rFonts w:ascii="Times New Roman" w:hAnsi="Times New Roman" w:cs="Times New Roman"/>
          <w:noProof/>
          <w:spacing w:val="-3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pembelajaran.</w:t>
      </w:r>
    </w:p>
    <w:p w14:paraId="144D2DE3" w14:textId="77777777" w:rsidR="00380F0C" w:rsidRPr="00380F0C" w:rsidRDefault="00380F0C" w:rsidP="00EA530E">
      <w:pPr>
        <w:pStyle w:val="ListParagraph"/>
        <w:widowControl w:val="0"/>
        <w:numPr>
          <w:ilvl w:val="0"/>
          <w:numId w:val="37"/>
        </w:numPr>
        <w:autoSpaceDE w:val="0"/>
        <w:autoSpaceDN w:val="0"/>
        <w:spacing w:after="0" w:line="360" w:lineRule="auto"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380F0C">
        <w:rPr>
          <w:rFonts w:ascii="Times New Roman" w:hAnsi="Times New Roman" w:cs="Times New Roman"/>
          <w:noProof/>
          <w:w w:val="95"/>
          <w:sz w:val="24"/>
          <w:szCs w:val="24"/>
          <w:lang w:val="en-ID"/>
        </w:rPr>
        <w:t>Guru</w:t>
      </w:r>
      <w:r w:rsidRPr="00380F0C">
        <w:rPr>
          <w:rFonts w:ascii="Times New Roman" w:hAnsi="Times New Roman" w:cs="Times New Roman"/>
          <w:noProof/>
          <w:spacing w:val="-7"/>
          <w:w w:val="95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w w:val="95"/>
          <w:sz w:val="24"/>
          <w:szCs w:val="24"/>
          <w:lang w:val="en-ID"/>
        </w:rPr>
        <w:t>menyampaikan</w:t>
      </w:r>
      <w:r w:rsidRPr="00380F0C">
        <w:rPr>
          <w:rFonts w:ascii="Times New Roman" w:hAnsi="Times New Roman" w:cs="Times New Roman"/>
          <w:noProof/>
          <w:spacing w:val="-8"/>
          <w:w w:val="95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w w:val="95"/>
          <w:sz w:val="24"/>
          <w:szCs w:val="24"/>
          <w:lang w:val="en-ID"/>
        </w:rPr>
        <w:t>garis</w:t>
      </w:r>
      <w:r w:rsidRPr="00380F0C">
        <w:rPr>
          <w:rFonts w:ascii="Times New Roman" w:hAnsi="Times New Roman" w:cs="Times New Roman"/>
          <w:noProof/>
          <w:spacing w:val="-7"/>
          <w:w w:val="95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w w:val="95"/>
          <w:sz w:val="24"/>
          <w:szCs w:val="24"/>
          <w:lang w:val="en-ID"/>
        </w:rPr>
        <w:t>besar</w:t>
      </w:r>
      <w:r w:rsidRPr="00380F0C">
        <w:rPr>
          <w:rFonts w:ascii="Times New Roman" w:hAnsi="Times New Roman" w:cs="Times New Roman"/>
          <w:noProof/>
          <w:spacing w:val="-31"/>
          <w:w w:val="95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w w:val="95"/>
          <w:sz w:val="24"/>
          <w:szCs w:val="24"/>
          <w:lang w:val="en-ID"/>
        </w:rPr>
        <w:t xml:space="preserve">cakupan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materi yang akan</w:t>
      </w:r>
      <w:r w:rsidRPr="00380F0C">
        <w:rPr>
          <w:rFonts w:ascii="Times New Roman" w:hAnsi="Times New Roman" w:cs="Times New Roman"/>
          <w:noProof/>
          <w:spacing w:val="-20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disampaikan.</w:t>
      </w:r>
    </w:p>
    <w:p w14:paraId="41A63511" w14:textId="77777777" w:rsidR="00380F0C" w:rsidRPr="00380F0C" w:rsidRDefault="00380F0C" w:rsidP="00EA530E">
      <w:pPr>
        <w:pStyle w:val="ListParagraph"/>
        <w:widowControl w:val="0"/>
        <w:numPr>
          <w:ilvl w:val="0"/>
          <w:numId w:val="37"/>
        </w:numPr>
        <w:autoSpaceDE w:val="0"/>
        <w:autoSpaceDN w:val="0"/>
        <w:spacing w:after="0" w:line="360" w:lineRule="auto"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380F0C">
        <w:rPr>
          <w:rFonts w:ascii="Times New Roman" w:hAnsi="Times New Roman" w:cs="Times New Roman"/>
          <w:noProof/>
          <w:w w:val="95"/>
          <w:sz w:val="24"/>
          <w:szCs w:val="24"/>
          <w:lang w:val="en-ID"/>
        </w:rPr>
        <w:t>Guru menyampaikan tentang kegiatan</w:t>
      </w:r>
      <w:r w:rsidRPr="00380F0C">
        <w:rPr>
          <w:rFonts w:ascii="Times New Roman" w:hAnsi="Times New Roman" w:cs="Times New Roman"/>
          <w:noProof/>
          <w:spacing w:val="-27"/>
          <w:w w:val="95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w w:val="95"/>
          <w:sz w:val="24"/>
          <w:szCs w:val="24"/>
          <w:lang w:val="en-ID"/>
        </w:rPr>
        <w:t xml:space="preserve">yang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akan dilakukan peserta didik dalam pembelajaran.</w:t>
      </w:r>
    </w:p>
    <w:p w14:paraId="686C6072" w14:textId="6ACFFAC8" w:rsidR="00906F0E" w:rsidRPr="006D3E15" w:rsidRDefault="00380F0C" w:rsidP="006D3E15">
      <w:pPr>
        <w:pStyle w:val="ListParagraph"/>
        <w:widowControl w:val="0"/>
        <w:numPr>
          <w:ilvl w:val="0"/>
          <w:numId w:val="37"/>
        </w:numPr>
        <w:autoSpaceDE w:val="0"/>
        <w:autoSpaceDN w:val="0"/>
        <w:spacing w:after="0" w:line="360" w:lineRule="auto"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380F0C">
        <w:rPr>
          <w:rFonts w:ascii="Times New Roman" w:hAnsi="Times New Roman" w:cs="Times New Roman"/>
          <w:noProof/>
          <w:w w:val="95"/>
          <w:sz w:val="24"/>
          <w:szCs w:val="24"/>
          <w:lang w:val="en-ID"/>
        </w:rPr>
        <w:t xml:space="preserve">Guru memberikan gambaran tentang manfaat atau kegunaan mempelajari materi yang akan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dipelajari.</w:t>
      </w:r>
    </w:p>
    <w:p w14:paraId="492540CD" w14:textId="457C886A" w:rsidR="00380F0C" w:rsidRDefault="00380F0C" w:rsidP="00EA530E">
      <w:pPr>
        <w:pStyle w:val="ListParagraph"/>
        <w:widowControl w:val="0"/>
        <w:numPr>
          <w:ilvl w:val="0"/>
          <w:numId w:val="34"/>
        </w:numPr>
        <w:autoSpaceDE w:val="0"/>
        <w:autoSpaceDN w:val="0"/>
        <w:spacing w:after="0" w:line="360" w:lineRule="auto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Pemberian Acuan</w:t>
      </w:r>
    </w:p>
    <w:p w14:paraId="1E20D388" w14:textId="77777777" w:rsidR="00380F0C" w:rsidRPr="00380F0C" w:rsidRDefault="00380F0C" w:rsidP="00EA530E">
      <w:pPr>
        <w:pStyle w:val="ListParagraph"/>
        <w:widowControl w:val="0"/>
        <w:numPr>
          <w:ilvl w:val="0"/>
          <w:numId w:val="38"/>
        </w:numPr>
        <w:autoSpaceDE w:val="0"/>
        <w:autoSpaceDN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Guru menyampaikan kompetensi awal yang harus</w:t>
      </w:r>
      <w:r w:rsidRPr="00380F0C">
        <w:rPr>
          <w:rFonts w:ascii="Times New Roman" w:hAnsi="Times New Roman" w:cs="Times New Roman"/>
          <w:noProof/>
          <w:spacing w:val="-24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dimiliki</w:t>
      </w:r>
      <w:r w:rsidRPr="00380F0C">
        <w:rPr>
          <w:rFonts w:ascii="Times New Roman" w:hAnsi="Times New Roman" w:cs="Times New Roman"/>
          <w:noProof/>
          <w:spacing w:val="-24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peserta</w:t>
      </w:r>
      <w:r w:rsidRPr="00380F0C">
        <w:rPr>
          <w:rFonts w:ascii="Times New Roman" w:hAnsi="Times New Roman" w:cs="Times New Roman"/>
          <w:noProof/>
          <w:spacing w:val="-25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didik</w:t>
      </w:r>
      <w:r w:rsidRPr="00380F0C">
        <w:rPr>
          <w:rFonts w:ascii="Times New Roman" w:hAnsi="Times New Roman" w:cs="Times New Roman"/>
          <w:noProof/>
          <w:spacing w:val="-22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untuk</w:t>
      </w:r>
      <w:r w:rsidRPr="00380F0C">
        <w:rPr>
          <w:rFonts w:ascii="Times New Roman" w:hAnsi="Times New Roman" w:cs="Times New Roman"/>
          <w:noProof/>
          <w:spacing w:val="-26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mempelajari materi hari</w:t>
      </w:r>
      <w:r w:rsidRPr="00380F0C">
        <w:rPr>
          <w:rFonts w:ascii="Times New Roman" w:hAnsi="Times New Roman" w:cs="Times New Roman"/>
          <w:noProof/>
          <w:spacing w:val="4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ini.</w:t>
      </w:r>
    </w:p>
    <w:p w14:paraId="78EABF21" w14:textId="13CF98AD" w:rsidR="00380F0C" w:rsidRPr="00380F0C" w:rsidRDefault="00380F0C" w:rsidP="00EA530E">
      <w:pPr>
        <w:pStyle w:val="ListParagraph"/>
        <w:widowControl w:val="0"/>
        <w:numPr>
          <w:ilvl w:val="0"/>
          <w:numId w:val="38"/>
        </w:numPr>
        <w:autoSpaceDE w:val="0"/>
        <w:autoSpaceDN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380F0C">
        <w:rPr>
          <w:rFonts w:ascii="Times New Roman" w:hAnsi="Times New Roman" w:cs="Times New Roman"/>
          <w:noProof/>
          <w:w w:val="95"/>
          <w:sz w:val="24"/>
          <w:szCs w:val="24"/>
          <w:lang w:val="en-ID"/>
        </w:rPr>
        <w:t>Guru melakukan asesmen diagnostik</w:t>
      </w:r>
      <w:r w:rsidRPr="00380F0C">
        <w:rPr>
          <w:rFonts w:ascii="Times New Roman" w:hAnsi="Times New Roman" w:cs="Times New Roman"/>
          <w:noProof/>
          <w:spacing w:val="-24"/>
          <w:w w:val="95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pacing w:val="2"/>
          <w:w w:val="95"/>
          <w:sz w:val="24"/>
          <w:szCs w:val="24"/>
          <w:lang w:val="en-ID"/>
        </w:rPr>
        <w:t xml:space="preserve">non-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kognitif dan</w:t>
      </w:r>
      <w:r w:rsidRPr="00380F0C">
        <w:rPr>
          <w:rFonts w:ascii="Times New Roman" w:hAnsi="Times New Roman" w:cs="Times New Roman"/>
          <w:noProof/>
          <w:spacing w:val="7"/>
          <w:sz w:val="24"/>
          <w:szCs w:val="24"/>
          <w:lang w:val="en-ID"/>
        </w:rPr>
        <w:t xml:space="preserve"> </w:t>
      </w:r>
      <w:r w:rsidRPr="00380F0C">
        <w:rPr>
          <w:rFonts w:ascii="Times New Roman" w:hAnsi="Times New Roman" w:cs="Times New Roman"/>
          <w:noProof/>
          <w:sz w:val="24"/>
          <w:szCs w:val="24"/>
          <w:lang w:val="en-ID"/>
        </w:rPr>
        <w:t>kognitif</w:t>
      </w:r>
    </w:p>
    <w:p w14:paraId="41689845" w14:textId="77777777" w:rsidR="00C01206" w:rsidRPr="00FE5B13" w:rsidRDefault="00C01206" w:rsidP="00FE5B13">
      <w:pPr>
        <w:widowControl w:val="0"/>
        <w:autoSpaceDE w:val="0"/>
        <w:autoSpaceDN w:val="0"/>
        <w:spacing w:after="0" w:line="360" w:lineRule="auto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61BF1107" w14:textId="312842FE" w:rsidR="00C01206" w:rsidRPr="006D3E15" w:rsidRDefault="00C01206" w:rsidP="006D3E15">
      <w:pPr>
        <w:shd w:val="clear" w:color="auto" w:fill="FFFF00"/>
        <w:spacing w:line="360" w:lineRule="auto"/>
        <w:ind w:left="709" w:firstLine="11"/>
        <w:contextualSpacing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C01206">
        <w:rPr>
          <w:rFonts w:ascii="Times New Roman" w:hAnsi="Times New Roman" w:cs="Times New Roman"/>
          <w:noProof/>
          <w:sz w:val="24"/>
          <w:szCs w:val="24"/>
          <w:lang w:val="en-ID"/>
        </w:rPr>
        <w:t>Inti (Langkah Langkah Pembelajaran)</w:t>
      </w:r>
    </w:p>
    <w:p w14:paraId="283D5249" w14:textId="6CC681F7" w:rsidR="00C01206" w:rsidRDefault="00C01206" w:rsidP="00C01206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  <w:u w:val="single"/>
          <w:lang w:val="id-ID"/>
        </w:rPr>
      </w:pPr>
      <w:r w:rsidRPr="00C01206">
        <w:rPr>
          <w:rFonts w:ascii="Times New Roman" w:hAnsi="Times New Roman" w:cs="Times New Roman"/>
          <w:sz w:val="24"/>
          <w:szCs w:val="24"/>
          <w:u w:val="single"/>
          <w:lang w:val="id-ID"/>
        </w:rPr>
        <w:t>Pertemuan ke 2-3</w:t>
      </w:r>
    </w:p>
    <w:p w14:paraId="6CC3A364" w14:textId="77777777" w:rsidR="00C01206" w:rsidRPr="00C01206" w:rsidRDefault="00C01206" w:rsidP="00EA530E">
      <w:pPr>
        <w:numPr>
          <w:ilvl w:val="0"/>
          <w:numId w:val="39"/>
        </w:numPr>
        <w:spacing w:after="0" w:line="360" w:lineRule="auto"/>
        <w:contextualSpacing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C01206">
        <w:rPr>
          <w:rFonts w:ascii="Times New Roman" w:hAnsi="Times New Roman" w:cs="Times New Roman"/>
          <w:noProof/>
          <w:sz w:val="24"/>
          <w:szCs w:val="24"/>
          <w:lang w:val="en-ID"/>
        </w:rPr>
        <w:t>Warm Up: Pertanyaan pemantik, ditunjukkan contoh</w:t>
      </w:r>
      <w:r w:rsidRPr="00C01206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C01206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what</w:t>
      </w:r>
      <w:r w:rsidRPr="00C01206">
        <w:rPr>
          <w:rFonts w:ascii="Times New Roman" w:hAnsi="Times New Roman" w:cs="Times New Roman"/>
          <w:i/>
          <w:iCs/>
          <w:noProof/>
          <w:sz w:val="24"/>
          <w:szCs w:val="24"/>
          <w:lang w:val="en-ID"/>
        </w:rPr>
        <w:t xml:space="preserve"> </w:t>
      </w:r>
      <w:r w:rsidRPr="00C01206">
        <w:rPr>
          <w:rFonts w:ascii="Times New Roman" w:hAnsi="Times New Roman" w:cs="Times New Roman"/>
          <w:i/>
          <w:iCs/>
          <w:sz w:val="24"/>
          <w:szCs w:val="24"/>
        </w:rPr>
        <w:t>does</w:t>
      </w:r>
      <w:r w:rsidRPr="00C01206">
        <w:rPr>
          <w:rFonts w:ascii="Times New Roman" w:hAnsi="Times New Roman" w:cs="Times New Roman"/>
          <w:i/>
          <w:iCs/>
          <w:spacing w:val="1"/>
          <w:sz w:val="24"/>
          <w:szCs w:val="24"/>
        </w:rPr>
        <w:t xml:space="preserve"> </w:t>
      </w:r>
      <w:r w:rsidRPr="00C01206">
        <w:rPr>
          <w:rFonts w:ascii="Times New Roman" w:hAnsi="Times New Roman" w:cs="Times New Roman"/>
          <w:i/>
          <w:iCs/>
          <w:sz w:val="24"/>
          <w:szCs w:val="24"/>
        </w:rPr>
        <w:t>she/he</w:t>
      </w:r>
      <w:r w:rsidRPr="00C01206">
        <w:rPr>
          <w:rFonts w:ascii="Times New Roman" w:hAnsi="Times New Roman" w:cs="Times New Roman"/>
          <w:i/>
          <w:iCs/>
          <w:spacing w:val="-3"/>
          <w:sz w:val="24"/>
          <w:szCs w:val="24"/>
        </w:rPr>
        <w:t xml:space="preserve"> </w:t>
      </w:r>
      <w:r w:rsidRPr="00C01206">
        <w:rPr>
          <w:rFonts w:ascii="Times New Roman" w:hAnsi="Times New Roman" w:cs="Times New Roman"/>
          <w:i/>
          <w:iCs/>
          <w:sz w:val="24"/>
          <w:szCs w:val="24"/>
        </w:rPr>
        <w:t>look</w:t>
      </w:r>
      <w:r w:rsidRPr="00C01206">
        <w:rPr>
          <w:rFonts w:ascii="Times New Roman" w:hAnsi="Times New Roman" w:cs="Times New Roman"/>
          <w:i/>
          <w:iCs/>
          <w:spacing w:val="-5"/>
          <w:sz w:val="24"/>
          <w:szCs w:val="24"/>
        </w:rPr>
        <w:t xml:space="preserve"> </w:t>
      </w:r>
      <w:r w:rsidRPr="00C01206">
        <w:rPr>
          <w:rFonts w:ascii="Times New Roman" w:hAnsi="Times New Roman" w:cs="Times New Roman"/>
          <w:i/>
          <w:iCs/>
          <w:sz w:val="24"/>
          <w:szCs w:val="24"/>
        </w:rPr>
        <w:t>like?</w:t>
      </w:r>
    </w:p>
    <w:p w14:paraId="28602EA9" w14:textId="77777777" w:rsidR="00C01206" w:rsidRPr="00C01206" w:rsidRDefault="00C01206" w:rsidP="00EA530E">
      <w:pPr>
        <w:numPr>
          <w:ilvl w:val="0"/>
          <w:numId w:val="39"/>
        </w:numPr>
        <w:spacing w:after="0" w:line="360" w:lineRule="auto"/>
        <w:contextualSpacing/>
        <w:rPr>
          <w:rFonts w:ascii="Times New Roman" w:hAnsi="Times New Roman" w:cs="Times New Roman"/>
          <w:i/>
          <w:iCs/>
          <w:noProof/>
          <w:sz w:val="24"/>
          <w:szCs w:val="24"/>
          <w:lang w:val="en-ID"/>
        </w:rPr>
      </w:pPr>
      <w:r w:rsidRPr="00C01206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Orientasi masalah: Peserta didik mendengarkan pemaparan materi tentang </w:t>
      </w:r>
      <w:r w:rsidRPr="00C01206">
        <w:rPr>
          <w:rFonts w:ascii="Times New Roman" w:hAnsi="Times New Roman" w:cs="Times New Roman"/>
          <w:i/>
          <w:iCs/>
          <w:noProof/>
          <w:sz w:val="24"/>
          <w:szCs w:val="24"/>
          <w:lang w:val="en-ID"/>
        </w:rPr>
        <w:t xml:space="preserve">text </w:t>
      </w:r>
      <w:r w:rsidRPr="00C01206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descriptive.</w:t>
      </w:r>
    </w:p>
    <w:p w14:paraId="0EBC4302" w14:textId="74191AFC" w:rsidR="00EC180E" w:rsidRPr="00605773" w:rsidRDefault="00C01206" w:rsidP="00EA530E">
      <w:pPr>
        <w:numPr>
          <w:ilvl w:val="0"/>
          <w:numId w:val="39"/>
        </w:numPr>
        <w:spacing w:after="0" w:line="360" w:lineRule="auto"/>
        <w:contextualSpacing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C01206">
        <w:rPr>
          <w:rFonts w:ascii="Times New Roman" w:hAnsi="Times New Roman" w:cs="Times New Roman"/>
          <w:noProof/>
          <w:sz w:val="24"/>
          <w:szCs w:val="24"/>
          <w:lang w:val="en-ID"/>
        </w:rPr>
        <w:lastRenderedPageBreak/>
        <w:t>Organizing student: Peserta didik</w:t>
      </w:r>
      <w:r w:rsidRPr="00C01206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membentuk beberapa kelompok, kemudian</w:t>
      </w:r>
      <w:r w:rsidRPr="00C01206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</w:t>
      </w:r>
      <w:r w:rsidR="00EC180E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guru membagikan beberapa contoh </w:t>
      </w:r>
      <w:r w:rsidR="00EC180E" w:rsidRPr="00C01206">
        <w:rPr>
          <w:rFonts w:ascii="Times New Roman" w:hAnsi="Times New Roman" w:cs="Times New Roman"/>
          <w:i/>
          <w:iCs/>
          <w:noProof/>
          <w:sz w:val="24"/>
          <w:szCs w:val="24"/>
          <w:lang w:val="en-ID"/>
        </w:rPr>
        <w:t>te</w:t>
      </w:r>
      <w:r w:rsidR="00EC180E" w:rsidRPr="00C01206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xt</w:t>
      </w:r>
      <w:r w:rsidR="00EC180E" w:rsidRPr="00C01206">
        <w:rPr>
          <w:rFonts w:ascii="Times New Roman" w:hAnsi="Times New Roman" w:cs="Times New Roman"/>
          <w:i/>
          <w:iCs/>
          <w:noProof/>
          <w:sz w:val="24"/>
          <w:szCs w:val="24"/>
          <w:lang w:val="en-ID"/>
        </w:rPr>
        <w:t xml:space="preserve"> </w:t>
      </w:r>
      <w:r w:rsidR="00EC180E" w:rsidRPr="00C01206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descriptive</w:t>
      </w:r>
      <w:r w:rsidR="00EC180E" w:rsidRPr="00C01206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tentang </w:t>
      </w:r>
      <w:r w:rsidR="00EC180E" w:rsidRPr="00C01206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seseorang, benda, hewan, atau tempat </w:t>
      </w:r>
      <w:r w:rsidR="00317708">
        <w:rPr>
          <w:rFonts w:ascii="Times New Roman" w:hAnsi="Times New Roman" w:cs="Times New Roman"/>
          <w:noProof/>
          <w:sz w:val="24"/>
          <w:szCs w:val="24"/>
          <w:lang w:val="id-ID"/>
        </w:rPr>
        <w:t>kemudian peserta didik</w:t>
      </w:r>
      <w:r w:rsidR="00EC180E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="00317708">
        <w:rPr>
          <w:rFonts w:ascii="Times New Roman" w:hAnsi="Times New Roman" w:cs="Times New Roman"/>
          <w:noProof/>
          <w:sz w:val="24"/>
          <w:szCs w:val="24"/>
          <w:lang w:val="id-ID"/>
        </w:rPr>
        <w:t>menga</w:t>
      </w:r>
      <w:r w:rsidR="00EC180E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nalisis </w:t>
      </w:r>
      <w:r w:rsidR="00EC180E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generic structure </w:t>
      </w:r>
      <w:r w:rsidR="00EC180E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dan </w:t>
      </w:r>
      <w:r w:rsidR="00EC180E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language feature.</w:t>
      </w:r>
    </w:p>
    <w:p w14:paraId="022D37DA" w14:textId="3EB70460" w:rsidR="00605773" w:rsidRDefault="00605773" w:rsidP="00EA530E">
      <w:pPr>
        <w:numPr>
          <w:ilvl w:val="0"/>
          <w:numId w:val="39"/>
        </w:numPr>
        <w:spacing w:after="0" w:line="360" w:lineRule="auto"/>
        <w:contextualSpacing/>
        <w:rPr>
          <w:rFonts w:ascii="Times New Roman" w:hAnsi="Times New Roman" w:cs="Times New Roman"/>
          <w:noProof/>
          <w:sz w:val="24"/>
          <w:szCs w:val="24"/>
          <w:lang w:val="en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Perwakilan kelompok mempresentasikan  hasilnya didepan kelas.</w:t>
      </w:r>
    </w:p>
    <w:p w14:paraId="1674D9E4" w14:textId="4D3D6621" w:rsidR="00C01206" w:rsidRPr="006D3E15" w:rsidRDefault="00C01206" w:rsidP="006D3E15">
      <w:pPr>
        <w:numPr>
          <w:ilvl w:val="0"/>
          <w:numId w:val="39"/>
        </w:numPr>
        <w:spacing w:after="0" w:line="360" w:lineRule="auto"/>
        <w:contextualSpacing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C01206">
        <w:rPr>
          <w:rFonts w:ascii="Times New Roman" w:hAnsi="Times New Roman" w:cs="Times New Roman"/>
          <w:noProof/>
          <w:sz w:val="24"/>
          <w:szCs w:val="24"/>
          <w:lang w:val="en-ID"/>
        </w:rPr>
        <w:t>Guru menganalisa dan mengevaluasi hasil kerja peserta didik</w:t>
      </w:r>
      <w:r w:rsidRPr="00C01206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</w:p>
    <w:p w14:paraId="3BDB88CA" w14:textId="3C5C56A2" w:rsidR="00C01206" w:rsidRDefault="00C01206" w:rsidP="00C01206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  <w:u w:val="single"/>
          <w:lang w:val="id-ID"/>
        </w:rPr>
      </w:pPr>
      <w:r>
        <w:rPr>
          <w:rFonts w:ascii="Times New Roman" w:hAnsi="Times New Roman" w:cs="Times New Roman"/>
          <w:sz w:val="24"/>
          <w:szCs w:val="24"/>
          <w:u w:val="single"/>
          <w:lang w:val="id-ID"/>
        </w:rPr>
        <w:t>Pertemuan ke 4-5</w:t>
      </w:r>
    </w:p>
    <w:p w14:paraId="0C537B7B" w14:textId="5D2C9A90" w:rsidR="00EC180E" w:rsidRPr="00C01206" w:rsidRDefault="00EC180E" w:rsidP="00EC180E">
      <w:pPr>
        <w:numPr>
          <w:ilvl w:val="0"/>
          <w:numId w:val="39"/>
        </w:numPr>
        <w:spacing w:after="0" w:line="360" w:lineRule="auto"/>
        <w:contextualSpacing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C01206">
        <w:rPr>
          <w:rFonts w:ascii="Times New Roman" w:hAnsi="Times New Roman" w:cs="Times New Roman"/>
          <w:noProof/>
          <w:sz w:val="24"/>
          <w:szCs w:val="24"/>
          <w:lang w:val="en-ID"/>
        </w:rPr>
        <w:t>Peserta didik</w:t>
      </w:r>
      <w:r w:rsidRPr="00C01206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membentuk beberapa kelompok, kemudian memilih topik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C01206">
        <w:rPr>
          <w:rFonts w:ascii="Times New Roman" w:hAnsi="Times New Roman" w:cs="Times New Roman"/>
          <w:noProof/>
          <w:sz w:val="24"/>
          <w:szCs w:val="24"/>
          <w:lang w:val="en-ID"/>
        </w:rPr>
        <w:t>berdasarkan gambar yang disediakan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C01206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tentang </w:t>
      </w:r>
      <w:r w:rsidRPr="00C01206">
        <w:rPr>
          <w:rFonts w:ascii="Times New Roman" w:hAnsi="Times New Roman" w:cs="Times New Roman"/>
          <w:noProof/>
          <w:sz w:val="24"/>
          <w:szCs w:val="24"/>
          <w:lang w:val="id-ID"/>
        </w:rPr>
        <w:t>seseorang, benda, hewan, atau tempat untuk berdiskusi.</w:t>
      </w:r>
    </w:p>
    <w:p w14:paraId="79B4E310" w14:textId="77777777" w:rsidR="00EC180E" w:rsidRPr="00C01206" w:rsidRDefault="00EC180E" w:rsidP="00EC180E">
      <w:pPr>
        <w:numPr>
          <w:ilvl w:val="0"/>
          <w:numId w:val="39"/>
        </w:numPr>
        <w:spacing w:after="0" w:line="360" w:lineRule="auto"/>
        <w:contextualSpacing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C01206">
        <w:rPr>
          <w:rFonts w:ascii="Times New Roman" w:hAnsi="Times New Roman" w:cs="Times New Roman"/>
          <w:noProof/>
          <w:sz w:val="24"/>
          <w:szCs w:val="24"/>
          <w:lang w:val="id-ID"/>
        </w:rPr>
        <w:t>Peserta didik menyusun teks deskriptif dengan kelompoknya sesuai dengan topik yang dipilih.</w:t>
      </w:r>
    </w:p>
    <w:p w14:paraId="2B77E4A9" w14:textId="318BE703" w:rsidR="00EC180E" w:rsidRPr="00EC180E" w:rsidRDefault="00EC180E" w:rsidP="00EC180E">
      <w:pPr>
        <w:numPr>
          <w:ilvl w:val="0"/>
          <w:numId w:val="39"/>
        </w:numPr>
        <w:spacing w:after="0" w:line="360" w:lineRule="auto"/>
        <w:contextualSpacing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C01206">
        <w:rPr>
          <w:rFonts w:ascii="Times New Roman" w:hAnsi="Times New Roman" w:cs="Times New Roman"/>
          <w:noProof/>
          <w:sz w:val="24"/>
          <w:szCs w:val="24"/>
          <w:lang w:val="id-ID"/>
        </w:rPr>
        <w:t>Setiap siswa saling berkolaborasi secara aktif.</w:t>
      </w:r>
    </w:p>
    <w:p w14:paraId="1145E4A3" w14:textId="1A46678F" w:rsidR="00317708" w:rsidRPr="00605773" w:rsidRDefault="00317708" w:rsidP="00EC180E">
      <w:pPr>
        <w:numPr>
          <w:ilvl w:val="0"/>
          <w:numId w:val="39"/>
        </w:numPr>
        <w:spacing w:after="0" w:line="360" w:lineRule="auto"/>
        <w:contextualSpacing/>
        <w:rPr>
          <w:rFonts w:ascii="Times New Roman" w:hAnsi="Times New Roman" w:cs="Times New Roman"/>
          <w:noProof/>
          <w:sz w:val="24"/>
          <w:szCs w:val="24"/>
          <w:lang w:val="en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Peserta didik menganalisis 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generic structure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dan 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language feature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pada teks yang telah disusun.</w:t>
      </w:r>
    </w:p>
    <w:p w14:paraId="19FFA72D" w14:textId="1A66FD6B" w:rsidR="00605773" w:rsidRPr="00605773" w:rsidRDefault="00605773" w:rsidP="00605773">
      <w:pPr>
        <w:numPr>
          <w:ilvl w:val="0"/>
          <w:numId w:val="39"/>
        </w:numPr>
        <w:spacing w:after="0" w:line="360" w:lineRule="auto"/>
        <w:contextualSpacing/>
        <w:rPr>
          <w:rFonts w:ascii="Times New Roman" w:hAnsi="Times New Roman" w:cs="Times New Roman"/>
          <w:noProof/>
          <w:sz w:val="24"/>
          <w:szCs w:val="24"/>
          <w:lang w:val="en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Perwakilan kelompok mempresentasikan  hasilnya didepan kelas.</w:t>
      </w:r>
    </w:p>
    <w:p w14:paraId="7AD1247B" w14:textId="412FDF3E" w:rsidR="003532C3" w:rsidRPr="006D3E15" w:rsidRDefault="00C01206" w:rsidP="006D3E15">
      <w:pPr>
        <w:numPr>
          <w:ilvl w:val="0"/>
          <w:numId w:val="39"/>
        </w:numPr>
        <w:spacing w:after="0" w:line="360" w:lineRule="auto"/>
        <w:contextualSpacing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C01206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Guru memberikan </w:t>
      </w:r>
      <w:r w:rsidRPr="00C01206">
        <w:rPr>
          <w:rFonts w:ascii="Times New Roman" w:hAnsi="Times New Roman" w:cs="Times New Roman"/>
          <w:i/>
          <w:iCs/>
          <w:noProof/>
          <w:sz w:val="24"/>
          <w:szCs w:val="24"/>
          <w:lang w:val="en-ID"/>
        </w:rPr>
        <w:t>feedback</w:t>
      </w:r>
      <w:r w:rsidRPr="00C01206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</w:p>
    <w:p w14:paraId="4811CBEC" w14:textId="49C8B375" w:rsidR="00C01206" w:rsidRDefault="00C01206" w:rsidP="00C01206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  <w:u w:val="single"/>
          <w:lang w:val="id-ID"/>
        </w:rPr>
      </w:pPr>
      <w:r>
        <w:rPr>
          <w:rFonts w:ascii="Times New Roman" w:hAnsi="Times New Roman" w:cs="Times New Roman"/>
          <w:sz w:val="24"/>
          <w:szCs w:val="24"/>
          <w:u w:val="single"/>
          <w:lang w:val="id-ID"/>
        </w:rPr>
        <w:t>Pertemuan ke 6</w:t>
      </w:r>
    </w:p>
    <w:p w14:paraId="68FE0984" w14:textId="77777777" w:rsidR="00C01206" w:rsidRPr="00C01206" w:rsidRDefault="00C01206" w:rsidP="00EA530E">
      <w:pPr>
        <w:numPr>
          <w:ilvl w:val="0"/>
          <w:numId w:val="39"/>
        </w:numPr>
        <w:spacing w:after="0" w:line="360" w:lineRule="auto"/>
        <w:contextualSpacing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C01206">
        <w:rPr>
          <w:rFonts w:ascii="Times New Roman" w:hAnsi="Times New Roman" w:cs="Times New Roman"/>
          <w:noProof/>
          <w:sz w:val="24"/>
          <w:szCs w:val="24"/>
          <w:lang w:val="en-ID"/>
        </w:rPr>
        <w:t>Warm up: Ice Breaking (</w:t>
      </w:r>
      <w:r w:rsidRPr="00C01206">
        <w:rPr>
          <w:rFonts w:ascii="Times New Roman" w:hAnsi="Times New Roman" w:cs="Times New Roman"/>
          <w:i/>
          <w:iCs/>
          <w:noProof/>
          <w:sz w:val="24"/>
          <w:szCs w:val="24"/>
          <w:lang w:val="en-ID"/>
        </w:rPr>
        <w:t>If you’re happy</w:t>
      </w:r>
      <w:r w:rsidRPr="00C01206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 and you know it</w:t>
      </w:r>
      <w:r w:rsidRPr="00C01206">
        <w:rPr>
          <w:rFonts w:ascii="Times New Roman" w:hAnsi="Times New Roman" w:cs="Times New Roman"/>
          <w:i/>
          <w:iCs/>
          <w:noProof/>
          <w:sz w:val="24"/>
          <w:szCs w:val="24"/>
          <w:lang w:val="en-ID"/>
        </w:rPr>
        <w:t xml:space="preserve"> clap your hands</w:t>
      </w:r>
      <w:r w:rsidRPr="00C01206">
        <w:rPr>
          <w:rFonts w:ascii="Times New Roman" w:hAnsi="Times New Roman" w:cs="Times New Roman"/>
          <w:noProof/>
          <w:sz w:val="24"/>
          <w:szCs w:val="24"/>
          <w:lang w:val="en-ID"/>
        </w:rPr>
        <w:t>)</w:t>
      </w:r>
    </w:p>
    <w:p w14:paraId="3DE602B4" w14:textId="77777777" w:rsidR="00C01206" w:rsidRPr="00C01206" w:rsidRDefault="00C01206" w:rsidP="00EA530E">
      <w:pPr>
        <w:numPr>
          <w:ilvl w:val="0"/>
          <w:numId w:val="39"/>
        </w:numPr>
        <w:spacing w:after="0" w:line="360" w:lineRule="auto"/>
        <w:contextualSpacing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C01206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Pemantik: Apa pesan dari lagu pada </w:t>
      </w:r>
      <w:r w:rsidRPr="00C01206">
        <w:rPr>
          <w:rFonts w:ascii="Times New Roman" w:hAnsi="Times New Roman" w:cs="Times New Roman"/>
          <w:i/>
          <w:iCs/>
          <w:noProof/>
          <w:sz w:val="24"/>
          <w:szCs w:val="24"/>
          <w:lang w:val="en-ID"/>
        </w:rPr>
        <w:t>ice breaking</w:t>
      </w:r>
      <w:r w:rsidRPr="00C01206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tadi? (Sebuah tips)</w:t>
      </w:r>
    </w:p>
    <w:p w14:paraId="0A070BF2" w14:textId="5DB5CCF1" w:rsidR="00C01206" w:rsidRPr="00C01206" w:rsidRDefault="00C01206" w:rsidP="00EA530E">
      <w:pPr>
        <w:numPr>
          <w:ilvl w:val="0"/>
          <w:numId w:val="39"/>
        </w:numPr>
        <w:spacing w:after="0" w:line="360" w:lineRule="auto"/>
        <w:contextualSpacing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C01206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Peserta didik </w:t>
      </w:r>
      <w:r w:rsidR="00317708">
        <w:rPr>
          <w:rFonts w:ascii="Times New Roman" w:hAnsi="Times New Roman" w:cs="Times New Roman"/>
          <w:noProof/>
          <w:sz w:val="24"/>
          <w:szCs w:val="24"/>
          <w:lang w:val="id-ID"/>
        </w:rPr>
        <w:t>duduk berkelompok</w:t>
      </w:r>
      <w:r w:rsidRPr="00C01206">
        <w:rPr>
          <w:rFonts w:ascii="Times New Roman" w:hAnsi="Times New Roman" w:cs="Times New Roman"/>
          <w:noProof/>
          <w:sz w:val="24"/>
          <w:szCs w:val="24"/>
          <w:lang w:val="en-ID"/>
        </w:rPr>
        <w:t>.</w:t>
      </w:r>
    </w:p>
    <w:p w14:paraId="308F8629" w14:textId="4A7B7E1D" w:rsidR="00317708" w:rsidRPr="00317708" w:rsidRDefault="00317708" w:rsidP="00317708">
      <w:pPr>
        <w:numPr>
          <w:ilvl w:val="0"/>
          <w:numId w:val="39"/>
        </w:numPr>
        <w:spacing w:after="0" w:line="360" w:lineRule="auto"/>
        <w:contextualSpacing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317708">
        <w:rPr>
          <w:rFonts w:ascii="Times New Roman" w:hAnsi="Times New Roman" w:cs="Times New Roman"/>
          <w:sz w:val="24"/>
          <w:szCs w:val="24"/>
        </w:rPr>
        <w:t xml:space="preserve">Guru </w:t>
      </w:r>
      <w:r>
        <w:rPr>
          <w:rFonts w:ascii="Times New Roman" w:hAnsi="Times New Roman" w:cs="Times New Roman"/>
          <w:sz w:val="24"/>
          <w:szCs w:val="24"/>
          <w:lang w:val="id-ID"/>
        </w:rPr>
        <w:t>mengingatkan kembali</w:t>
      </w:r>
      <w:r w:rsidRPr="003177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7708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31770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17708">
        <w:rPr>
          <w:rFonts w:ascii="Times New Roman" w:hAnsi="Times New Roman" w:cs="Times New Roman"/>
          <w:sz w:val="24"/>
          <w:szCs w:val="24"/>
        </w:rPr>
        <w:t>diajarkan</w:t>
      </w:r>
      <w:proofErr w:type="spellEnd"/>
      <w:r w:rsidRPr="003177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7708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3177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7708">
        <w:rPr>
          <w:rFonts w:ascii="Times New Roman" w:hAnsi="Times New Roman" w:cs="Times New Roman"/>
          <w:sz w:val="24"/>
          <w:szCs w:val="24"/>
        </w:rPr>
        <w:t>pertemuan</w:t>
      </w:r>
      <w:proofErr w:type="spellEnd"/>
      <w:r w:rsidRPr="003177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7708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35FE5979" w14:textId="68D4FABC" w:rsidR="00605773" w:rsidRPr="00C01206" w:rsidRDefault="00605773" w:rsidP="00605773">
      <w:pPr>
        <w:numPr>
          <w:ilvl w:val="0"/>
          <w:numId w:val="39"/>
        </w:numPr>
        <w:spacing w:after="0" w:line="360" w:lineRule="auto"/>
        <w:contextualSpacing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C01206">
        <w:rPr>
          <w:rFonts w:ascii="Times New Roman" w:hAnsi="Times New Roman" w:cs="Times New Roman"/>
          <w:noProof/>
          <w:sz w:val="24"/>
          <w:szCs w:val="24"/>
          <w:lang w:val="en-ID"/>
        </w:rPr>
        <w:t>Peserta didik</w:t>
      </w:r>
      <w:r w:rsidRPr="00C01206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membentuk beberapa kelompok, kemudian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p</w:t>
      </w:r>
      <w:r w:rsidRPr="00C01206">
        <w:rPr>
          <w:rFonts w:ascii="Times New Roman" w:hAnsi="Times New Roman" w:cs="Times New Roman"/>
          <w:noProof/>
          <w:sz w:val="24"/>
          <w:szCs w:val="24"/>
          <w:lang w:val="id-ID"/>
        </w:rPr>
        <w:t>eserta didik menyusun teks deskriptif dengan kelompoknya sesuai dengan topik yang dipilih.</w:t>
      </w:r>
    </w:p>
    <w:p w14:paraId="79BB3824" w14:textId="77777777" w:rsidR="00605773" w:rsidRPr="00EC180E" w:rsidRDefault="00605773" w:rsidP="00605773">
      <w:pPr>
        <w:numPr>
          <w:ilvl w:val="0"/>
          <w:numId w:val="39"/>
        </w:numPr>
        <w:spacing w:after="0" w:line="360" w:lineRule="auto"/>
        <w:contextualSpacing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C01206">
        <w:rPr>
          <w:rFonts w:ascii="Times New Roman" w:hAnsi="Times New Roman" w:cs="Times New Roman"/>
          <w:noProof/>
          <w:sz w:val="24"/>
          <w:szCs w:val="24"/>
          <w:lang w:val="id-ID"/>
        </w:rPr>
        <w:t>Setiap siswa saling berkolaborasi secara aktif.</w:t>
      </w:r>
    </w:p>
    <w:p w14:paraId="7FB2044D" w14:textId="731E2555" w:rsidR="00317708" w:rsidRPr="00C01206" w:rsidRDefault="00317708" w:rsidP="00317708">
      <w:pPr>
        <w:numPr>
          <w:ilvl w:val="0"/>
          <w:numId w:val="39"/>
        </w:numPr>
        <w:spacing w:after="0" w:line="360" w:lineRule="auto"/>
        <w:contextualSpacing/>
        <w:rPr>
          <w:rFonts w:ascii="Times New Roman" w:hAnsi="Times New Roman" w:cs="Times New Roman"/>
          <w:noProof/>
          <w:sz w:val="24"/>
          <w:szCs w:val="24"/>
          <w:lang w:val="en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P</w:t>
      </w:r>
      <w:r w:rsidR="00605773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erwakilan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kelompok mempresentasikan  hasilnya didepan kelas.</w:t>
      </w:r>
    </w:p>
    <w:p w14:paraId="231E67CE" w14:textId="6E315625" w:rsidR="006D3E15" w:rsidRPr="00605773" w:rsidRDefault="00C01206" w:rsidP="00605773">
      <w:pPr>
        <w:numPr>
          <w:ilvl w:val="0"/>
          <w:numId w:val="39"/>
        </w:numPr>
        <w:spacing w:after="0" w:line="360" w:lineRule="auto"/>
        <w:contextualSpacing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C01206">
        <w:rPr>
          <w:rFonts w:ascii="Times New Roman" w:hAnsi="Times New Roman" w:cs="Times New Roman"/>
          <w:noProof/>
          <w:sz w:val="24"/>
          <w:szCs w:val="24"/>
          <w:lang w:val="en-ID"/>
        </w:rPr>
        <w:lastRenderedPageBreak/>
        <w:t>Guru menganalisa dan mengevaluasi hasil kerja peserta didik</w:t>
      </w:r>
    </w:p>
    <w:p w14:paraId="2EA46153" w14:textId="145E0422" w:rsidR="00B45419" w:rsidRPr="00B45419" w:rsidRDefault="00B45419" w:rsidP="00B45419">
      <w:pPr>
        <w:shd w:val="clear" w:color="auto" w:fill="FFFF00"/>
        <w:spacing w:line="360" w:lineRule="auto"/>
        <w:ind w:left="709" w:firstLine="11"/>
        <w:contextualSpacing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Penutup</w:t>
      </w:r>
    </w:p>
    <w:p w14:paraId="7E9F94DA" w14:textId="77777777" w:rsidR="00B45419" w:rsidRPr="00B45419" w:rsidRDefault="00B45419" w:rsidP="00EA530E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B45419">
        <w:rPr>
          <w:rFonts w:ascii="Times New Roman" w:hAnsi="Times New Roman" w:cs="Times New Roman"/>
          <w:noProof/>
          <w:w w:val="95"/>
          <w:sz w:val="24"/>
          <w:szCs w:val="24"/>
          <w:lang w:val="en-ID"/>
        </w:rPr>
        <w:t xml:space="preserve">Guru memberikan apresiasi kepada seluruh peserta </w:t>
      </w:r>
      <w:r w:rsidRPr="00B45419">
        <w:rPr>
          <w:rFonts w:ascii="Times New Roman" w:hAnsi="Times New Roman" w:cs="Times New Roman"/>
          <w:noProof/>
          <w:sz w:val="24"/>
          <w:szCs w:val="24"/>
          <w:lang w:val="en-ID"/>
        </w:rPr>
        <w:t>didik</w:t>
      </w:r>
      <w:r w:rsidRPr="00B45419">
        <w:rPr>
          <w:rFonts w:ascii="Times New Roman" w:hAnsi="Times New Roman" w:cs="Times New Roman"/>
          <w:noProof/>
          <w:spacing w:val="-14"/>
          <w:sz w:val="24"/>
          <w:szCs w:val="24"/>
          <w:lang w:val="en-ID"/>
        </w:rPr>
        <w:t xml:space="preserve"> </w:t>
      </w:r>
      <w:r w:rsidRPr="00B45419">
        <w:rPr>
          <w:rFonts w:ascii="Times New Roman" w:hAnsi="Times New Roman" w:cs="Times New Roman"/>
          <w:noProof/>
          <w:sz w:val="24"/>
          <w:szCs w:val="24"/>
          <w:lang w:val="en-ID"/>
        </w:rPr>
        <w:t>yang</w:t>
      </w:r>
      <w:r w:rsidRPr="00B45419">
        <w:rPr>
          <w:rFonts w:ascii="Times New Roman" w:hAnsi="Times New Roman" w:cs="Times New Roman"/>
          <w:noProof/>
          <w:spacing w:val="-16"/>
          <w:sz w:val="24"/>
          <w:szCs w:val="24"/>
          <w:lang w:val="en-ID"/>
        </w:rPr>
        <w:t xml:space="preserve"> </w:t>
      </w:r>
      <w:r w:rsidRPr="00B45419">
        <w:rPr>
          <w:rFonts w:ascii="Times New Roman" w:hAnsi="Times New Roman" w:cs="Times New Roman"/>
          <w:noProof/>
          <w:sz w:val="24"/>
          <w:szCs w:val="24"/>
          <w:lang w:val="en-ID"/>
        </w:rPr>
        <w:t>telah</w:t>
      </w:r>
      <w:r w:rsidRPr="00B45419">
        <w:rPr>
          <w:rFonts w:ascii="Times New Roman" w:hAnsi="Times New Roman" w:cs="Times New Roman"/>
          <w:noProof/>
          <w:spacing w:val="-20"/>
          <w:sz w:val="24"/>
          <w:szCs w:val="24"/>
          <w:lang w:val="en-ID"/>
        </w:rPr>
        <w:t xml:space="preserve"> </w:t>
      </w:r>
      <w:r w:rsidRPr="00B45419">
        <w:rPr>
          <w:rFonts w:ascii="Times New Roman" w:hAnsi="Times New Roman" w:cs="Times New Roman"/>
          <w:noProof/>
          <w:sz w:val="24"/>
          <w:szCs w:val="24"/>
          <w:lang w:val="en-ID"/>
        </w:rPr>
        <w:t>mengikuti</w:t>
      </w:r>
      <w:r w:rsidRPr="00B45419">
        <w:rPr>
          <w:rFonts w:ascii="Times New Roman" w:hAnsi="Times New Roman" w:cs="Times New Roman"/>
          <w:noProof/>
          <w:spacing w:val="-15"/>
          <w:sz w:val="24"/>
          <w:szCs w:val="24"/>
          <w:lang w:val="en-ID"/>
        </w:rPr>
        <w:t xml:space="preserve"> </w:t>
      </w:r>
      <w:r w:rsidRPr="00B45419">
        <w:rPr>
          <w:rFonts w:ascii="Times New Roman" w:hAnsi="Times New Roman" w:cs="Times New Roman"/>
          <w:noProof/>
          <w:sz w:val="24"/>
          <w:szCs w:val="24"/>
          <w:lang w:val="en-ID"/>
        </w:rPr>
        <w:t>pembelajaran</w:t>
      </w:r>
      <w:r w:rsidRPr="00B45419">
        <w:rPr>
          <w:rFonts w:ascii="Times New Roman" w:hAnsi="Times New Roman" w:cs="Times New Roman"/>
          <w:noProof/>
          <w:spacing w:val="-16"/>
          <w:sz w:val="24"/>
          <w:szCs w:val="24"/>
          <w:lang w:val="en-ID"/>
        </w:rPr>
        <w:t xml:space="preserve"> </w:t>
      </w:r>
      <w:r w:rsidRPr="00B45419">
        <w:rPr>
          <w:rFonts w:ascii="Times New Roman" w:hAnsi="Times New Roman" w:cs="Times New Roman"/>
          <w:noProof/>
          <w:sz w:val="24"/>
          <w:szCs w:val="24"/>
          <w:lang w:val="en-ID"/>
        </w:rPr>
        <w:t>pada</w:t>
      </w:r>
      <w:r w:rsidRPr="00B45419">
        <w:rPr>
          <w:rFonts w:ascii="Times New Roman" w:hAnsi="Times New Roman" w:cs="Times New Roman"/>
          <w:noProof/>
          <w:spacing w:val="-19"/>
          <w:sz w:val="24"/>
          <w:szCs w:val="24"/>
          <w:lang w:val="en-ID"/>
        </w:rPr>
        <w:t xml:space="preserve"> </w:t>
      </w:r>
      <w:r w:rsidRPr="00B45419">
        <w:rPr>
          <w:rFonts w:ascii="Times New Roman" w:hAnsi="Times New Roman" w:cs="Times New Roman"/>
          <w:noProof/>
          <w:sz w:val="24"/>
          <w:szCs w:val="24"/>
          <w:lang w:val="en-ID"/>
        </w:rPr>
        <w:t>hari ini.</w:t>
      </w:r>
    </w:p>
    <w:p w14:paraId="79F45915" w14:textId="7B39FF3B" w:rsidR="006D3E15" w:rsidRPr="006D3E15" w:rsidRDefault="00B45419" w:rsidP="006D3E15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B45419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Guru dan peserta didik melakukan kesimpulan bersama peserta didik dan </w:t>
      </w:r>
      <w:r w:rsidRPr="00B45419">
        <w:rPr>
          <w:rFonts w:ascii="Times New Roman" w:hAnsi="Times New Roman" w:cs="Times New Roman"/>
          <w:noProof/>
          <w:spacing w:val="-33"/>
          <w:sz w:val="24"/>
          <w:szCs w:val="24"/>
          <w:lang w:val="en-ID"/>
        </w:rPr>
        <w:t xml:space="preserve"> </w:t>
      </w:r>
      <w:r w:rsidRPr="00B45419">
        <w:rPr>
          <w:rFonts w:ascii="Times New Roman" w:hAnsi="Times New Roman" w:cs="Times New Roman"/>
          <w:noProof/>
          <w:sz w:val="24"/>
          <w:szCs w:val="24"/>
          <w:lang w:val="en-ID"/>
        </w:rPr>
        <w:t>refleksi mengenai pembelajaran hari</w:t>
      </w:r>
      <w:r w:rsidRPr="00B45419">
        <w:rPr>
          <w:rFonts w:ascii="Times New Roman" w:hAnsi="Times New Roman" w:cs="Times New Roman"/>
          <w:noProof/>
          <w:spacing w:val="-6"/>
          <w:sz w:val="24"/>
          <w:szCs w:val="24"/>
          <w:lang w:val="en-ID"/>
        </w:rPr>
        <w:t xml:space="preserve"> </w:t>
      </w:r>
      <w:r w:rsidRPr="00B45419">
        <w:rPr>
          <w:rFonts w:ascii="Times New Roman" w:hAnsi="Times New Roman" w:cs="Times New Roman"/>
          <w:noProof/>
          <w:sz w:val="24"/>
          <w:szCs w:val="24"/>
          <w:lang w:val="en-ID"/>
        </w:rPr>
        <w:t>ini.</w:t>
      </w:r>
    </w:p>
    <w:p w14:paraId="3A5A8C35" w14:textId="77777777" w:rsidR="00B45419" w:rsidRPr="00B45419" w:rsidRDefault="00B45419" w:rsidP="008B04E4">
      <w:pPr>
        <w:pStyle w:val="ListParagraph"/>
        <w:numPr>
          <w:ilvl w:val="0"/>
          <w:numId w:val="24"/>
        </w:num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B45419">
        <w:rPr>
          <w:rFonts w:ascii="Times New Roman" w:hAnsi="Times New Roman" w:cs="Times New Roman"/>
          <w:b/>
          <w:bCs/>
          <w:sz w:val="24"/>
          <w:szCs w:val="24"/>
          <w:lang w:val="id-ID"/>
        </w:rPr>
        <w:t>Assesmen</w:t>
      </w:r>
    </w:p>
    <w:p w14:paraId="699B15A9" w14:textId="2764C7AF" w:rsidR="00B45419" w:rsidRPr="00B45419" w:rsidRDefault="00B45419" w:rsidP="006D3E15">
      <w:pPr>
        <w:pStyle w:val="ListParagraph"/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proofErr w:type="spellStart"/>
      <w:r w:rsidRPr="00B45419">
        <w:rPr>
          <w:rFonts w:ascii="Times New Roman" w:hAnsi="Times New Roman" w:cs="Times New Roman"/>
          <w:b/>
          <w:bCs/>
          <w:sz w:val="24"/>
          <w:szCs w:val="24"/>
        </w:rPr>
        <w:t>Assesmen</w:t>
      </w:r>
      <w:proofErr w:type="spellEnd"/>
      <w:r w:rsidRPr="00B45419">
        <w:rPr>
          <w:rFonts w:ascii="Times New Roman" w:hAnsi="Times New Roman" w:cs="Times New Roman"/>
          <w:b/>
          <w:bCs/>
          <w:sz w:val="24"/>
          <w:szCs w:val="24"/>
        </w:rPr>
        <w:t xml:space="preserve"> :</w:t>
      </w:r>
      <w:r w:rsidRPr="00B45419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</w:t>
      </w:r>
      <w:proofErr w:type="spellStart"/>
      <w:r w:rsidRPr="00B45419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B45419">
        <w:rPr>
          <w:rFonts w:ascii="Times New Roman" w:hAnsi="Times New Roman" w:cs="Times New Roman"/>
          <w:sz w:val="24"/>
          <w:szCs w:val="24"/>
        </w:rPr>
        <w:t xml:space="preserve"> guru </w:t>
      </w:r>
      <w:proofErr w:type="spellStart"/>
      <w:r w:rsidRPr="00B45419">
        <w:rPr>
          <w:rFonts w:ascii="Times New Roman" w:hAnsi="Times New Roman" w:cs="Times New Roman"/>
          <w:sz w:val="24"/>
          <w:szCs w:val="24"/>
        </w:rPr>
        <w:t>menilai</w:t>
      </w:r>
      <w:proofErr w:type="spellEnd"/>
      <w:r w:rsidRPr="00B45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419">
        <w:rPr>
          <w:rFonts w:ascii="Times New Roman" w:hAnsi="Times New Roman" w:cs="Times New Roman"/>
          <w:sz w:val="24"/>
          <w:szCs w:val="24"/>
        </w:rPr>
        <w:t>ketercapaian</w:t>
      </w:r>
      <w:proofErr w:type="spellEnd"/>
      <w:r w:rsidRPr="00B45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419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B45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5419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B45419">
        <w:rPr>
          <w:rFonts w:ascii="Times New Roman" w:hAnsi="Times New Roman" w:cs="Times New Roman"/>
          <w:sz w:val="24"/>
          <w:szCs w:val="24"/>
        </w:rPr>
        <w:t>?</w:t>
      </w:r>
    </w:p>
    <w:p w14:paraId="1E8AE2B0" w14:textId="5F6336BE" w:rsidR="000A4F8B" w:rsidRPr="006D3E15" w:rsidRDefault="00B45419" w:rsidP="006D3E15">
      <w:pPr>
        <w:pStyle w:val="TableParagraph"/>
        <w:numPr>
          <w:ilvl w:val="0"/>
          <w:numId w:val="41"/>
        </w:numPr>
        <w:tabs>
          <w:tab w:val="left" w:pos="353"/>
        </w:tabs>
        <w:spacing w:line="360" w:lineRule="auto"/>
        <w:contextualSpacing/>
        <w:rPr>
          <w:sz w:val="24"/>
          <w:szCs w:val="24"/>
        </w:rPr>
      </w:pPr>
      <w:r w:rsidRPr="00B45419">
        <w:rPr>
          <w:sz w:val="24"/>
          <w:szCs w:val="24"/>
        </w:rPr>
        <w:t xml:space="preserve">Asesmen individual: </w:t>
      </w:r>
      <w:r w:rsidRPr="00B45419">
        <w:rPr>
          <w:sz w:val="24"/>
          <w:szCs w:val="24"/>
          <w:lang w:val="id-ID"/>
        </w:rPr>
        <w:t>Portfolio</w:t>
      </w:r>
      <w:r w:rsidRPr="00B45419">
        <w:rPr>
          <w:sz w:val="24"/>
          <w:szCs w:val="24"/>
        </w:rPr>
        <w:t xml:space="preserve"> (</w:t>
      </w:r>
      <w:r w:rsidRPr="00B45419">
        <w:rPr>
          <w:i/>
          <w:iCs/>
          <w:sz w:val="24"/>
          <w:szCs w:val="24"/>
          <w:lang w:val="id-ID"/>
        </w:rPr>
        <w:t>writing test</w:t>
      </w:r>
      <w:r w:rsidRPr="00B45419">
        <w:rPr>
          <w:sz w:val="24"/>
          <w:szCs w:val="24"/>
        </w:rPr>
        <w:t>)</w:t>
      </w:r>
    </w:p>
    <w:p w14:paraId="11E1824B" w14:textId="1E618AE0" w:rsidR="008A3D2B" w:rsidRPr="008A3D2B" w:rsidRDefault="008A3D2B" w:rsidP="00EA530E">
      <w:pPr>
        <w:pStyle w:val="TableParagraph"/>
        <w:numPr>
          <w:ilvl w:val="0"/>
          <w:numId w:val="24"/>
        </w:numPr>
        <w:tabs>
          <w:tab w:val="left" w:pos="353"/>
        </w:tabs>
        <w:spacing w:line="480" w:lineRule="auto"/>
        <w:contextualSpacing/>
        <w:rPr>
          <w:b/>
          <w:bCs/>
          <w:sz w:val="24"/>
          <w:szCs w:val="24"/>
          <w:lang w:val="id-ID"/>
        </w:rPr>
      </w:pPr>
      <w:r w:rsidRPr="008A3D2B">
        <w:rPr>
          <w:b/>
          <w:bCs/>
          <w:sz w:val="24"/>
          <w:szCs w:val="24"/>
          <w:lang w:val="id-ID"/>
        </w:rPr>
        <w:t>Pedoman Penilaian</w:t>
      </w:r>
    </w:p>
    <w:tbl>
      <w:tblPr>
        <w:tblW w:w="8363" w:type="dxa"/>
        <w:tblInd w:w="714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064"/>
        <w:gridCol w:w="703"/>
        <w:gridCol w:w="5596"/>
      </w:tblGrid>
      <w:tr w:rsidR="008A3D2B" w:rsidRPr="008A3D2B" w14:paraId="5E40D389" w14:textId="77777777" w:rsidTr="00E3628A">
        <w:trPr>
          <w:trHeight w:val="275"/>
        </w:trPr>
        <w:tc>
          <w:tcPr>
            <w:tcW w:w="2064" w:type="dxa"/>
          </w:tcPr>
          <w:p w14:paraId="135028A0" w14:textId="77777777" w:rsidR="008A3D2B" w:rsidRPr="008A3D2B" w:rsidRDefault="008A3D2B" w:rsidP="00E3628A">
            <w:pPr>
              <w:pStyle w:val="TableParagraph"/>
              <w:spacing w:before="10" w:line="245" w:lineRule="exact"/>
              <w:ind w:left="606"/>
              <w:rPr>
                <w:b/>
                <w:sz w:val="24"/>
                <w:szCs w:val="24"/>
              </w:rPr>
            </w:pPr>
            <w:r w:rsidRPr="008A3D2B">
              <w:rPr>
                <w:b/>
                <w:sz w:val="24"/>
                <w:szCs w:val="24"/>
              </w:rPr>
              <w:t>Aspect</w:t>
            </w:r>
          </w:p>
        </w:tc>
        <w:tc>
          <w:tcPr>
            <w:tcW w:w="703" w:type="dxa"/>
          </w:tcPr>
          <w:p w14:paraId="05335081" w14:textId="77777777" w:rsidR="008A3D2B" w:rsidRPr="008A3D2B" w:rsidRDefault="008A3D2B" w:rsidP="00E3628A">
            <w:pPr>
              <w:pStyle w:val="TableParagraph"/>
              <w:spacing w:before="10" w:line="245" w:lineRule="exact"/>
              <w:ind w:left="108"/>
              <w:rPr>
                <w:b/>
                <w:sz w:val="24"/>
                <w:szCs w:val="24"/>
              </w:rPr>
            </w:pPr>
            <w:r w:rsidRPr="008A3D2B">
              <w:rPr>
                <w:b/>
                <w:sz w:val="24"/>
                <w:szCs w:val="24"/>
                <w:lang w:val="id-ID"/>
              </w:rPr>
              <w:t>S</w:t>
            </w:r>
            <w:r w:rsidRPr="008A3D2B">
              <w:rPr>
                <w:b/>
                <w:sz w:val="24"/>
                <w:szCs w:val="24"/>
              </w:rPr>
              <w:t>core</w:t>
            </w:r>
          </w:p>
        </w:tc>
        <w:tc>
          <w:tcPr>
            <w:tcW w:w="5596" w:type="dxa"/>
          </w:tcPr>
          <w:p w14:paraId="1CA41831" w14:textId="77777777" w:rsidR="008A3D2B" w:rsidRPr="008A3D2B" w:rsidRDefault="008A3D2B" w:rsidP="00E3628A">
            <w:pPr>
              <w:pStyle w:val="TableParagraph"/>
              <w:spacing w:before="10" w:line="245" w:lineRule="exact"/>
              <w:jc w:val="center"/>
              <w:rPr>
                <w:b/>
                <w:sz w:val="24"/>
                <w:szCs w:val="24"/>
              </w:rPr>
            </w:pPr>
            <w:r w:rsidRPr="008A3D2B">
              <w:rPr>
                <w:b/>
                <w:sz w:val="24"/>
                <w:szCs w:val="24"/>
                <w:lang w:val="id-ID"/>
              </w:rPr>
              <w:t>D</w:t>
            </w:r>
            <w:r w:rsidRPr="008A3D2B">
              <w:rPr>
                <w:b/>
                <w:sz w:val="24"/>
                <w:szCs w:val="24"/>
              </w:rPr>
              <w:t>escription</w:t>
            </w:r>
          </w:p>
        </w:tc>
      </w:tr>
      <w:tr w:rsidR="008A3D2B" w:rsidRPr="008A3D2B" w14:paraId="41913E27" w14:textId="77777777" w:rsidTr="00E3628A">
        <w:trPr>
          <w:trHeight w:val="505"/>
        </w:trPr>
        <w:tc>
          <w:tcPr>
            <w:tcW w:w="2064" w:type="dxa"/>
            <w:vMerge w:val="restart"/>
          </w:tcPr>
          <w:p w14:paraId="78001066" w14:textId="77777777" w:rsidR="008A3D2B" w:rsidRPr="008A3D2B" w:rsidRDefault="008A3D2B" w:rsidP="00E3628A">
            <w:pPr>
              <w:pStyle w:val="TableParagraph"/>
              <w:spacing w:before="10"/>
              <w:rPr>
                <w:b/>
                <w:sz w:val="24"/>
                <w:szCs w:val="24"/>
              </w:rPr>
            </w:pPr>
          </w:p>
          <w:p w14:paraId="35820CE5" w14:textId="77777777" w:rsidR="008A3D2B" w:rsidRPr="008A3D2B" w:rsidRDefault="008A3D2B" w:rsidP="00E3628A">
            <w:pPr>
              <w:pStyle w:val="TableParagraph"/>
              <w:ind w:left="453" w:right="440"/>
              <w:jc w:val="center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Content</w:t>
            </w:r>
            <w:r w:rsidRPr="008A3D2B">
              <w:rPr>
                <w:spacing w:val="-52"/>
                <w:sz w:val="24"/>
                <w:szCs w:val="24"/>
              </w:rPr>
              <w:t xml:space="preserve"> </w:t>
            </w:r>
          </w:p>
          <w:p w14:paraId="59358023" w14:textId="77777777" w:rsidR="008A3D2B" w:rsidRPr="008A3D2B" w:rsidRDefault="008A3D2B" w:rsidP="00E3628A">
            <w:pPr>
              <w:pStyle w:val="TableParagraph"/>
              <w:spacing w:line="264" w:lineRule="exact"/>
              <w:ind w:left="451" w:right="440"/>
              <w:jc w:val="center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-</w:t>
            </w:r>
            <w:r w:rsidRPr="008A3D2B">
              <w:rPr>
                <w:spacing w:val="-27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Topic</w:t>
            </w:r>
          </w:p>
          <w:p w14:paraId="74819B79" w14:textId="77777777" w:rsidR="008A3D2B" w:rsidRPr="008A3D2B" w:rsidRDefault="008A3D2B" w:rsidP="00E3628A">
            <w:pPr>
              <w:pStyle w:val="TableParagraph"/>
              <w:spacing w:line="264" w:lineRule="exact"/>
              <w:ind w:left="450" w:right="440"/>
              <w:jc w:val="center"/>
              <w:rPr>
                <w:sz w:val="24"/>
                <w:szCs w:val="24"/>
              </w:rPr>
            </w:pPr>
            <w:r w:rsidRPr="008A3D2B">
              <w:rPr>
                <w:spacing w:val="-1"/>
                <w:sz w:val="24"/>
                <w:szCs w:val="24"/>
              </w:rPr>
              <w:t>-</w:t>
            </w:r>
            <w:r w:rsidRPr="008A3D2B">
              <w:rPr>
                <w:spacing w:val="-27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Details</w:t>
            </w:r>
          </w:p>
        </w:tc>
        <w:tc>
          <w:tcPr>
            <w:tcW w:w="703" w:type="dxa"/>
          </w:tcPr>
          <w:p w14:paraId="2B366C37" w14:textId="77777777" w:rsidR="008A3D2B" w:rsidRPr="008A3D2B" w:rsidRDefault="008A3D2B" w:rsidP="00E3628A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4</w:t>
            </w:r>
          </w:p>
        </w:tc>
        <w:tc>
          <w:tcPr>
            <w:tcW w:w="5596" w:type="dxa"/>
          </w:tcPr>
          <w:p w14:paraId="61E24C2D" w14:textId="77777777" w:rsidR="008A3D2B" w:rsidRPr="008A3D2B" w:rsidRDefault="008A3D2B" w:rsidP="00E3628A">
            <w:pPr>
              <w:pStyle w:val="TableParagraph"/>
              <w:spacing w:line="252" w:lineRule="exact"/>
              <w:ind w:left="108" w:right="97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The topic is complete and clear and the details</w:t>
            </w:r>
            <w:r w:rsidRPr="008A3D2B">
              <w:rPr>
                <w:spacing w:val="-5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are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relating</w:t>
            </w:r>
            <w:r w:rsidRPr="008A3D2B">
              <w:rPr>
                <w:spacing w:val="-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to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the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topic</w:t>
            </w:r>
          </w:p>
        </w:tc>
      </w:tr>
      <w:tr w:rsidR="008A3D2B" w:rsidRPr="008A3D2B" w14:paraId="2374DDB5" w14:textId="77777777" w:rsidTr="00E3628A">
        <w:trPr>
          <w:trHeight w:val="505"/>
        </w:trPr>
        <w:tc>
          <w:tcPr>
            <w:tcW w:w="2064" w:type="dxa"/>
            <w:vMerge/>
            <w:tcBorders>
              <w:top w:val="nil"/>
            </w:tcBorders>
          </w:tcPr>
          <w:p w14:paraId="7C0A35E8" w14:textId="77777777" w:rsidR="008A3D2B" w:rsidRPr="008A3D2B" w:rsidRDefault="008A3D2B" w:rsidP="00E3628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3" w:type="dxa"/>
          </w:tcPr>
          <w:p w14:paraId="2EC2FA05" w14:textId="77777777" w:rsidR="008A3D2B" w:rsidRPr="008A3D2B" w:rsidRDefault="008A3D2B" w:rsidP="00E3628A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3</w:t>
            </w:r>
          </w:p>
        </w:tc>
        <w:tc>
          <w:tcPr>
            <w:tcW w:w="5596" w:type="dxa"/>
          </w:tcPr>
          <w:p w14:paraId="08FE6BA9" w14:textId="77777777" w:rsidR="008A3D2B" w:rsidRPr="008A3D2B" w:rsidRDefault="008A3D2B" w:rsidP="00E3628A">
            <w:pPr>
              <w:pStyle w:val="TableParagraph"/>
              <w:spacing w:line="252" w:lineRule="exact"/>
              <w:ind w:left="108" w:right="133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The topic is complete and clear but the details</w:t>
            </w:r>
            <w:r w:rsidRPr="008A3D2B">
              <w:rPr>
                <w:spacing w:val="-5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are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almost</w:t>
            </w:r>
            <w:r w:rsidRPr="008A3D2B">
              <w:rPr>
                <w:spacing w:val="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relating</w:t>
            </w:r>
            <w:r w:rsidRPr="008A3D2B">
              <w:rPr>
                <w:spacing w:val="-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to the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topic</w:t>
            </w:r>
          </w:p>
        </w:tc>
      </w:tr>
      <w:tr w:rsidR="008A3D2B" w:rsidRPr="008A3D2B" w14:paraId="5C24FF89" w14:textId="77777777" w:rsidTr="00E3628A">
        <w:trPr>
          <w:trHeight w:val="505"/>
        </w:trPr>
        <w:tc>
          <w:tcPr>
            <w:tcW w:w="2064" w:type="dxa"/>
            <w:vMerge/>
            <w:tcBorders>
              <w:top w:val="nil"/>
            </w:tcBorders>
          </w:tcPr>
          <w:p w14:paraId="556A1BC7" w14:textId="77777777" w:rsidR="008A3D2B" w:rsidRPr="008A3D2B" w:rsidRDefault="008A3D2B" w:rsidP="00E3628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3" w:type="dxa"/>
          </w:tcPr>
          <w:p w14:paraId="62B895E1" w14:textId="77777777" w:rsidR="008A3D2B" w:rsidRPr="008A3D2B" w:rsidRDefault="008A3D2B" w:rsidP="00E3628A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2</w:t>
            </w:r>
          </w:p>
        </w:tc>
        <w:tc>
          <w:tcPr>
            <w:tcW w:w="5596" w:type="dxa"/>
          </w:tcPr>
          <w:p w14:paraId="5E5ACADA" w14:textId="77777777" w:rsidR="008A3D2B" w:rsidRPr="008A3D2B" w:rsidRDefault="008A3D2B" w:rsidP="00E3628A">
            <w:pPr>
              <w:pStyle w:val="TableParagraph"/>
              <w:spacing w:line="252" w:lineRule="exact"/>
              <w:ind w:left="108" w:right="133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The topic is complete and clear but the detail</w:t>
            </w:r>
            <w:r w:rsidRPr="008A3D2B">
              <w:rPr>
                <w:sz w:val="24"/>
                <w:szCs w:val="24"/>
                <w:lang w:val="id-ID"/>
              </w:rPr>
              <w:t xml:space="preserve">s </w:t>
            </w:r>
            <w:r w:rsidRPr="008A3D2B">
              <w:rPr>
                <w:sz w:val="24"/>
                <w:szCs w:val="24"/>
              </w:rPr>
              <w:t>are not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relating</w:t>
            </w:r>
            <w:r w:rsidRPr="008A3D2B">
              <w:rPr>
                <w:spacing w:val="-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to</w:t>
            </w:r>
            <w:r w:rsidRPr="008A3D2B">
              <w:rPr>
                <w:spacing w:val="-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the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topic</w:t>
            </w:r>
          </w:p>
        </w:tc>
      </w:tr>
      <w:tr w:rsidR="008A3D2B" w:rsidRPr="008A3D2B" w14:paraId="687CA5B4" w14:textId="77777777" w:rsidTr="00E3628A">
        <w:trPr>
          <w:trHeight w:val="506"/>
        </w:trPr>
        <w:tc>
          <w:tcPr>
            <w:tcW w:w="2064" w:type="dxa"/>
            <w:vMerge/>
            <w:tcBorders>
              <w:top w:val="nil"/>
            </w:tcBorders>
          </w:tcPr>
          <w:p w14:paraId="126C0BA8" w14:textId="77777777" w:rsidR="008A3D2B" w:rsidRPr="008A3D2B" w:rsidRDefault="008A3D2B" w:rsidP="00E3628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3" w:type="dxa"/>
          </w:tcPr>
          <w:p w14:paraId="5607DA30" w14:textId="77777777" w:rsidR="008A3D2B" w:rsidRPr="008A3D2B" w:rsidRDefault="008A3D2B" w:rsidP="00E3628A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1</w:t>
            </w:r>
          </w:p>
        </w:tc>
        <w:tc>
          <w:tcPr>
            <w:tcW w:w="5596" w:type="dxa"/>
          </w:tcPr>
          <w:p w14:paraId="064A3916" w14:textId="77777777" w:rsidR="008A3D2B" w:rsidRPr="008A3D2B" w:rsidRDefault="008A3D2B" w:rsidP="00E3628A">
            <w:pPr>
              <w:pStyle w:val="TableParagraph"/>
              <w:spacing w:line="252" w:lineRule="exact"/>
              <w:ind w:left="108" w:right="349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The</w:t>
            </w:r>
            <w:r w:rsidRPr="008A3D2B">
              <w:rPr>
                <w:spacing w:val="-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topic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is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not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clear</w:t>
            </w:r>
            <w:r w:rsidRPr="008A3D2B">
              <w:rPr>
                <w:spacing w:val="-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and the details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are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not</w:t>
            </w:r>
            <w:r w:rsidRPr="008A3D2B">
              <w:rPr>
                <w:sz w:val="24"/>
                <w:szCs w:val="24"/>
                <w:lang w:val="id-ID"/>
              </w:rPr>
              <w:t xml:space="preserve"> </w:t>
            </w:r>
            <w:r w:rsidRPr="008A3D2B">
              <w:rPr>
                <w:spacing w:val="-5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relating</w:t>
            </w:r>
            <w:r w:rsidRPr="008A3D2B">
              <w:rPr>
                <w:spacing w:val="-4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to the topic</w:t>
            </w:r>
          </w:p>
        </w:tc>
      </w:tr>
      <w:tr w:rsidR="008A3D2B" w:rsidRPr="008A3D2B" w14:paraId="18CBF167" w14:textId="77777777" w:rsidTr="00E3628A">
        <w:trPr>
          <w:trHeight w:val="505"/>
        </w:trPr>
        <w:tc>
          <w:tcPr>
            <w:tcW w:w="2064" w:type="dxa"/>
            <w:vMerge w:val="restart"/>
          </w:tcPr>
          <w:p w14:paraId="10EDEABF" w14:textId="77777777" w:rsidR="008A3D2B" w:rsidRPr="008A3D2B" w:rsidRDefault="008A3D2B" w:rsidP="00E3628A">
            <w:pPr>
              <w:pStyle w:val="TableParagraph"/>
              <w:spacing w:before="10"/>
              <w:rPr>
                <w:b/>
                <w:sz w:val="24"/>
                <w:szCs w:val="24"/>
              </w:rPr>
            </w:pPr>
          </w:p>
          <w:p w14:paraId="12535AA3" w14:textId="77777777" w:rsidR="008A3D2B" w:rsidRPr="008A3D2B" w:rsidRDefault="008A3D2B" w:rsidP="00E3628A">
            <w:pPr>
              <w:pStyle w:val="TableParagraph"/>
              <w:ind w:right="238"/>
              <w:jc w:val="center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Organization</w:t>
            </w:r>
          </w:p>
          <w:p w14:paraId="22C8CA00" w14:textId="77777777" w:rsidR="008A3D2B" w:rsidRPr="008A3D2B" w:rsidRDefault="008A3D2B" w:rsidP="00E3628A">
            <w:pPr>
              <w:pStyle w:val="TableParagraph"/>
              <w:tabs>
                <w:tab w:val="left" w:pos="370"/>
                <w:tab w:val="left" w:pos="514"/>
              </w:tabs>
              <w:spacing w:line="263" w:lineRule="exact"/>
              <w:jc w:val="center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  <w:lang w:val="id-ID"/>
              </w:rPr>
              <w:t>-</w:t>
            </w:r>
            <w:r w:rsidRPr="008A3D2B">
              <w:rPr>
                <w:sz w:val="24"/>
                <w:szCs w:val="24"/>
              </w:rPr>
              <w:t>Identification</w:t>
            </w:r>
          </w:p>
          <w:p w14:paraId="0BFA30FA" w14:textId="77777777" w:rsidR="008A3D2B" w:rsidRPr="008A3D2B" w:rsidRDefault="008A3D2B" w:rsidP="00E3628A">
            <w:pPr>
              <w:pStyle w:val="TableParagraph"/>
              <w:tabs>
                <w:tab w:val="left" w:pos="371"/>
                <w:tab w:val="left" w:pos="593"/>
              </w:tabs>
              <w:spacing w:line="263" w:lineRule="exact"/>
              <w:jc w:val="center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  <w:lang w:val="id-ID"/>
              </w:rPr>
              <w:t>-</w:t>
            </w:r>
            <w:r w:rsidRPr="008A3D2B">
              <w:rPr>
                <w:sz w:val="24"/>
                <w:szCs w:val="24"/>
              </w:rPr>
              <w:t>Description</w:t>
            </w:r>
          </w:p>
        </w:tc>
        <w:tc>
          <w:tcPr>
            <w:tcW w:w="703" w:type="dxa"/>
          </w:tcPr>
          <w:p w14:paraId="1835AB88" w14:textId="77777777" w:rsidR="008A3D2B" w:rsidRPr="008A3D2B" w:rsidRDefault="008A3D2B" w:rsidP="00E3628A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4</w:t>
            </w:r>
          </w:p>
        </w:tc>
        <w:tc>
          <w:tcPr>
            <w:tcW w:w="5596" w:type="dxa"/>
          </w:tcPr>
          <w:p w14:paraId="5E024989" w14:textId="77777777" w:rsidR="008A3D2B" w:rsidRPr="008A3D2B" w:rsidRDefault="008A3D2B" w:rsidP="00E3628A">
            <w:pPr>
              <w:pStyle w:val="TableParagraph"/>
              <w:spacing w:line="252" w:lineRule="exact"/>
              <w:ind w:left="108" w:right="130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Identification</w:t>
            </w:r>
            <w:r w:rsidRPr="008A3D2B">
              <w:rPr>
                <w:spacing w:val="-5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is</w:t>
            </w:r>
            <w:r w:rsidRPr="008A3D2B">
              <w:rPr>
                <w:spacing w:val="-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complete</w:t>
            </w:r>
            <w:r w:rsidRPr="008A3D2B">
              <w:rPr>
                <w:spacing w:val="-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and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descriptions</w:t>
            </w:r>
            <w:r w:rsidRPr="008A3D2B">
              <w:rPr>
                <w:spacing w:val="-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are</w:t>
            </w:r>
            <w:r w:rsidRPr="008A3D2B">
              <w:rPr>
                <w:spacing w:val="-5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arranged with</w:t>
            </w:r>
            <w:r w:rsidRPr="008A3D2B">
              <w:rPr>
                <w:spacing w:val="-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proper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connectives</w:t>
            </w:r>
          </w:p>
        </w:tc>
      </w:tr>
      <w:tr w:rsidR="008A3D2B" w:rsidRPr="008A3D2B" w14:paraId="2308A5F5" w14:textId="77777777" w:rsidTr="00E3628A">
        <w:trPr>
          <w:trHeight w:val="760"/>
        </w:trPr>
        <w:tc>
          <w:tcPr>
            <w:tcW w:w="2064" w:type="dxa"/>
            <w:vMerge/>
            <w:tcBorders>
              <w:top w:val="nil"/>
            </w:tcBorders>
          </w:tcPr>
          <w:p w14:paraId="62F8ADB8" w14:textId="77777777" w:rsidR="008A3D2B" w:rsidRPr="008A3D2B" w:rsidRDefault="008A3D2B" w:rsidP="00E3628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3" w:type="dxa"/>
          </w:tcPr>
          <w:p w14:paraId="792D599C" w14:textId="77777777" w:rsidR="008A3D2B" w:rsidRPr="008A3D2B" w:rsidRDefault="008A3D2B" w:rsidP="00E3628A">
            <w:pPr>
              <w:pStyle w:val="TableParagraph"/>
              <w:spacing w:line="251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3</w:t>
            </w:r>
          </w:p>
        </w:tc>
        <w:tc>
          <w:tcPr>
            <w:tcW w:w="5596" w:type="dxa"/>
          </w:tcPr>
          <w:p w14:paraId="5BD3B9D8" w14:textId="77777777" w:rsidR="008A3D2B" w:rsidRPr="008A3D2B" w:rsidRDefault="008A3D2B" w:rsidP="00E3628A">
            <w:pPr>
              <w:pStyle w:val="TableParagraph"/>
              <w:spacing w:line="251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Identification</w:t>
            </w:r>
            <w:r w:rsidRPr="008A3D2B">
              <w:rPr>
                <w:spacing w:val="-4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is</w:t>
            </w:r>
            <w:r w:rsidRPr="008A3D2B">
              <w:rPr>
                <w:spacing w:val="-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almost complete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and</w:t>
            </w:r>
          </w:p>
          <w:p w14:paraId="648D7D31" w14:textId="77777777" w:rsidR="008A3D2B" w:rsidRPr="008A3D2B" w:rsidRDefault="008A3D2B" w:rsidP="00E3628A">
            <w:pPr>
              <w:pStyle w:val="TableParagraph"/>
              <w:spacing w:line="252" w:lineRule="exact"/>
              <w:ind w:left="108" w:right="249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descriptions are arranged with almost proper</w:t>
            </w:r>
            <w:r w:rsidRPr="008A3D2B">
              <w:rPr>
                <w:spacing w:val="-5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connectives</w:t>
            </w:r>
          </w:p>
        </w:tc>
      </w:tr>
      <w:tr w:rsidR="008A3D2B" w:rsidRPr="008A3D2B" w14:paraId="1FF1934F" w14:textId="77777777" w:rsidTr="00E3628A">
        <w:trPr>
          <w:trHeight w:val="506"/>
        </w:trPr>
        <w:tc>
          <w:tcPr>
            <w:tcW w:w="2064" w:type="dxa"/>
            <w:vMerge/>
            <w:tcBorders>
              <w:top w:val="nil"/>
            </w:tcBorders>
          </w:tcPr>
          <w:p w14:paraId="1DD363B9" w14:textId="77777777" w:rsidR="008A3D2B" w:rsidRPr="008A3D2B" w:rsidRDefault="008A3D2B" w:rsidP="00E3628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3" w:type="dxa"/>
          </w:tcPr>
          <w:p w14:paraId="51A58121" w14:textId="77777777" w:rsidR="008A3D2B" w:rsidRPr="008A3D2B" w:rsidRDefault="008A3D2B" w:rsidP="00E3628A">
            <w:pPr>
              <w:pStyle w:val="TableParagraph"/>
              <w:spacing w:line="251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2</w:t>
            </w:r>
          </w:p>
        </w:tc>
        <w:tc>
          <w:tcPr>
            <w:tcW w:w="5596" w:type="dxa"/>
          </w:tcPr>
          <w:p w14:paraId="5557AF6C" w14:textId="77777777" w:rsidR="008A3D2B" w:rsidRPr="008A3D2B" w:rsidRDefault="008A3D2B" w:rsidP="00E3628A">
            <w:pPr>
              <w:pStyle w:val="TableParagraph"/>
              <w:spacing w:line="252" w:lineRule="exact"/>
              <w:ind w:left="108" w:right="102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Identification is not complete and descriptions</w:t>
            </w:r>
            <w:r w:rsidRPr="008A3D2B">
              <w:rPr>
                <w:spacing w:val="-5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are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arranged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with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few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misuse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of</w:t>
            </w:r>
            <w:r w:rsidRPr="008A3D2B">
              <w:rPr>
                <w:spacing w:val="-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connectives</w:t>
            </w:r>
          </w:p>
        </w:tc>
      </w:tr>
      <w:tr w:rsidR="008A3D2B" w:rsidRPr="008A3D2B" w14:paraId="36BDF10A" w14:textId="77777777" w:rsidTr="00E3628A">
        <w:trPr>
          <w:trHeight w:val="505"/>
        </w:trPr>
        <w:tc>
          <w:tcPr>
            <w:tcW w:w="2064" w:type="dxa"/>
            <w:vMerge/>
            <w:tcBorders>
              <w:top w:val="nil"/>
            </w:tcBorders>
          </w:tcPr>
          <w:p w14:paraId="11AD05B5" w14:textId="77777777" w:rsidR="008A3D2B" w:rsidRPr="008A3D2B" w:rsidRDefault="008A3D2B" w:rsidP="00E3628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3" w:type="dxa"/>
          </w:tcPr>
          <w:p w14:paraId="35C0B996" w14:textId="77777777" w:rsidR="008A3D2B" w:rsidRPr="008A3D2B" w:rsidRDefault="008A3D2B" w:rsidP="00E3628A">
            <w:pPr>
              <w:pStyle w:val="TableParagraph"/>
              <w:spacing w:line="251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1</w:t>
            </w:r>
          </w:p>
        </w:tc>
        <w:tc>
          <w:tcPr>
            <w:tcW w:w="5596" w:type="dxa"/>
          </w:tcPr>
          <w:p w14:paraId="3D9C783F" w14:textId="77777777" w:rsidR="008A3D2B" w:rsidRPr="008A3D2B" w:rsidRDefault="008A3D2B" w:rsidP="00E3628A">
            <w:pPr>
              <w:pStyle w:val="TableParagraph"/>
              <w:spacing w:line="252" w:lineRule="exact"/>
              <w:ind w:left="108" w:right="116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Identification</w:t>
            </w:r>
            <w:r w:rsidRPr="008A3D2B">
              <w:rPr>
                <w:spacing w:val="-6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is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not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complete</w:t>
            </w:r>
            <w:r w:rsidRPr="008A3D2B">
              <w:rPr>
                <w:spacing w:val="-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and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description</w:t>
            </w:r>
            <w:r w:rsidRPr="008A3D2B">
              <w:rPr>
                <w:sz w:val="24"/>
                <w:szCs w:val="24"/>
                <w:lang w:val="id-ID"/>
              </w:rPr>
              <w:t xml:space="preserve">s </w:t>
            </w:r>
            <w:r w:rsidRPr="008A3D2B">
              <w:rPr>
                <w:sz w:val="24"/>
                <w:szCs w:val="24"/>
              </w:rPr>
              <w:t>arranged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with</w:t>
            </w:r>
            <w:r w:rsidRPr="008A3D2B">
              <w:rPr>
                <w:spacing w:val="-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misuse of connectives</w:t>
            </w:r>
          </w:p>
        </w:tc>
      </w:tr>
      <w:tr w:rsidR="008A3D2B" w:rsidRPr="008A3D2B" w14:paraId="182D30FB" w14:textId="77777777" w:rsidTr="00E3628A">
        <w:trPr>
          <w:trHeight w:val="506"/>
        </w:trPr>
        <w:tc>
          <w:tcPr>
            <w:tcW w:w="2064" w:type="dxa"/>
            <w:vMerge w:val="restart"/>
          </w:tcPr>
          <w:p w14:paraId="2FD4D28B" w14:textId="77777777" w:rsidR="008A3D2B" w:rsidRPr="008A3D2B" w:rsidRDefault="008A3D2B" w:rsidP="00E3628A">
            <w:pPr>
              <w:pStyle w:val="TableParagraph"/>
              <w:spacing w:before="9"/>
              <w:rPr>
                <w:b/>
                <w:sz w:val="24"/>
                <w:szCs w:val="24"/>
              </w:rPr>
            </w:pPr>
          </w:p>
          <w:p w14:paraId="129DE408" w14:textId="77777777" w:rsidR="008A3D2B" w:rsidRPr="008A3D2B" w:rsidRDefault="008A3D2B" w:rsidP="00E3628A">
            <w:pPr>
              <w:pStyle w:val="TableParagraph"/>
              <w:ind w:left="772" w:right="484" w:hanging="269"/>
              <w:rPr>
                <w:sz w:val="24"/>
                <w:szCs w:val="24"/>
              </w:rPr>
            </w:pPr>
            <w:r w:rsidRPr="008A3D2B">
              <w:rPr>
                <w:spacing w:val="-1"/>
                <w:sz w:val="24"/>
                <w:szCs w:val="24"/>
              </w:rPr>
              <w:t>Grammar</w:t>
            </w:r>
            <w:r w:rsidRPr="008A3D2B">
              <w:rPr>
                <w:spacing w:val="-52"/>
                <w:sz w:val="24"/>
                <w:szCs w:val="24"/>
              </w:rPr>
              <w:t xml:space="preserve"> </w:t>
            </w:r>
          </w:p>
          <w:p w14:paraId="4E41CFF6" w14:textId="77777777" w:rsidR="008A3D2B" w:rsidRPr="008A3D2B" w:rsidRDefault="008A3D2B" w:rsidP="00E3628A">
            <w:pPr>
              <w:pStyle w:val="TableParagraph"/>
              <w:spacing w:line="263" w:lineRule="exact"/>
              <w:ind w:left="110"/>
              <w:rPr>
                <w:sz w:val="24"/>
                <w:szCs w:val="24"/>
              </w:rPr>
            </w:pPr>
            <w:r w:rsidRPr="008A3D2B">
              <w:rPr>
                <w:spacing w:val="-1"/>
                <w:sz w:val="24"/>
                <w:szCs w:val="24"/>
              </w:rPr>
              <w:t>-</w:t>
            </w:r>
            <w:r w:rsidRPr="008A3D2B">
              <w:rPr>
                <w:spacing w:val="-27"/>
                <w:sz w:val="24"/>
                <w:szCs w:val="24"/>
              </w:rPr>
              <w:t xml:space="preserve"> </w:t>
            </w:r>
            <w:r w:rsidRPr="008A3D2B">
              <w:rPr>
                <w:spacing w:val="-1"/>
                <w:sz w:val="24"/>
                <w:szCs w:val="24"/>
              </w:rPr>
              <w:t>Use</w:t>
            </w:r>
            <w:r w:rsidRPr="008A3D2B">
              <w:rPr>
                <w:spacing w:val="1"/>
                <w:sz w:val="24"/>
                <w:szCs w:val="24"/>
              </w:rPr>
              <w:t xml:space="preserve"> </w:t>
            </w:r>
            <w:r w:rsidRPr="008A3D2B">
              <w:rPr>
                <w:spacing w:val="-1"/>
                <w:sz w:val="24"/>
                <w:szCs w:val="24"/>
              </w:rPr>
              <w:t>present</w:t>
            </w:r>
            <w:r w:rsidRPr="008A3D2B">
              <w:rPr>
                <w:spacing w:val="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tense</w:t>
            </w:r>
          </w:p>
          <w:p w14:paraId="4DD3EE07" w14:textId="77777777" w:rsidR="008A3D2B" w:rsidRPr="008A3D2B" w:rsidRDefault="008A3D2B" w:rsidP="00E3628A">
            <w:pPr>
              <w:pStyle w:val="TableParagraph"/>
              <w:spacing w:line="263" w:lineRule="exact"/>
              <w:ind w:left="453"/>
              <w:rPr>
                <w:sz w:val="24"/>
                <w:szCs w:val="24"/>
              </w:rPr>
            </w:pPr>
            <w:r w:rsidRPr="008A3D2B">
              <w:rPr>
                <w:spacing w:val="-1"/>
                <w:sz w:val="24"/>
                <w:szCs w:val="24"/>
              </w:rPr>
              <w:t>-</w:t>
            </w:r>
            <w:r w:rsidRPr="008A3D2B">
              <w:rPr>
                <w:spacing w:val="-26"/>
                <w:sz w:val="24"/>
                <w:szCs w:val="24"/>
              </w:rPr>
              <w:t xml:space="preserve"> </w:t>
            </w:r>
            <w:r w:rsidRPr="008A3D2B">
              <w:rPr>
                <w:spacing w:val="-1"/>
                <w:sz w:val="24"/>
                <w:szCs w:val="24"/>
              </w:rPr>
              <w:t>Adjective</w:t>
            </w:r>
          </w:p>
        </w:tc>
        <w:tc>
          <w:tcPr>
            <w:tcW w:w="703" w:type="dxa"/>
          </w:tcPr>
          <w:p w14:paraId="565F5E54" w14:textId="77777777" w:rsidR="008A3D2B" w:rsidRPr="008A3D2B" w:rsidRDefault="008A3D2B" w:rsidP="00E3628A">
            <w:pPr>
              <w:pStyle w:val="TableParagraph"/>
              <w:spacing w:line="251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4</w:t>
            </w:r>
          </w:p>
        </w:tc>
        <w:tc>
          <w:tcPr>
            <w:tcW w:w="5596" w:type="dxa"/>
          </w:tcPr>
          <w:p w14:paraId="23B2A9EA" w14:textId="77777777" w:rsidR="008A3D2B" w:rsidRPr="008A3D2B" w:rsidRDefault="008A3D2B" w:rsidP="00E3628A">
            <w:pPr>
              <w:pStyle w:val="TableParagraph"/>
              <w:spacing w:line="252" w:lineRule="exact"/>
              <w:ind w:left="108" w:right="885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Very few grammatical or adjective in</w:t>
            </w:r>
            <w:r w:rsidRPr="008A3D2B">
              <w:rPr>
                <w:spacing w:val="-5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accuracies</w:t>
            </w:r>
          </w:p>
        </w:tc>
      </w:tr>
      <w:tr w:rsidR="008A3D2B" w:rsidRPr="008A3D2B" w14:paraId="2D3831D5" w14:textId="77777777" w:rsidTr="00E3628A">
        <w:trPr>
          <w:trHeight w:val="506"/>
        </w:trPr>
        <w:tc>
          <w:tcPr>
            <w:tcW w:w="2064" w:type="dxa"/>
            <w:vMerge/>
            <w:tcBorders>
              <w:top w:val="nil"/>
            </w:tcBorders>
          </w:tcPr>
          <w:p w14:paraId="18BCBECA" w14:textId="77777777" w:rsidR="008A3D2B" w:rsidRPr="008A3D2B" w:rsidRDefault="008A3D2B" w:rsidP="00E3628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3" w:type="dxa"/>
          </w:tcPr>
          <w:p w14:paraId="1BF0084D" w14:textId="77777777" w:rsidR="008A3D2B" w:rsidRPr="008A3D2B" w:rsidRDefault="008A3D2B" w:rsidP="00E3628A">
            <w:pPr>
              <w:pStyle w:val="TableParagraph"/>
              <w:spacing w:line="251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3</w:t>
            </w:r>
          </w:p>
        </w:tc>
        <w:tc>
          <w:tcPr>
            <w:tcW w:w="5596" w:type="dxa"/>
          </w:tcPr>
          <w:p w14:paraId="627B3F4C" w14:textId="77777777" w:rsidR="008A3D2B" w:rsidRPr="008A3D2B" w:rsidRDefault="008A3D2B" w:rsidP="00E3628A">
            <w:pPr>
              <w:pStyle w:val="TableParagraph"/>
              <w:spacing w:line="252" w:lineRule="exact"/>
              <w:ind w:left="108" w:right="429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Few</w:t>
            </w:r>
            <w:r w:rsidRPr="008A3D2B">
              <w:rPr>
                <w:spacing w:val="-5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grammatical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or</w:t>
            </w:r>
            <w:r w:rsidRPr="008A3D2B">
              <w:rPr>
                <w:spacing w:val="-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adjective</w:t>
            </w:r>
            <w:r w:rsidRPr="008A3D2B">
              <w:rPr>
                <w:spacing w:val="-4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inaccuracies</w:t>
            </w:r>
            <w:r w:rsidRPr="008A3D2B">
              <w:rPr>
                <w:spacing w:val="-5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but not</w:t>
            </w:r>
            <w:r w:rsidRPr="008A3D2B">
              <w:rPr>
                <w:spacing w:val="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effect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on meaning</w:t>
            </w:r>
          </w:p>
        </w:tc>
      </w:tr>
      <w:tr w:rsidR="008A3D2B" w:rsidRPr="008A3D2B" w14:paraId="31D83F31" w14:textId="77777777" w:rsidTr="00E3628A">
        <w:trPr>
          <w:trHeight w:val="506"/>
        </w:trPr>
        <w:tc>
          <w:tcPr>
            <w:tcW w:w="2064" w:type="dxa"/>
            <w:vMerge/>
            <w:tcBorders>
              <w:top w:val="nil"/>
            </w:tcBorders>
          </w:tcPr>
          <w:p w14:paraId="5FDC8F72" w14:textId="77777777" w:rsidR="008A3D2B" w:rsidRPr="008A3D2B" w:rsidRDefault="008A3D2B" w:rsidP="00E3628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3" w:type="dxa"/>
          </w:tcPr>
          <w:p w14:paraId="2B77E4CD" w14:textId="77777777" w:rsidR="008A3D2B" w:rsidRPr="008A3D2B" w:rsidRDefault="008A3D2B" w:rsidP="00E3628A">
            <w:pPr>
              <w:pStyle w:val="TableParagraph"/>
              <w:spacing w:line="251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2</w:t>
            </w:r>
          </w:p>
        </w:tc>
        <w:tc>
          <w:tcPr>
            <w:tcW w:w="5596" w:type="dxa"/>
          </w:tcPr>
          <w:p w14:paraId="319164E4" w14:textId="77777777" w:rsidR="008A3D2B" w:rsidRPr="008A3D2B" w:rsidRDefault="008A3D2B" w:rsidP="00E3628A">
            <w:pPr>
              <w:pStyle w:val="TableParagraph"/>
              <w:spacing w:line="252" w:lineRule="exact"/>
              <w:ind w:left="108" w:right="1030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Numerous</w:t>
            </w:r>
            <w:r w:rsidRPr="008A3D2B">
              <w:rPr>
                <w:spacing w:val="-4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grammatical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or</w:t>
            </w:r>
            <w:r w:rsidRPr="008A3D2B">
              <w:rPr>
                <w:spacing w:val="-5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adjective</w:t>
            </w:r>
            <w:r w:rsidRPr="008A3D2B">
              <w:rPr>
                <w:spacing w:val="-5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inaccuracies</w:t>
            </w:r>
          </w:p>
        </w:tc>
      </w:tr>
      <w:tr w:rsidR="008A3D2B" w:rsidRPr="008A3D2B" w14:paraId="02E375D9" w14:textId="77777777" w:rsidTr="00E3628A">
        <w:trPr>
          <w:trHeight w:val="505"/>
        </w:trPr>
        <w:tc>
          <w:tcPr>
            <w:tcW w:w="2064" w:type="dxa"/>
            <w:vMerge/>
            <w:tcBorders>
              <w:top w:val="nil"/>
            </w:tcBorders>
          </w:tcPr>
          <w:p w14:paraId="4FFD15C3" w14:textId="77777777" w:rsidR="008A3D2B" w:rsidRPr="008A3D2B" w:rsidRDefault="008A3D2B" w:rsidP="00E3628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3" w:type="dxa"/>
          </w:tcPr>
          <w:p w14:paraId="3B38C750" w14:textId="77777777" w:rsidR="008A3D2B" w:rsidRPr="008A3D2B" w:rsidRDefault="008A3D2B" w:rsidP="00E3628A">
            <w:pPr>
              <w:pStyle w:val="TableParagraph"/>
              <w:spacing w:line="251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1</w:t>
            </w:r>
          </w:p>
        </w:tc>
        <w:tc>
          <w:tcPr>
            <w:tcW w:w="5596" w:type="dxa"/>
          </w:tcPr>
          <w:p w14:paraId="0C430A01" w14:textId="77777777" w:rsidR="008A3D2B" w:rsidRPr="008A3D2B" w:rsidRDefault="008A3D2B" w:rsidP="00E3628A">
            <w:pPr>
              <w:pStyle w:val="TableParagraph"/>
              <w:spacing w:line="252" w:lineRule="exact"/>
              <w:ind w:left="108" w:right="92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Frequent grammatical or adjective in</w:t>
            </w:r>
            <w:r w:rsidRPr="008A3D2B">
              <w:rPr>
                <w:spacing w:val="-5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accuracies</w:t>
            </w:r>
          </w:p>
        </w:tc>
      </w:tr>
      <w:tr w:rsidR="008A3D2B" w:rsidRPr="008A3D2B" w14:paraId="7163F222" w14:textId="77777777" w:rsidTr="00E3628A">
        <w:trPr>
          <w:trHeight w:val="251"/>
        </w:trPr>
        <w:tc>
          <w:tcPr>
            <w:tcW w:w="2064" w:type="dxa"/>
            <w:vMerge w:val="restart"/>
          </w:tcPr>
          <w:p w14:paraId="6B2CC31F" w14:textId="77777777" w:rsidR="008A3D2B" w:rsidRPr="008A3D2B" w:rsidRDefault="008A3D2B" w:rsidP="00E3628A">
            <w:pPr>
              <w:pStyle w:val="TableParagraph"/>
              <w:rPr>
                <w:b/>
                <w:sz w:val="24"/>
                <w:szCs w:val="24"/>
              </w:rPr>
            </w:pPr>
          </w:p>
          <w:p w14:paraId="2F466C6F" w14:textId="77777777" w:rsidR="008A3D2B" w:rsidRPr="008A3D2B" w:rsidRDefault="008A3D2B" w:rsidP="00E3628A">
            <w:pPr>
              <w:pStyle w:val="TableParagraph"/>
              <w:spacing w:before="2"/>
              <w:rPr>
                <w:b/>
                <w:sz w:val="24"/>
                <w:szCs w:val="24"/>
              </w:rPr>
            </w:pPr>
          </w:p>
          <w:p w14:paraId="3BBAA595" w14:textId="77777777" w:rsidR="008A3D2B" w:rsidRPr="008A3D2B" w:rsidRDefault="008A3D2B" w:rsidP="00E3628A">
            <w:pPr>
              <w:pStyle w:val="TableParagraph"/>
              <w:ind w:left="695" w:right="205" w:hanging="464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Vocabulary</w:t>
            </w:r>
          </w:p>
        </w:tc>
        <w:tc>
          <w:tcPr>
            <w:tcW w:w="703" w:type="dxa"/>
          </w:tcPr>
          <w:p w14:paraId="026F1502" w14:textId="77777777" w:rsidR="008A3D2B" w:rsidRPr="008A3D2B" w:rsidRDefault="008A3D2B" w:rsidP="00E3628A">
            <w:pPr>
              <w:pStyle w:val="TableParagraph"/>
              <w:spacing w:line="232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4</w:t>
            </w:r>
          </w:p>
        </w:tc>
        <w:tc>
          <w:tcPr>
            <w:tcW w:w="5596" w:type="dxa"/>
          </w:tcPr>
          <w:p w14:paraId="7A8592F6" w14:textId="77777777" w:rsidR="008A3D2B" w:rsidRPr="008A3D2B" w:rsidRDefault="008A3D2B" w:rsidP="00E3628A">
            <w:pPr>
              <w:pStyle w:val="TableParagraph"/>
              <w:spacing w:line="232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Effective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choice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of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words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and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word</w:t>
            </w:r>
            <w:r w:rsidRPr="008A3D2B">
              <w:rPr>
                <w:spacing w:val="-4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forms</w:t>
            </w:r>
          </w:p>
        </w:tc>
      </w:tr>
      <w:tr w:rsidR="008A3D2B" w:rsidRPr="008A3D2B" w14:paraId="5CFDA26A" w14:textId="77777777" w:rsidTr="00E3628A">
        <w:trPr>
          <w:trHeight w:val="506"/>
        </w:trPr>
        <w:tc>
          <w:tcPr>
            <w:tcW w:w="2064" w:type="dxa"/>
            <w:vMerge/>
            <w:tcBorders>
              <w:top w:val="nil"/>
            </w:tcBorders>
          </w:tcPr>
          <w:p w14:paraId="224D028E" w14:textId="77777777" w:rsidR="008A3D2B" w:rsidRPr="008A3D2B" w:rsidRDefault="008A3D2B" w:rsidP="00E3628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3" w:type="dxa"/>
          </w:tcPr>
          <w:p w14:paraId="7F67D354" w14:textId="77777777" w:rsidR="008A3D2B" w:rsidRPr="008A3D2B" w:rsidRDefault="008A3D2B" w:rsidP="00E3628A">
            <w:pPr>
              <w:pStyle w:val="TableParagraph"/>
              <w:spacing w:line="251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3</w:t>
            </w:r>
          </w:p>
        </w:tc>
        <w:tc>
          <w:tcPr>
            <w:tcW w:w="5596" w:type="dxa"/>
          </w:tcPr>
          <w:p w14:paraId="4D23443C" w14:textId="77777777" w:rsidR="008A3D2B" w:rsidRPr="008A3D2B" w:rsidRDefault="008A3D2B" w:rsidP="00E3628A">
            <w:pPr>
              <w:pStyle w:val="TableParagraph"/>
              <w:spacing w:line="254" w:lineRule="exact"/>
              <w:ind w:left="108" w:right="292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Few misuses of vocabulary, word form, bu</w:t>
            </w:r>
            <w:r w:rsidRPr="008A3D2B">
              <w:rPr>
                <w:sz w:val="24"/>
                <w:szCs w:val="24"/>
                <w:lang w:val="id-ID"/>
              </w:rPr>
              <w:t xml:space="preserve">t </w:t>
            </w:r>
            <w:r w:rsidRPr="008A3D2B">
              <w:rPr>
                <w:spacing w:val="-53"/>
                <w:sz w:val="24"/>
                <w:szCs w:val="24"/>
              </w:rPr>
              <w:t xml:space="preserve"> </w:t>
            </w:r>
            <w:r w:rsidRPr="008A3D2B">
              <w:rPr>
                <w:spacing w:val="-53"/>
                <w:sz w:val="24"/>
                <w:szCs w:val="24"/>
                <w:lang w:val="id-ID"/>
              </w:rPr>
              <w:t xml:space="preserve"> </w:t>
            </w:r>
            <w:r w:rsidRPr="008A3D2B">
              <w:rPr>
                <w:sz w:val="24"/>
                <w:szCs w:val="24"/>
              </w:rPr>
              <w:t>not</w:t>
            </w:r>
            <w:r w:rsidRPr="008A3D2B">
              <w:rPr>
                <w:spacing w:val="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change the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meaning</w:t>
            </w:r>
          </w:p>
        </w:tc>
      </w:tr>
      <w:tr w:rsidR="008A3D2B" w:rsidRPr="008A3D2B" w14:paraId="6BDB6276" w14:textId="77777777" w:rsidTr="00E3628A">
        <w:trPr>
          <w:trHeight w:val="503"/>
        </w:trPr>
        <w:tc>
          <w:tcPr>
            <w:tcW w:w="2064" w:type="dxa"/>
            <w:vMerge/>
            <w:tcBorders>
              <w:top w:val="nil"/>
            </w:tcBorders>
          </w:tcPr>
          <w:p w14:paraId="094C9693" w14:textId="77777777" w:rsidR="008A3D2B" w:rsidRPr="008A3D2B" w:rsidRDefault="008A3D2B" w:rsidP="00E3628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3" w:type="dxa"/>
          </w:tcPr>
          <w:p w14:paraId="5A39459D" w14:textId="77777777" w:rsidR="008A3D2B" w:rsidRPr="008A3D2B" w:rsidRDefault="008A3D2B" w:rsidP="00E3628A">
            <w:pPr>
              <w:pStyle w:val="TableParagraph"/>
              <w:spacing w:line="249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2</w:t>
            </w:r>
          </w:p>
        </w:tc>
        <w:tc>
          <w:tcPr>
            <w:tcW w:w="5596" w:type="dxa"/>
          </w:tcPr>
          <w:p w14:paraId="62308B6C" w14:textId="77777777" w:rsidR="008A3D2B" w:rsidRPr="008A3D2B" w:rsidRDefault="008A3D2B" w:rsidP="00E3628A">
            <w:pPr>
              <w:pStyle w:val="TableParagraph"/>
              <w:spacing w:line="249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Limited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range</w:t>
            </w:r>
            <w:r w:rsidRPr="008A3D2B">
              <w:rPr>
                <w:spacing w:val="-1"/>
                <w:sz w:val="24"/>
                <w:szCs w:val="24"/>
              </w:rPr>
              <w:t xml:space="preserve"> of </w:t>
            </w:r>
            <w:r w:rsidRPr="008A3D2B">
              <w:rPr>
                <w:sz w:val="24"/>
                <w:szCs w:val="24"/>
              </w:rPr>
              <w:t>confusing</w:t>
            </w:r>
            <w:r w:rsidRPr="008A3D2B">
              <w:rPr>
                <w:spacing w:val="-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words</w:t>
            </w:r>
            <w:r w:rsidRPr="008A3D2B">
              <w:rPr>
                <w:spacing w:val="-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and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word</w:t>
            </w:r>
          </w:p>
          <w:p w14:paraId="7B61A3F2" w14:textId="77777777" w:rsidR="008A3D2B" w:rsidRPr="008A3D2B" w:rsidRDefault="008A3D2B" w:rsidP="00E3628A">
            <w:pPr>
              <w:pStyle w:val="TableParagraph"/>
              <w:spacing w:before="1" w:line="233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Form</w:t>
            </w:r>
          </w:p>
        </w:tc>
      </w:tr>
      <w:tr w:rsidR="008A3D2B" w:rsidRPr="008A3D2B" w14:paraId="2FF72617" w14:textId="77777777" w:rsidTr="00E3628A">
        <w:trPr>
          <w:trHeight w:val="506"/>
        </w:trPr>
        <w:tc>
          <w:tcPr>
            <w:tcW w:w="2064" w:type="dxa"/>
            <w:vMerge/>
            <w:tcBorders>
              <w:top w:val="nil"/>
            </w:tcBorders>
          </w:tcPr>
          <w:p w14:paraId="5A5D4A44" w14:textId="77777777" w:rsidR="008A3D2B" w:rsidRPr="008A3D2B" w:rsidRDefault="008A3D2B" w:rsidP="00E3628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3" w:type="dxa"/>
          </w:tcPr>
          <w:p w14:paraId="47F70737" w14:textId="77777777" w:rsidR="008A3D2B" w:rsidRPr="008A3D2B" w:rsidRDefault="008A3D2B" w:rsidP="00E3628A">
            <w:pPr>
              <w:pStyle w:val="TableParagraph"/>
              <w:spacing w:line="251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1</w:t>
            </w:r>
          </w:p>
        </w:tc>
        <w:tc>
          <w:tcPr>
            <w:tcW w:w="5596" w:type="dxa"/>
          </w:tcPr>
          <w:p w14:paraId="6ADCB420" w14:textId="77777777" w:rsidR="008A3D2B" w:rsidRPr="008A3D2B" w:rsidRDefault="008A3D2B" w:rsidP="00E3628A">
            <w:pPr>
              <w:pStyle w:val="TableParagraph"/>
              <w:spacing w:line="254" w:lineRule="exact"/>
              <w:ind w:left="108" w:right="243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Very poor knowledge of words, word forms,</w:t>
            </w:r>
            <w:r w:rsidRPr="008A3D2B">
              <w:rPr>
                <w:spacing w:val="-5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and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not</w:t>
            </w:r>
            <w:r w:rsidRPr="008A3D2B">
              <w:rPr>
                <w:spacing w:val="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understandable</w:t>
            </w:r>
          </w:p>
        </w:tc>
      </w:tr>
      <w:tr w:rsidR="008A3D2B" w:rsidRPr="008A3D2B" w14:paraId="6530815D" w14:textId="77777777" w:rsidTr="00E3628A">
        <w:trPr>
          <w:trHeight w:val="504"/>
        </w:trPr>
        <w:tc>
          <w:tcPr>
            <w:tcW w:w="2064" w:type="dxa"/>
            <w:vMerge w:val="restart"/>
          </w:tcPr>
          <w:p w14:paraId="377CFA93" w14:textId="77777777" w:rsidR="008A3D2B" w:rsidRPr="008A3D2B" w:rsidRDefault="008A3D2B" w:rsidP="00E3628A">
            <w:pPr>
              <w:pStyle w:val="TableParagraph"/>
              <w:spacing w:before="5"/>
              <w:rPr>
                <w:b/>
                <w:sz w:val="24"/>
                <w:szCs w:val="24"/>
              </w:rPr>
            </w:pPr>
          </w:p>
          <w:p w14:paraId="50A5B869" w14:textId="77777777" w:rsidR="008A3D2B" w:rsidRPr="008A3D2B" w:rsidRDefault="008A3D2B" w:rsidP="00E3628A">
            <w:pPr>
              <w:pStyle w:val="TableParagraph"/>
              <w:spacing w:line="242" w:lineRule="auto"/>
              <w:ind w:left="249" w:right="239"/>
              <w:jc w:val="center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Mechanics</w:t>
            </w:r>
          </w:p>
          <w:p w14:paraId="00A07A47" w14:textId="77777777" w:rsidR="008A3D2B" w:rsidRPr="008A3D2B" w:rsidRDefault="008A3D2B" w:rsidP="00E3628A">
            <w:pPr>
              <w:pStyle w:val="TableParagraph"/>
              <w:spacing w:line="259" w:lineRule="exact"/>
              <w:ind w:left="540" w:right="440"/>
              <w:jc w:val="center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-</w:t>
            </w:r>
            <w:r w:rsidRPr="008A3D2B">
              <w:rPr>
                <w:spacing w:val="-29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Spelling</w:t>
            </w:r>
          </w:p>
          <w:p w14:paraId="277F9903" w14:textId="77777777" w:rsidR="008A3D2B" w:rsidRPr="008A3D2B" w:rsidRDefault="008A3D2B" w:rsidP="00E3628A">
            <w:pPr>
              <w:pStyle w:val="TableParagraph"/>
              <w:spacing w:line="257" w:lineRule="exact"/>
              <w:ind w:left="249" w:right="149"/>
              <w:jc w:val="center"/>
              <w:rPr>
                <w:sz w:val="24"/>
                <w:szCs w:val="24"/>
              </w:rPr>
            </w:pPr>
            <w:r w:rsidRPr="008A3D2B">
              <w:rPr>
                <w:spacing w:val="-1"/>
                <w:sz w:val="24"/>
                <w:szCs w:val="24"/>
              </w:rPr>
              <w:t>-</w:t>
            </w:r>
            <w:r w:rsidRPr="008A3D2B">
              <w:rPr>
                <w:spacing w:val="-27"/>
                <w:sz w:val="24"/>
                <w:szCs w:val="24"/>
              </w:rPr>
              <w:t xml:space="preserve"> </w:t>
            </w:r>
            <w:r w:rsidRPr="008A3D2B">
              <w:rPr>
                <w:spacing w:val="-1"/>
                <w:sz w:val="24"/>
                <w:szCs w:val="24"/>
              </w:rPr>
              <w:t>Punctuation</w:t>
            </w:r>
          </w:p>
          <w:p w14:paraId="651DC9CD" w14:textId="77777777" w:rsidR="008A3D2B" w:rsidRPr="008A3D2B" w:rsidRDefault="008A3D2B" w:rsidP="00E3628A">
            <w:pPr>
              <w:pStyle w:val="TableParagraph"/>
              <w:spacing w:line="263" w:lineRule="exact"/>
              <w:ind w:left="249" w:right="150"/>
              <w:jc w:val="center"/>
              <w:rPr>
                <w:sz w:val="24"/>
                <w:szCs w:val="24"/>
              </w:rPr>
            </w:pPr>
            <w:r w:rsidRPr="008A3D2B">
              <w:rPr>
                <w:spacing w:val="-1"/>
                <w:sz w:val="24"/>
                <w:szCs w:val="24"/>
              </w:rPr>
              <w:t>-</w:t>
            </w:r>
            <w:r w:rsidRPr="008A3D2B">
              <w:rPr>
                <w:spacing w:val="-27"/>
                <w:sz w:val="24"/>
                <w:szCs w:val="24"/>
              </w:rPr>
              <w:t xml:space="preserve"> </w:t>
            </w:r>
            <w:r w:rsidRPr="008A3D2B">
              <w:rPr>
                <w:spacing w:val="-1"/>
                <w:sz w:val="24"/>
                <w:szCs w:val="24"/>
              </w:rPr>
              <w:t>Capitalization</w:t>
            </w:r>
          </w:p>
        </w:tc>
        <w:tc>
          <w:tcPr>
            <w:tcW w:w="703" w:type="dxa"/>
          </w:tcPr>
          <w:p w14:paraId="42D3AE47" w14:textId="77777777" w:rsidR="008A3D2B" w:rsidRPr="008A3D2B" w:rsidRDefault="008A3D2B" w:rsidP="00E3628A">
            <w:pPr>
              <w:pStyle w:val="TableParagraph"/>
              <w:spacing w:line="249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4</w:t>
            </w:r>
          </w:p>
        </w:tc>
        <w:tc>
          <w:tcPr>
            <w:tcW w:w="5596" w:type="dxa"/>
          </w:tcPr>
          <w:p w14:paraId="4DD1B20F" w14:textId="77777777" w:rsidR="008A3D2B" w:rsidRPr="008A3D2B" w:rsidRDefault="008A3D2B" w:rsidP="00E3628A">
            <w:pPr>
              <w:pStyle w:val="TableParagraph"/>
              <w:spacing w:line="249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It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uses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correct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spelling,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punctuation,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and</w:t>
            </w:r>
          </w:p>
          <w:p w14:paraId="00A8C23E" w14:textId="77777777" w:rsidR="008A3D2B" w:rsidRPr="008A3D2B" w:rsidRDefault="008A3D2B" w:rsidP="00E3628A">
            <w:pPr>
              <w:pStyle w:val="TableParagraph"/>
              <w:spacing w:before="1" w:line="234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Capitalization</w:t>
            </w:r>
          </w:p>
        </w:tc>
      </w:tr>
      <w:tr w:rsidR="008A3D2B" w:rsidRPr="008A3D2B" w14:paraId="61CCB93E" w14:textId="77777777" w:rsidTr="00E3628A">
        <w:trPr>
          <w:trHeight w:val="506"/>
        </w:trPr>
        <w:tc>
          <w:tcPr>
            <w:tcW w:w="2064" w:type="dxa"/>
            <w:vMerge/>
            <w:tcBorders>
              <w:top w:val="nil"/>
            </w:tcBorders>
          </w:tcPr>
          <w:p w14:paraId="10DFB983" w14:textId="77777777" w:rsidR="008A3D2B" w:rsidRPr="008A3D2B" w:rsidRDefault="008A3D2B" w:rsidP="00E3628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3" w:type="dxa"/>
          </w:tcPr>
          <w:p w14:paraId="71DC84AB" w14:textId="77777777" w:rsidR="008A3D2B" w:rsidRPr="008A3D2B" w:rsidRDefault="008A3D2B" w:rsidP="00E3628A">
            <w:pPr>
              <w:pStyle w:val="TableParagraph"/>
              <w:spacing w:line="251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3</w:t>
            </w:r>
          </w:p>
        </w:tc>
        <w:tc>
          <w:tcPr>
            <w:tcW w:w="5596" w:type="dxa"/>
          </w:tcPr>
          <w:p w14:paraId="33DA8929" w14:textId="77777777" w:rsidR="008A3D2B" w:rsidRPr="008A3D2B" w:rsidRDefault="008A3D2B" w:rsidP="00E3628A">
            <w:pPr>
              <w:pStyle w:val="TableParagraph"/>
              <w:spacing w:line="254" w:lineRule="exact"/>
              <w:ind w:left="108" w:right="109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It has occasional errors of spelling,</w:t>
            </w:r>
            <w:r w:rsidRPr="008A3D2B">
              <w:rPr>
                <w:spacing w:val="-5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punctuation,</w:t>
            </w:r>
            <w:r w:rsidRPr="008A3D2B">
              <w:rPr>
                <w:spacing w:val="-4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capitalization</w:t>
            </w:r>
          </w:p>
        </w:tc>
      </w:tr>
      <w:tr w:rsidR="008A3D2B" w:rsidRPr="008A3D2B" w14:paraId="7586A326" w14:textId="77777777" w:rsidTr="00E3628A">
        <w:trPr>
          <w:trHeight w:val="504"/>
        </w:trPr>
        <w:tc>
          <w:tcPr>
            <w:tcW w:w="2064" w:type="dxa"/>
            <w:vMerge/>
            <w:tcBorders>
              <w:top w:val="nil"/>
            </w:tcBorders>
          </w:tcPr>
          <w:p w14:paraId="05EB6714" w14:textId="77777777" w:rsidR="008A3D2B" w:rsidRPr="008A3D2B" w:rsidRDefault="008A3D2B" w:rsidP="00E3628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3" w:type="dxa"/>
          </w:tcPr>
          <w:p w14:paraId="32DE1ECB" w14:textId="77777777" w:rsidR="008A3D2B" w:rsidRPr="008A3D2B" w:rsidRDefault="008A3D2B" w:rsidP="00E3628A">
            <w:pPr>
              <w:pStyle w:val="TableParagraph"/>
              <w:spacing w:line="249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2</w:t>
            </w:r>
          </w:p>
        </w:tc>
        <w:tc>
          <w:tcPr>
            <w:tcW w:w="5596" w:type="dxa"/>
          </w:tcPr>
          <w:p w14:paraId="0E5011E3" w14:textId="77777777" w:rsidR="008A3D2B" w:rsidRPr="008A3D2B" w:rsidRDefault="008A3D2B" w:rsidP="00E3628A">
            <w:pPr>
              <w:pStyle w:val="TableParagraph"/>
              <w:spacing w:line="249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It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has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frequent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errors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of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spelling,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punctuation,</w:t>
            </w:r>
          </w:p>
          <w:p w14:paraId="30CAF786" w14:textId="77777777" w:rsidR="008A3D2B" w:rsidRPr="008A3D2B" w:rsidRDefault="008A3D2B" w:rsidP="00E3628A">
            <w:pPr>
              <w:pStyle w:val="TableParagraph"/>
              <w:spacing w:before="1" w:line="233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and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capitalization</w:t>
            </w:r>
          </w:p>
        </w:tc>
      </w:tr>
      <w:tr w:rsidR="008A3D2B" w:rsidRPr="008A3D2B" w14:paraId="67781ECE" w14:textId="77777777" w:rsidTr="00E3628A">
        <w:trPr>
          <w:trHeight w:val="505"/>
        </w:trPr>
        <w:tc>
          <w:tcPr>
            <w:tcW w:w="2064" w:type="dxa"/>
            <w:vMerge/>
            <w:tcBorders>
              <w:top w:val="nil"/>
            </w:tcBorders>
          </w:tcPr>
          <w:p w14:paraId="492DCFFB" w14:textId="77777777" w:rsidR="008A3D2B" w:rsidRPr="008A3D2B" w:rsidRDefault="008A3D2B" w:rsidP="00E3628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3" w:type="dxa"/>
          </w:tcPr>
          <w:p w14:paraId="7D90AEAA" w14:textId="77777777" w:rsidR="008A3D2B" w:rsidRPr="008A3D2B" w:rsidRDefault="008A3D2B" w:rsidP="00E3628A">
            <w:pPr>
              <w:pStyle w:val="TableParagraph"/>
              <w:spacing w:line="251" w:lineRule="exact"/>
              <w:ind w:left="108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1</w:t>
            </w:r>
          </w:p>
        </w:tc>
        <w:tc>
          <w:tcPr>
            <w:tcW w:w="5596" w:type="dxa"/>
          </w:tcPr>
          <w:p w14:paraId="3289B1D6" w14:textId="77777777" w:rsidR="008A3D2B" w:rsidRPr="008A3D2B" w:rsidRDefault="008A3D2B" w:rsidP="00E3628A">
            <w:pPr>
              <w:pStyle w:val="TableParagraph"/>
              <w:spacing w:line="254" w:lineRule="exact"/>
              <w:ind w:left="108" w:right="983"/>
              <w:rPr>
                <w:sz w:val="24"/>
                <w:szCs w:val="24"/>
              </w:rPr>
            </w:pPr>
            <w:r w:rsidRPr="008A3D2B">
              <w:rPr>
                <w:sz w:val="24"/>
                <w:szCs w:val="24"/>
              </w:rPr>
              <w:t>It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is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dominated</w:t>
            </w:r>
            <w:r w:rsidRPr="008A3D2B">
              <w:rPr>
                <w:spacing w:val="-1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by</w:t>
            </w:r>
            <w:r w:rsidRPr="008A3D2B">
              <w:rPr>
                <w:spacing w:val="-3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errors</w:t>
            </w:r>
            <w:r w:rsidRPr="008A3D2B">
              <w:rPr>
                <w:spacing w:val="-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of</w:t>
            </w:r>
            <w:r w:rsidRPr="008A3D2B">
              <w:rPr>
                <w:spacing w:val="-5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spelling,</w:t>
            </w:r>
            <w:r w:rsidRPr="008A3D2B">
              <w:rPr>
                <w:spacing w:val="-52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punctuation,</w:t>
            </w:r>
            <w:r w:rsidRPr="008A3D2B">
              <w:rPr>
                <w:spacing w:val="-4"/>
                <w:sz w:val="24"/>
                <w:szCs w:val="24"/>
              </w:rPr>
              <w:t xml:space="preserve"> </w:t>
            </w:r>
            <w:r w:rsidRPr="008A3D2B">
              <w:rPr>
                <w:sz w:val="24"/>
                <w:szCs w:val="24"/>
              </w:rPr>
              <w:t>and capitalization</w:t>
            </w:r>
          </w:p>
        </w:tc>
      </w:tr>
    </w:tbl>
    <w:p w14:paraId="274AE3AC" w14:textId="20528284" w:rsidR="003847FF" w:rsidRPr="003847FF" w:rsidRDefault="008A3D2B" w:rsidP="003847FF">
      <w:pPr>
        <w:pStyle w:val="ListParagraph"/>
        <w:spacing w:before="218"/>
        <w:rPr>
          <w:rFonts w:ascii="Times New Roman" w:hAnsi="Times New Roman" w:cs="Times New Roman"/>
          <w:i/>
          <w:sz w:val="24"/>
          <w:szCs w:val="24"/>
        </w:rPr>
      </w:pPr>
      <w:r w:rsidRPr="008A3D2B">
        <w:rPr>
          <w:rFonts w:ascii="Times New Roman" w:hAnsi="Times New Roman" w:cs="Times New Roman"/>
          <w:i/>
          <w:sz w:val="24"/>
          <w:szCs w:val="24"/>
          <w:lang w:val="id-ID"/>
        </w:rPr>
        <w:t xml:space="preserve">A Writing Rubric </w:t>
      </w:r>
      <w:r w:rsidRPr="008A3D2B">
        <w:rPr>
          <w:rFonts w:ascii="Times New Roman" w:hAnsi="Times New Roman" w:cs="Times New Roman"/>
          <w:i/>
          <w:sz w:val="24"/>
          <w:szCs w:val="24"/>
        </w:rPr>
        <w:t>Adopted</w:t>
      </w:r>
      <w:r w:rsidRPr="008A3D2B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8A3D2B">
        <w:rPr>
          <w:rFonts w:ascii="Times New Roman" w:hAnsi="Times New Roman" w:cs="Times New Roman"/>
          <w:i/>
          <w:sz w:val="24"/>
          <w:szCs w:val="24"/>
        </w:rPr>
        <w:t>from</w:t>
      </w:r>
      <w:r w:rsidRPr="008A3D2B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8A3D2B">
        <w:rPr>
          <w:rFonts w:ascii="Times New Roman" w:hAnsi="Times New Roman" w:cs="Times New Roman"/>
          <w:i/>
          <w:sz w:val="24"/>
          <w:szCs w:val="24"/>
        </w:rPr>
        <w:t>Brown</w:t>
      </w:r>
      <w:r w:rsidRPr="008A3D2B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8A3D2B">
        <w:rPr>
          <w:rFonts w:ascii="Times New Roman" w:hAnsi="Times New Roman" w:cs="Times New Roman"/>
          <w:i/>
          <w:sz w:val="24"/>
          <w:szCs w:val="24"/>
        </w:rPr>
        <w:t>(2007)</w:t>
      </w:r>
    </w:p>
    <w:p w14:paraId="65A478FD" w14:textId="20528284" w:rsidR="00B45419" w:rsidRPr="00B45419" w:rsidRDefault="00B45419" w:rsidP="00EA530E">
      <w:pPr>
        <w:pStyle w:val="TableParagraph"/>
        <w:numPr>
          <w:ilvl w:val="0"/>
          <w:numId w:val="24"/>
        </w:numPr>
        <w:tabs>
          <w:tab w:val="left" w:pos="353"/>
        </w:tabs>
        <w:spacing w:line="480" w:lineRule="auto"/>
        <w:contextualSpacing/>
        <w:rPr>
          <w:sz w:val="24"/>
          <w:szCs w:val="24"/>
          <w:lang w:val="id-ID"/>
        </w:rPr>
      </w:pPr>
      <w:r>
        <w:rPr>
          <w:b/>
          <w:bCs/>
          <w:sz w:val="24"/>
          <w:szCs w:val="24"/>
          <w:lang w:val="id-ID"/>
        </w:rPr>
        <w:t>Refleksi Peserta Didik dan Guru</w:t>
      </w:r>
    </w:p>
    <w:p w14:paraId="302031D9" w14:textId="77777777" w:rsidR="00B45419" w:rsidRPr="00B45419" w:rsidRDefault="00B45419" w:rsidP="00B45419">
      <w:pPr>
        <w:pStyle w:val="ListParagraph"/>
        <w:spacing w:line="360" w:lineRule="auto"/>
        <w:rPr>
          <w:rFonts w:ascii="Times New Roman" w:hAnsi="Times New Roman" w:cs="Times New Roman"/>
          <w:noProof/>
          <w:sz w:val="24"/>
          <w:szCs w:val="24"/>
          <w:lang w:val="en-ID"/>
        </w:rPr>
      </w:pPr>
      <w:r w:rsidRPr="00B45419">
        <w:rPr>
          <w:rFonts w:ascii="Times New Roman" w:hAnsi="Times New Roman" w:cs="Times New Roman"/>
          <w:noProof/>
          <w:sz w:val="24"/>
          <w:szCs w:val="24"/>
          <w:lang w:val="en-ID"/>
        </w:rPr>
        <w:t>Write down your experience in learning this material</w:t>
      </w:r>
    </w:p>
    <w:tbl>
      <w:tblPr>
        <w:tblW w:w="0" w:type="auto"/>
        <w:tblInd w:w="70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544"/>
        <w:gridCol w:w="3679"/>
      </w:tblGrid>
      <w:tr w:rsidR="00B45419" w:rsidRPr="00B45419" w14:paraId="1BFA42AB" w14:textId="77777777" w:rsidTr="00B45419">
        <w:trPr>
          <w:trHeight w:val="284"/>
        </w:trPr>
        <w:tc>
          <w:tcPr>
            <w:tcW w:w="3544" w:type="dxa"/>
            <w:shd w:val="clear" w:color="auto" w:fill="FFC000"/>
          </w:tcPr>
          <w:p w14:paraId="5E2520E1" w14:textId="77777777" w:rsidR="00B45419" w:rsidRPr="00B45419" w:rsidRDefault="00B45419" w:rsidP="00E3628A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</w:pPr>
            <w:r w:rsidRPr="00B45419">
              <w:rPr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Questions</w:t>
            </w:r>
          </w:p>
        </w:tc>
        <w:tc>
          <w:tcPr>
            <w:tcW w:w="3679" w:type="dxa"/>
            <w:shd w:val="clear" w:color="auto" w:fill="FFC000"/>
          </w:tcPr>
          <w:p w14:paraId="516B49C7" w14:textId="77777777" w:rsidR="00B45419" w:rsidRPr="00B45419" w:rsidRDefault="00B45419" w:rsidP="00E3628A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</w:pPr>
            <w:r w:rsidRPr="00B45419">
              <w:rPr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Answers</w:t>
            </w:r>
          </w:p>
        </w:tc>
      </w:tr>
      <w:tr w:rsidR="00B45419" w:rsidRPr="00B45419" w14:paraId="733A10C9" w14:textId="77777777" w:rsidTr="00B45419">
        <w:trPr>
          <w:trHeight w:val="266"/>
        </w:trPr>
        <w:tc>
          <w:tcPr>
            <w:tcW w:w="3544" w:type="dxa"/>
            <w:shd w:val="clear" w:color="auto" w:fill="auto"/>
          </w:tcPr>
          <w:p w14:paraId="6ADC58C2" w14:textId="77777777" w:rsidR="00B45419" w:rsidRPr="00B45419" w:rsidRDefault="00B45419" w:rsidP="00E3628A">
            <w:pPr>
              <w:spacing w:line="360" w:lineRule="auto"/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</w:pPr>
            <w:r w:rsidRPr="00B45419">
              <w:rPr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The words that are new to me</w:t>
            </w:r>
          </w:p>
        </w:tc>
        <w:tc>
          <w:tcPr>
            <w:tcW w:w="3679" w:type="dxa"/>
            <w:shd w:val="clear" w:color="auto" w:fill="auto"/>
          </w:tcPr>
          <w:p w14:paraId="224604FD" w14:textId="77777777" w:rsidR="00B45419" w:rsidRPr="00B45419" w:rsidRDefault="00B45419" w:rsidP="00E3628A">
            <w:pPr>
              <w:spacing w:line="360" w:lineRule="auto"/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</w:pPr>
          </w:p>
        </w:tc>
      </w:tr>
      <w:tr w:rsidR="00B45419" w:rsidRPr="00B45419" w14:paraId="522128A7" w14:textId="77777777" w:rsidTr="00B45419">
        <w:trPr>
          <w:trHeight w:val="284"/>
        </w:trPr>
        <w:tc>
          <w:tcPr>
            <w:tcW w:w="3544" w:type="dxa"/>
            <w:shd w:val="clear" w:color="auto" w:fill="auto"/>
          </w:tcPr>
          <w:p w14:paraId="15A2D5AD" w14:textId="77777777" w:rsidR="00B45419" w:rsidRPr="00B45419" w:rsidRDefault="00B45419" w:rsidP="00E3628A">
            <w:pPr>
              <w:spacing w:line="360" w:lineRule="auto"/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</w:pPr>
            <w:r w:rsidRPr="00B45419">
              <w:rPr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Can you understand the material given?</w:t>
            </w:r>
          </w:p>
        </w:tc>
        <w:tc>
          <w:tcPr>
            <w:tcW w:w="3679" w:type="dxa"/>
            <w:shd w:val="clear" w:color="auto" w:fill="auto"/>
          </w:tcPr>
          <w:p w14:paraId="22EBFBA2" w14:textId="77777777" w:rsidR="00B45419" w:rsidRPr="00B45419" w:rsidRDefault="00B45419" w:rsidP="00E3628A">
            <w:pPr>
              <w:spacing w:line="360" w:lineRule="auto"/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</w:pPr>
          </w:p>
        </w:tc>
      </w:tr>
      <w:tr w:rsidR="00B45419" w:rsidRPr="00B45419" w14:paraId="3BA9D86B" w14:textId="77777777" w:rsidTr="00B45419">
        <w:trPr>
          <w:trHeight w:val="266"/>
        </w:trPr>
        <w:tc>
          <w:tcPr>
            <w:tcW w:w="3544" w:type="dxa"/>
            <w:shd w:val="clear" w:color="auto" w:fill="auto"/>
          </w:tcPr>
          <w:p w14:paraId="5D216E5A" w14:textId="77777777" w:rsidR="00B45419" w:rsidRPr="00B45419" w:rsidRDefault="00B45419" w:rsidP="00E3628A">
            <w:pPr>
              <w:spacing w:line="360" w:lineRule="auto"/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</w:pPr>
            <w:r w:rsidRPr="00B45419">
              <w:rPr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Is the method easy to follow?</w:t>
            </w:r>
          </w:p>
        </w:tc>
        <w:tc>
          <w:tcPr>
            <w:tcW w:w="3679" w:type="dxa"/>
            <w:shd w:val="clear" w:color="auto" w:fill="auto"/>
          </w:tcPr>
          <w:p w14:paraId="66934ACF" w14:textId="77777777" w:rsidR="00B45419" w:rsidRPr="00B45419" w:rsidRDefault="00B45419" w:rsidP="00E3628A">
            <w:pPr>
              <w:spacing w:line="360" w:lineRule="auto"/>
              <w:contextualSpacing/>
              <w:rPr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</w:pPr>
          </w:p>
        </w:tc>
      </w:tr>
    </w:tbl>
    <w:p w14:paraId="424B548C" w14:textId="77777777" w:rsidR="00B45419" w:rsidRPr="00B45419" w:rsidRDefault="00B45419" w:rsidP="00B45419">
      <w:pPr>
        <w:pStyle w:val="TableParagraph"/>
        <w:tabs>
          <w:tab w:val="left" w:pos="353"/>
        </w:tabs>
        <w:spacing w:line="480" w:lineRule="auto"/>
        <w:ind w:left="720"/>
        <w:contextualSpacing/>
        <w:rPr>
          <w:sz w:val="24"/>
          <w:szCs w:val="24"/>
          <w:lang w:val="id-ID"/>
        </w:rPr>
      </w:pPr>
    </w:p>
    <w:p w14:paraId="3B0CA731" w14:textId="7B551A04" w:rsidR="00B45419" w:rsidRDefault="00B45419" w:rsidP="00B45419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>Tegal,   November 2023</w:t>
      </w:r>
    </w:p>
    <w:p w14:paraId="0AD3FE06" w14:textId="30D56009" w:rsidR="00B45419" w:rsidRDefault="00B45419" w:rsidP="00B45419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Mengetahui</w:t>
      </w:r>
    </w:p>
    <w:p w14:paraId="04D218E2" w14:textId="36CC83F0" w:rsidR="00B45419" w:rsidRDefault="00B45419" w:rsidP="00B45419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Guru Pengampu</w:t>
      </w:r>
      <w:r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ab/>
        <w:t>Mahas</w:t>
      </w:r>
      <w:r w:rsidR="008A3D2B">
        <w:rPr>
          <w:rFonts w:ascii="Times New Roman" w:hAnsi="Times New Roman" w:cs="Times New Roman"/>
          <w:sz w:val="24"/>
          <w:szCs w:val="24"/>
          <w:lang w:val="id-ID"/>
        </w:rPr>
        <w:t>iswa</w:t>
      </w:r>
    </w:p>
    <w:p w14:paraId="5EEE575A" w14:textId="789A1306" w:rsidR="008A3D2B" w:rsidRDefault="008A3D2B" w:rsidP="00B45419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49D8CCA2" w14:textId="1D2F3BA5" w:rsidR="008A3D2B" w:rsidRDefault="008A3D2B" w:rsidP="00B45419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380FE5C9" w14:textId="29C380EF" w:rsidR="008A3D2B" w:rsidRDefault="008A3D2B" w:rsidP="00B45419">
      <w:pPr>
        <w:pStyle w:val="ListParagraph"/>
        <w:spacing w:line="480" w:lineRule="auto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A3D2B">
        <w:rPr>
          <w:rFonts w:ascii="Times New Roman" w:hAnsi="Times New Roman" w:cs="Times New Roman"/>
          <w:noProof/>
          <w:sz w:val="24"/>
          <w:szCs w:val="24"/>
          <w:lang w:val="id-ID"/>
        </w:rPr>
        <w:t>Dicky Adhiprabowo, S.Pd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ab/>
        <w:t>Risa Meilina Sari</w:t>
      </w:r>
    </w:p>
    <w:p w14:paraId="4C36263E" w14:textId="788AFFBB" w:rsidR="008A3D2B" w:rsidRDefault="008A3D2B" w:rsidP="00B45419">
      <w:pPr>
        <w:pStyle w:val="ListParagraph"/>
        <w:spacing w:line="480" w:lineRule="auto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NIP : -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ab/>
        <w:t>NPM : 1619500007</w:t>
      </w:r>
    </w:p>
    <w:p w14:paraId="0781A698" w14:textId="2C585DA1" w:rsidR="008A3D2B" w:rsidRDefault="008A3D2B" w:rsidP="00B45419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550CB1A5" w14:textId="6307DDB5" w:rsidR="008A3D2B" w:rsidRDefault="008A3D2B" w:rsidP="00B45419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756088BD" w14:textId="136AB64B" w:rsidR="008A3D2B" w:rsidRPr="003847FF" w:rsidRDefault="008A3D2B" w:rsidP="003847FF">
      <w:pPr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55B7F1CE" w14:textId="77777777" w:rsidR="008A3D2B" w:rsidRPr="008A3D2B" w:rsidRDefault="008A3D2B" w:rsidP="008A3D2B">
      <w:pPr>
        <w:shd w:val="clear" w:color="auto" w:fill="FFFFFF"/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ID" w:eastAsia="en-ID"/>
        </w:rPr>
      </w:pPr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lastRenderedPageBreak/>
        <w:t>GLOSARIUM</w:t>
      </w:r>
    </w:p>
    <w:p w14:paraId="0CC4417C" w14:textId="77777777" w:rsidR="008A3D2B" w:rsidRPr="008A3D2B" w:rsidRDefault="008A3D2B" w:rsidP="008A3D2B">
      <w:pPr>
        <w:shd w:val="clear" w:color="auto" w:fill="FFFFFF"/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ID" w:eastAsia="en-ID"/>
        </w:rPr>
      </w:pPr>
    </w:p>
    <w:p w14:paraId="6010D6C3" w14:textId="77777777" w:rsidR="008A3D2B" w:rsidRPr="008A3D2B" w:rsidRDefault="008A3D2B" w:rsidP="008A3D2B">
      <w:pPr>
        <w:shd w:val="clear" w:color="auto" w:fill="FFFFFF"/>
        <w:spacing w:line="360" w:lineRule="auto"/>
        <w:rPr>
          <w:rFonts w:ascii="Times New Roman" w:hAnsi="Times New Roman" w:cs="Times New Roman"/>
          <w:sz w:val="24"/>
          <w:szCs w:val="24"/>
          <w:lang w:val="en-ID" w:eastAsia="en-ID"/>
        </w:rPr>
      </w:pPr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>Accomplished</w:t>
      </w:r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ab/>
        <w:t xml:space="preserve">: </w:t>
      </w:r>
      <w:proofErr w:type="spellStart"/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>selesai</w:t>
      </w:r>
      <w:proofErr w:type="spellEnd"/>
    </w:p>
    <w:p w14:paraId="010BD0D5" w14:textId="77777777" w:rsidR="008A3D2B" w:rsidRPr="008A3D2B" w:rsidRDefault="008A3D2B" w:rsidP="008A3D2B">
      <w:pPr>
        <w:shd w:val="clear" w:color="auto" w:fill="FFFFFF"/>
        <w:spacing w:line="360" w:lineRule="auto"/>
        <w:rPr>
          <w:rFonts w:ascii="Times New Roman" w:hAnsi="Times New Roman" w:cs="Times New Roman"/>
          <w:sz w:val="24"/>
          <w:szCs w:val="24"/>
          <w:lang w:val="en-ID" w:eastAsia="en-ID"/>
        </w:rPr>
      </w:pPr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>Action verbs</w:t>
      </w:r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ab/>
        <w:t xml:space="preserve">: kata </w:t>
      </w:r>
      <w:proofErr w:type="spellStart"/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>kerja</w:t>
      </w:r>
      <w:proofErr w:type="spellEnd"/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</w:t>
      </w:r>
      <w:proofErr w:type="spellStart"/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>Tindakan</w:t>
      </w:r>
      <w:proofErr w:type="spellEnd"/>
    </w:p>
    <w:p w14:paraId="3D5734A0" w14:textId="77777777" w:rsidR="008A3D2B" w:rsidRPr="008A3D2B" w:rsidRDefault="008A3D2B" w:rsidP="008A3D2B">
      <w:pPr>
        <w:shd w:val="clear" w:color="auto" w:fill="FFFFFF"/>
        <w:spacing w:line="360" w:lineRule="auto"/>
        <w:rPr>
          <w:rFonts w:ascii="Times New Roman" w:hAnsi="Times New Roman" w:cs="Times New Roman"/>
          <w:sz w:val="24"/>
          <w:szCs w:val="24"/>
          <w:lang w:val="en-ID" w:eastAsia="en-ID"/>
        </w:rPr>
      </w:pPr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>Goal</w:t>
      </w:r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ab/>
      </w:r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ab/>
        <w:t xml:space="preserve">: </w:t>
      </w:r>
      <w:proofErr w:type="spellStart"/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>tujuan</w:t>
      </w:r>
      <w:proofErr w:type="spellEnd"/>
    </w:p>
    <w:p w14:paraId="558AAF46" w14:textId="77777777" w:rsidR="008A3D2B" w:rsidRPr="008A3D2B" w:rsidRDefault="008A3D2B" w:rsidP="008A3D2B">
      <w:pPr>
        <w:shd w:val="clear" w:color="auto" w:fill="FFFFFF"/>
        <w:spacing w:line="360" w:lineRule="auto"/>
        <w:rPr>
          <w:rFonts w:ascii="Times New Roman" w:hAnsi="Times New Roman" w:cs="Times New Roman"/>
          <w:sz w:val="24"/>
          <w:szCs w:val="24"/>
          <w:lang w:val="en-ID" w:eastAsia="en-ID"/>
        </w:rPr>
      </w:pPr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>Imperative</w:t>
      </w:r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ab/>
        <w:t xml:space="preserve">: </w:t>
      </w:r>
      <w:proofErr w:type="spellStart"/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>perintah</w:t>
      </w:r>
      <w:proofErr w:type="spellEnd"/>
    </w:p>
    <w:p w14:paraId="4472EADE" w14:textId="77777777" w:rsidR="008A3D2B" w:rsidRPr="008A3D2B" w:rsidRDefault="008A3D2B" w:rsidP="008A3D2B">
      <w:pPr>
        <w:shd w:val="clear" w:color="auto" w:fill="FFFFFF"/>
        <w:spacing w:line="360" w:lineRule="auto"/>
        <w:rPr>
          <w:rFonts w:ascii="Times New Roman" w:hAnsi="Times New Roman" w:cs="Times New Roman"/>
          <w:sz w:val="24"/>
          <w:szCs w:val="24"/>
          <w:lang w:val="en-ID" w:eastAsia="en-ID"/>
        </w:rPr>
      </w:pPr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>Operate</w:t>
      </w:r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ab/>
        <w:t xml:space="preserve">: </w:t>
      </w:r>
      <w:proofErr w:type="spellStart"/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>mengoperasikan</w:t>
      </w:r>
      <w:proofErr w:type="spellEnd"/>
    </w:p>
    <w:p w14:paraId="07A929B5" w14:textId="77777777" w:rsidR="008A3D2B" w:rsidRPr="008A3D2B" w:rsidRDefault="008A3D2B" w:rsidP="008A3D2B">
      <w:pPr>
        <w:shd w:val="clear" w:color="auto" w:fill="FFFFFF"/>
        <w:spacing w:line="360" w:lineRule="auto"/>
        <w:rPr>
          <w:rFonts w:ascii="Times New Roman" w:hAnsi="Times New Roman" w:cs="Times New Roman"/>
          <w:sz w:val="24"/>
          <w:szCs w:val="24"/>
          <w:lang w:val="en-ID" w:eastAsia="en-ID"/>
        </w:rPr>
      </w:pPr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>Procedure</w:t>
      </w:r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ab/>
        <w:t xml:space="preserve">: </w:t>
      </w:r>
      <w:proofErr w:type="spellStart"/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>prosedur</w:t>
      </w:r>
      <w:proofErr w:type="spellEnd"/>
    </w:p>
    <w:p w14:paraId="7FB1BD2C" w14:textId="77777777" w:rsidR="008A3D2B" w:rsidRPr="008A3D2B" w:rsidRDefault="008A3D2B" w:rsidP="008A3D2B">
      <w:pPr>
        <w:shd w:val="clear" w:color="auto" w:fill="FFFFFF"/>
        <w:spacing w:line="360" w:lineRule="auto"/>
        <w:rPr>
          <w:rFonts w:ascii="Times New Roman" w:hAnsi="Times New Roman" w:cs="Times New Roman"/>
          <w:sz w:val="24"/>
          <w:szCs w:val="24"/>
          <w:lang w:val="en-ID" w:eastAsia="en-ID"/>
        </w:rPr>
      </w:pPr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>Steps</w:t>
      </w:r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ab/>
      </w:r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ab/>
        <w:t xml:space="preserve">: </w:t>
      </w:r>
      <w:proofErr w:type="spellStart"/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>Langkah-langkah</w:t>
      </w:r>
      <w:proofErr w:type="spellEnd"/>
    </w:p>
    <w:p w14:paraId="60B33891" w14:textId="77777777" w:rsidR="008A3D2B" w:rsidRPr="008A3D2B" w:rsidRDefault="008A3D2B" w:rsidP="008A3D2B">
      <w:pPr>
        <w:shd w:val="clear" w:color="auto" w:fill="FFFFFF"/>
        <w:spacing w:line="360" w:lineRule="auto"/>
        <w:rPr>
          <w:rFonts w:ascii="Times New Roman" w:hAnsi="Times New Roman" w:cs="Times New Roman"/>
          <w:sz w:val="24"/>
          <w:szCs w:val="24"/>
          <w:lang w:val="en-ID" w:eastAsia="en-ID"/>
        </w:rPr>
      </w:pPr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>Use</w:t>
      </w:r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ab/>
      </w:r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ab/>
        <w:t xml:space="preserve">: </w:t>
      </w:r>
      <w:proofErr w:type="spellStart"/>
      <w:r w:rsidRPr="008A3D2B">
        <w:rPr>
          <w:rFonts w:ascii="Times New Roman" w:hAnsi="Times New Roman" w:cs="Times New Roman"/>
          <w:sz w:val="24"/>
          <w:szCs w:val="24"/>
          <w:lang w:val="en-ID" w:eastAsia="en-ID"/>
        </w:rPr>
        <w:t>menggunakan</w:t>
      </w:r>
      <w:proofErr w:type="spellEnd"/>
    </w:p>
    <w:p w14:paraId="7FE029FE" w14:textId="1363C94E" w:rsidR="008A3D2B" w:rsidRDefault="008A3D2B" w:rsidP="00207E98">
      <w:pPr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762E6BE1" w14:textId="6DED9FEE" w:rsidR="00207E98" w:rsidRDefault="00207E98" w:rsidP="00207E98">
      <w:pPr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501D5DC7" w14:textId="11A37FED" w:rsidR="00207E98" w:rsidRDefault="00207E98" w:rsidP="00207E98">
      <w:pPr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486F5866" w14:textId="729F2ED2" w:rsidR="00207E98" w:rsidRDefault="00207E98" w:rsidP="00207E98">
      <w:pPr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5FD43276" w14:textId="6AA0C297" w:rsidR="00207E98" w:rsidRDefault="00207E98" w:rsidP="00207E98">
      <w:pPr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34560002" w14:textId="624B2ECE" w:rsidR="00207E98" w:rsidRDefault="00207E98" w:rsidP="00207E98">
      <w:pPr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7252DD14" w14:textId="24F2ECCA" w:rsidR="00207E98" w:rsidRDefault="00207E98" w:rsidP="00207E98">
      <w:pPr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1672C1F9" w14:textId="4B8836F6" w:rsidR="008B04E4" w:rsidRDefault="008B04E4" w:rsidP="00207E98">
      <w:pPr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43B15C79" w14:textId="06357763" w:rsidR="008B04E4" w:rsidRDefault="008B04E4" w:rsidP="00207E98">
      <w:pPr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4C31B3E2" w14:textId="77777777" w:rsidR="008B04E4" w:rsidRDefault="008B04E4" w:rsidP="00207E98">
      <w:pPr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23E12B41" w14:textId="4A36300F" w:rsidR="00207E98" w:rsidRPr="00207E98" w:rsidRDefault="00207E98" w:rsidP="004162F3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207E98"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 xml:space="preserve">Appendix </w:t>
      </w:r>
      <w:r w:rsidR="00FD0BBF">
        <w:rPr>
          <w:rFonts w:ascii="Times New Roman" w:hAnsi="Times New Roman" w:cs="Times New Roman"/>
          <w:b/>
          <w:bCs/>
          <w:sz w:val="24"/>
          <w:szCs w:val="24"/>
          <w:lang w:val="id-ID"/>
        </w:rPr>
        <w:t>5</w:t>
      </w:r>
    </w:p>
    <w:p w14:paraId="70F4C238" w14:textId="2D9B68AC" w:rsidR="00207E98" w:rsidRDefault="00207E98" w:rsidP="00207E98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207E98">
        <w:rPr>
          <w:rFonts w:ascii="Times New Roman" w:hAnsi="Times New Roman" w:cs="Times New Roman"/>
          <w:b/>
          <w:bCs/>
          <w:sz w:val="24"/>
          <w:szCs w:val="24"/>
          <w:lang w:val="id-ID"/>
        </w:rPr>
        <w:t>Research Instrument</w:t>
      </w:r>
    </w:p>
    <w:p w14:paraId="3E0B4C9A" w14:textId="6166495F" w:rsidR="00207E98" w:rsidRDefault="00207E98" w:rsidP="00207E9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207E98">
        <w:rPr>
          <w:rFonts w:ascii="Times New Roman" w:hAnsi="Times New Roman" w:cs="Times New Roman"/>
          <w:b/>
          <w:bCs/>
          <w:sz w:val="24"/>
          <w:szCs w:val="24"/>
          <w:lang w:val="id-ID"/>
        </w:rPr>
        <w:t>Pre-test</w:t>
      </w:r>
    </w:p>
    <w:p w14:paraId="473423A2" w14:textId="77777777" w:rsidR="00207E98" w:rsidRDefault="00207E98" w:rsidP="00207E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Name </w:t>
      </w:r>
      <w:r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ab/>
        <w:t xml:space="preserve">: </w:t>
      </w:r>
    </w:p>
    <w:p w14:paraId="3647C8DB" w14:textId="77777777" w:rsidR="00207E98" w:rsidRDefault="00207E98" w:rsidP="00207E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Class </w:t>
      </w:r>
      <w:r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ab/>
        <w:t>:</w:t>
      </w:r>
    </w:p>
    <w:p w14:paraId="7AF14C93" w14:textId="77777777" w:rsidR="00207E98" w:rsidRDefault="00207E98" w:rsidP="00207E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Instruction </w:t>
      </w:r>
      <w:r>
        <w:rPr>
          <w:rFonts w:ascii="Times New Roman" w:hAnsi="Times New Roman" w:cs="Times New Roman"/>
          <w:sz w:val="24"/>
          <w:szCs w:val="24"/>
          <w:lang w:val="id-ID"/>
        </w:rPr>
        <w:tab/>
        <w:t>:</w:t>
      </w:r>
    </w:p>
    <w:p w14:paraId="1613AD80" w14:textId="77777777" w:rsidR="00207E98" w:rsidRDefault="00207E98" w:rsidP="00207E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BD202D">
        <w:rPr>
          <w:rFonts w:ascii="Times New Roman" w:hAnsi="Times New Roman" w:cs="Times New Roman"/>
          <w:sz w:val="24"/>
          <w:szCs w:val="24"/>
          <w:lang w:val="id-ID"/>
        </w:rPr>
        <w:t>Describe the picture below by answering the following questions.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BD202D">
        <w:rPr>
          <w:rFonts w:ascii="Times New Roman" w:hAnsi="Times New Roman" w:cs="Times New Roman"/>
          <w:sz w:val="24"/>
          <w:szCs w:val="24"/>
          <w:lang w:val="id-ID"/>
        </w:rPr>
        <w:t xml:space="preserve">Then, fill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in </w:t>
      </w:r>
      <w:r w:rsidRPr="00BD202D">
        <w:rPr>
          <w:rFonts w:ascii="Times New Roman" w:hAnsi="Times New Roman" w:cs="Times New Roman"/>
          <w:sz w:val="24"/>
          <w:szCs w:val="24"/>
          <w:lang w:val="id-ID"/>
        </w:rPr>
        <w:t>the table based on your answer.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396256">
        <w:rPr>
          <w:rFonts w:ascii="Times New Roman" w:hAnsi="Times New Roman" w:cs="Times New Roman"/>
          <w:sz w:val="24"/>
          <w:szCs w:val="24"/>
          <w:lang w:val="id-ID"/>
        </w:rPr>
        <w:t>Develop your idea based on your own words,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y</w:t>
      </w:r>
      <w:r w:rsidRPr="00396256">
        <w:rPr>
          <w:rFonts w:ascii="Times New Roman" w:hAnsi="Times New Roman" w:cs="Times New Roman"/>
          <w:sz w:val="24"/>
          <w:szCs w:val="24"/>
          <w:lang w:val="id-ID"/>
        </w:rPr>
        <w:t xml:space="preserve">ou may use your dictionary if </w:t>
      </w:r>
      <w:r>
        <w:rPr>
          <w:rFonts w:ascii="Times New Roman" w:hAnsi="Times New Roman" w:cs="Times New Roman"/>
          <w:sz w:val="24"/>
          <w:szCs w:val="24"/>
          <w:lang w:val="id-ID"/>
        </w:rPr>
        <w:t>yo</w:t>
      </w:r>
      <w:r w:rsidRPr="00396256">
        <w:rPr>
          <w:rFonts w:ascii="Times New Roman" w:hAnsi="Times New Roman" w:cs="Times New Roman"/>
          <w:sz w:val="24"/>
          <w:szCs w:val="24"/>
          <w:lang w:val="id-ID"/>
        </w:rPr>
        <w:t xml:space="preserve">u find difficult words. Consider the use of grammar, vocabulary, and spelling. You have </w:t>
      </w:r>
      <w:r>
        <w:rPr>
          <w:rFonts w:ascii="Times New Roman" w:hAnsi="Times New Roman" w:cs="Times New Roman"/>
          <w:sz w:val="24"/>
          <w:szCs w:val="24"/>
          <w:lang w:val="id-ID"/>
        </w:rPr>
        <w:t>4</w:t>
      </w:r>
      <w:r w:rsidRPr="00396256">
        <w:rPr>
          <w:rFonts w:ascii="Times New Roman" w:hAnsi="Times New Roman" w:cs="Times New Roman"/>
          <w:sz w:val="24"/>
          <w:szCs w:val="24"/>
          <w:lang w:val="id-ID"/>
        </w:rPr>
        <w:t>5 minutes in writing!</w:t>
      </w:r>
    </w:p>
    <w:p w14:paraId="0BF3B1FD" w14:textId="77777777" w:rsidR="00207E98" w:rsidRDefault="00207E98" w:rsidP="00207E9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344BCA7" wp14:editId="502E7782">
            <wp:extent cx="1562100" cy="2186974"/>
            <wp:effectExtent l="0" t="0" r="0" b="381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flipH="1">
                      <a:off x="0" y="0"/>
                      <a:ext cx="1578044" cy="2209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FFEA03" w14:textId="77777777" w:rsidR="00207E98" w:rsidRPr="00BD202D" w:rsidRDefault="00207E98" w:rsidP="00207E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BD202D">
        <w:rPr>
          <w:rFonts w:ascii="Times New Roman" w:hAnsi="Times New Roman" w:cs="Times New Roman"/>
          <w:sz w:val="24"/>
          <w:szCs w:val="24"/>
          <w:lang w:val="id-ID"/>
        </w:rPr>
        <w:t>1. What is h</w:t>
      </w:r>
      <w:r>
        <w:rPr>
          <w:rFonts w:ascii="Times New Roman" w:hAnsi="Times New Roman" w:cs="Times New Roman"/>
          <w:sz w:val="24"/>
          <w:szCs w:val="24"/>
          <w:lang w:val="id-ID"/>
        </w:rPr>
        <w:t>er</w:t>
      </w:r>
      <w:r w:rsidRPr="00BD202D">
        <w:rPr>
          <w:rFonts w:ascii="Times New Roman" w:hAnsi="Times New Roman" w:cs="Times New Roman"/>
          <w:sz w:val="24"/>
          <w:szCs w:val="24"/>
          <w:lang w:val="id-ID"/>
        </w:rPr>
        <w:t xml:space="preserve"> name?</w:t>
      </w:r>
    </w:p>
    <w:p w14:paraId="5AC14A48" w14:textId="77777777" w:rsidR="00207E98" w:rsidRPr="00BD202D" w:rsidRDefault="00207E98" w:rsidP="00207E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BD202D">
        <w:rPr>
          <w:rFonts w:ascii="Times New Roman" w:hAnsi="Times New Roman" w:cs="Times New Roman"/>
          <w:sz w:val="24"/>
          <w:szCs w:val="24"/>
          <w:lang w:val="id-ID"/>
        </w:rPr>
        <w:t xml:space="preserve">2. Who is </w:t>
      </w:r>
      <w:r>
        <w:rPr>
          <w:rFonts w:ascii="Times New Roman" w:hAnsi="Times New Roman" w:cs="Times New Roman"/>
          <w:sz w:val="24"/>
          <w:szCs w:val="24"/>
          <w:lang w:val="id-ID"/>
        </w:rPr>
        <w:t>s</w:t>
      </w:r>
      <w:r w:rsidRPr="00BD202D">
        <w:rPr>
          <w:rFonts w:ascii="Times New Roman" w:hAnsi="Times New Roman" w:cs="Times New Roman"/>
          <w:sz w:val="24"/>
          <w:szCs w:val="24"/>
          <w:lang w:val="id-ID"/>
        </w:rPr>
        <w:t>he?</w:t>
      </w:r>
    </w:p>
    <w:p w14:paraId="444B9A27" w14:textId="77777777" w:rsidR="00207E98" w:rsidRPr="00BD202D" w:rsidRDefault="00207E98" w:rsidP="00207E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BD202D">
        <w:rPr>
          <w:rFonts w:ascii="Times New Roman" w:hAnsi="Times New Roman" w:cs="Times New Roman"/>
          <w:sz w:val="24"/>
          <w:szCs w:val="24"/>
          <w:lang w:val="id-ID"/>
        </w:rPr>
        <w:t xml:space="preserve">3. Where does </w:t>
      </w:r>
      <w:r>
        <w:rPr>
          <w:rFonts w:ascii="Times New Roman" w:hAnsi="Times New Roman" w:cs="Times New Roman"/>
          <w:sz w:val="24"/>
          <w:szCs w:val="24"/>
          <w:lang w:val="id-ID"/>
        </w:rPr>
        <w:t>s</w:t>
      </w:r>
      <w:r w:rsidRPr="00BD202D">
        <w:rPr>
          <w:rFonts w:ascii="Times New Roman" w:hAnsi="Times New Roman" w:cs="Times New Roman"/>
          <w:sz w:val="24"/>
          <w:szCs w:val="24"/>
          <w:lang w:val="id-ID"/>
        </w:rPr>
        <w:t>he come from?</w:t>
      </w:r>
    </w:p>
    <w:p w14:paraId="23659686" w14:textId="77777777" w:rsidR="00207E98" w:rsidRPr="00BD202D" w:rsidRDefault="00207E98" w:rsidP="00207E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BD202D">
        <w:rPr>
          <w:rFonts w:ascii="Times New Roman" w:hAnsi="Times New Roman" w:cs="Times New Roman"/>
          <w:sz w:val="24"/>
          <w:szCs w:val="24"/>
          <w:lang w:val="id-ID"/>
        </w:rPr>
        <w:t>4. How is h</w:t>
      </w:r>
      <w:r>
        <w:rPr>
          <w:rFonts w:ascii="Times New Roman" w:hAnsi="Times New Roman" w:cs="Times New Roman"/>
          <w:sz w:val="24"/>
          <w:szCs w:val="24"/>
          <w:lang w:val="id-ID"/>
        </w:rPr>
        <w:t>er</w:t>
      </w:r>
      <w:r w:rsidRPr="00BD202D">
        <w:rPr>
          <w:rFonts w:ascii="Times New Roman" w:hAnsi="Times New Roman" w:cs="Times New Roman"/>
          <w:sz w:val="24"/>
          <w:szCs w:val="24"/>
          <w:lang w:val="id-ID"/>
        </w:rPr>
        <w:t xml:space="preserve"> appearance?</w:t>
      </w:r>
    </w:p>
    <w:p w14:paraId="0B4C49AE" w14:textId="77777777" w:rsidR="00207E98" w:rsidRPr="00BD202D" w:rsidRDefault="00207E98" w:rsidP="00207E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BD202D">
        <w:rPr>
          <w:rFonts w:ascii="Times New Roman" w:hAnsi="Times New Roman" w:cs="Times New Roman"/>
          <w:sz w:val="24"/>
          <w:szCs w:val="24"/>
          <w:lang w:val="id-ID"/>
        </w:rPr>
        <w:t>5. How is h</w:t>
      </w:r>
      <w:r>
        <w:rPr>
          <w:rFonts w:ascii="Times New Roman" w:hAnsi="Times New Roman" w:cs="Times New Roman"/>
          <w:sz w:val="24"/>
          <w:szCs w:val="24"/>
          <w:lang w:val="id-ID"/>
        </w:rPr>
        <w:t>er</w:t>
      </w:r>
      <w:r w:rsidRPr="00BD202D">
        <w:rPr>
          <w:rFonts w:ascii="Times New Roman" w:hAnsi="Times New Roman" w:cs="Times New Roman"/>
          <w:sz w:val="24"/>
          <w:szCs w:val="24"/>
          <w:lang w:val="id-ID"/>
        </w:rPr>
        <w:t xml:space="preserve"> ability?</w:t>
      </w:r>
    </w:p>
    <w:p w14:paraId="08B35821" w14:textId="77777777" w:rsidR="00207E98" w:rsidRDefault="00207E98" w:rsidP="00207E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BD202D">
        <w:rPr>
          <w:rFonts w:ascii="Times New Roman" w:hAnsi="Times New Roman" w:cs="Times New Roman"/>
          <w:sz w:val="24"/>
          <w:szCs w:val="24"/>
          <w:lang w:val="id-ID"/>
        </w:rPr>
        <w:t>6. How is h</w:t>
      </w:r>
      <w:r>
        <w:rPr>
          <w:rFonts w:ascii="Times New Roman" w:hAnsi="Times New Roman" w:cs="Times New Roman"/>
          <w:sz w:val="24"/>
          <w:szCs w:val="24"/>
          <w:lang w:val="id-ID"/>
        </w:rPr>
        <w:t>er</w:t>
      </w:r>
      <w:r w:rsidRPr="00BD202D">
        <w:rPr>
          <w:rFonts w:ascii="Times New Roman" w:hAnsi="Times New Roman" w:cs="Times New Roman"/>
          <w:sz w:val="24"/>
          <w:szCs w:val="24"/>
          <w:lang w:val="id-ID"/>
        </w:rPr>
        <w:t xml:space="preserve"> personality?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51"/>
        <w:gridCol w:w="5502"/>
      </w:tblGrid>
      <w:tr w:rsidR="00207E98" w14:paraId="2AE36927" w14:textId="77777777" w:rsidTr="00FC0A3C">
        <w:trPr>
          <w:trHeight w:val="699"/>
        </w:trPr>
        <w:tc>
          <w:tcPr>
            <w:tcW w:w="2830" w:type="dxa"/>
          </w:tcPr>
          <w:p w14:paraId="63489B24" w14:textId="77777777" w:rsidR="00207E98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</w:p>
          <w:p w14:paraId="737493E9" w14:textId="77777777" w:rsidR="00207E98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  <w:r w:rsidRPr="00B34D0F">
              <w:rPr>
                <w:rFonts w:ascii="Times New Roman" w:hAnsi="Times New Roman" w:cs="Times New Roman"/>
                <w:sz w:val="28"/>
                <w:szCs w:val="28"/>
                <w:lang w:val="id-ID"/>
              </w:rPr>
              <w:t>Title</w:t>
            </w:r>
          </w:p>
          <w:p w14:paraId="5A5B37B2" w14:textId="77777777" w:rsidR="00207E98" w:rsidRPr="00B34D0F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</w:p>
        </w:tc>
        <w:tc>
          <w:tcPr>
            <w:tcW w:w="6520" w:type="dxa"/>
          </w:tcPr>
          <w:p w14:paraId="787490C9" w14:textId="77777777" w:rsidR="00207E98" w:rsidRDefault="00207E98" w:rsidP="00FC0A3C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207E98" w14:paraId="00D88E99" w14:textId="77777777" w:rsidTr="00FC0A3C">
        <w:trPr>
          <w:trHeight w:val="3073"/>
        </w:trPr>
        <w:tc>
          <w:tcPr>
            <w:tcW w:w="2830" w:type="dxa"/>
          </w:tcPr>
          <w:p w14:paraId="7145DA00" w14:textId="77777777" w:rsidR="00207E98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</w:p>
          <w:p w14:paraId="1FC9343A" w14:textId="77777777" w:rsidR="00207E98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</w:p>
          <w:p w14:paraId="04E56339" w14:textId="77777777" w:rsidR="00207E98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</w:p>
          <w:p w14:paraId="6F1C467D" w14:textId="77777777" w:rsidR="00207E98" w:rsidRPr="00B34D0F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  <w:r w:rsidRPr="00B34D0F">
              <w:rPr>
                <w:rFonts w:ascii="Times New Roman" w:hAnsi="Times New Roman" w:cs="Times New Roman"/>
                <w:sz w:val="28"/>
                <w:szCs w:val="28"/>
                <w:lang w:val="id-ID"/>
              </w:rPr>
              <w:t>Identification</w:t>
            </w:r>
          </w:p>
        </w:tc>
        <w:tc>
          <w:tcPr>
            <w:tcW w:w="6520" w:type="dxa"/>
          </w:tcPr>
          <w:p w14:paraId="2AC91FE0" w14:textId="77777777" w:rsidR="00207E98" w:rsidRDefault="00207E98" w:rsidP="00FC0A3C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207E98" w14:paraId="0CF0E6F3" w14:textId="77777777" w:rsidTr="00FC0A3C">
        <w:trPr>
          <w:trHeight w:val="7193"/>
        </w:trPr>
        <w:tc>
          <w:tcPr>
            <w:tcW w:w="2830" w:type="dxa"/>
          </w:tcPr>
          <w:p w14:paraId="0EE33C3B" w14:textId="77777777" w:rsidR="00207E98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</w:p>
          <w:p w14:paraId="3E8A6333" w14:textId="77777777" w:rsidR="00207E98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</w:p>
          <w:p w14:paraId="5E0C709B" w14:textId="77777777" w:rsidR="00207E98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</w:p>
          <w:p w14:paraId="1E48E0FF" w14:textId="77777777" w:rsidR="00207E98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</w:p>
          <w:p w14:paraId="6CEC65AF" w14:textId="77777777" w:rsidR="00207E98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</w:p>
          <w:p w14:paraId="4405DC9D" w14:textId="77777777" w:rsidR="00207E98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</w:p>
          <w:p w14:paraId="2FED5E8F" w14:textId="77777777" w:rsidR="00207E98" w:rsidRPr="00B34D0F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  <w:r w:rsidRPr="00B34D0F">
              <w:rPr>
                <w:rFonts w:ascii="Times New Roman" w:hAnsi="Times New Roman" w:cs="Times New Roman"/>
                <w:sz w:val="28"/>
                <w:szCs w:val="28"/>
                <w:lang w:val="id-ID"/>
              </w:rPr>
              <w:t>Description</w:t>
            </w:r>
          </w:p>
        </w:tc>
        <w:tc>
          <w:tcPr>
            <w:tcW w:w="6520" w:type="dxa"/>
          </w:tcPr>
          <w:p w14:paraId="40516087" w14:textId="77777777" w:rsidR="00207E98" w:rsidRDefault="00207E98" w:rsidP="00FC0A3C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</w:tbl>
    <w:p w14:paraId="10D8ABD5" w14:textId="77777777" w:rsidR="00207E98" w:rsidRPr="00BD202D" w:rsidRDefault="00207E98" w:rsidP="00207E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7BFA2A42" w14:textId="21AB8E1F" w:rsidR="00207E98" w:rsidRDefault="00207E98" w:rsidP="00207E9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4D77F136" w14:textId="6348168F" w:rsidR="00207E98" w:rsidRDefault="00207E98" w:rsidP="00207E9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>Post-test</w:t>
      </w:r>
    </w:p>
    <w:p w14:paraId="2333E5BB" w14:textId="77777777" w:rsidR="00207E98" w:rsidRDefault="00207E98" w:rsidP="00207E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bookmarkStart w:id="6" w:name="_Hlk155524850"/>
      <w:r>
        <w:rPr>
          <w:rFonts w:ascii="Times New Roman" w:hAnsi="Times New Roman" w:cs="Times New Roman"/>
          <w:sz w:val="24"/>
          <w:szCs w:val="24"/>
          <w:lang w:val="id-ID"/>
        </w:rPr>
        <w:t xml:space="preserve">Name </w:t>
      </w:r>
      <w:r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ab/>
        <w:t xml:space="preserve">: </w:t>
      </w:r>
    </w:p>
    <w:p w14:paraId="1900EC83" w14:textId="77777777" w:rsidR="00207E98" w:rsidRDefault="00207E98" w:rsidP="00207E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Class </w:t>
      </w:r>
      <w:r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ab/>
        <w:t>:</w:t>
      </w:r>
    </w:p>
    <w:p w14:paraId="537E0C32" w14:textId="77777777" w:rsidR="00207E98" w:rsidRDefault="00207E98" w:rsidP="00207E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Instruction </w:t>
      </w:r>
      <w:r>
        <w:rPr>
          <w:rFonts w:ascii="Times New Roman" w:hAnsi="Times New Roman" w:cs="Times New Roman"/>
          <w:sz w:val="24"/>
          <w:szCs w:val="24"/>
          <w:lang w:val="id-ID"/>
        </w:rPr>
        <w:tab/>
        <w:t>:</w:t>
      </w:r>
    </w:p>
    <w:p w14:paraId="25A6B341" w14:textId="77777777" w:rsidR="00207E98" w:rsidRDefault="00207E98" w:rsidP="00207E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BD202D">
        <w:rPr>
          <w:rFonts w:ascii="Times New Roman" w:hAnsi="Times New Roman" w:cs="Times New Roman"/>
          <w:sz w:val="24"/>
          <w:szCs w:val="24"/>
          <w:lang w:val="id-ID"/>
        </w:rPr>
        <w:t>Describe the picture below by answering the following questions.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BD202D">
        <w:rPr>
          <w:rFonts w:ascii="Times New Roman" w:hAnsi="Times New Roman" w:cs="Times New Roman"/>
          <w:sz w:val="24"/>
          <w:szCs w:val="24"/>
          <w:lang w:val="id-ID"/>
        </w:rPr>
        <w:t xml:space="preserve">Then, fill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in </w:t>
      </w:r>
      <w:r w:rsidRPr="00BD202D">
        <w:rPr>
          <w:rFonts w:ascii="Times New Roman" w:hAnsi="Times New Roman" w:cs="Times New Roman"/>
          <w:sz w:val="24"/>
          <w:szCs w:val="24"/>
          <w:lang w:val="id-ID"/>
        </w:rPr>
        <w:t>the table based on your answer.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396256">
        <w:rPr>
          <w:rFonts w:ascii="Times New Roman" w:hAnsi="Times New Roman" w:cs="Times New Roman"/>
          <w:sz w:val="24"/>
          <w:szCs w:val="24"/>
          <w:lang w:val="id-ID"/>
        </w:rPr>
        <w:t>Develop your idea based on your own words,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y</w:t>
      </w:r>
      <w:r w:rsidRPr="00396256">
        <w:rPr>
          <w:rFonts w:ascii="Times New Roman" w:hAnsi="Times New Roman" w:cs="Times New Roman"/>
          <w:sz w:val="24"/>
          <w:szCs w:val="24"/>
          <w:lang w:val="id-ID"/>
        </w:rPr>
        <w:t xml:space="preserve">ou may use your dictionary if </w:t>
      </w:r>
      <w:r>
        <w:rPr>
          <w:rFonts w:ascii="Times New Roman" w:hAnsi="Times New Roman" w:cs="Times New Roman"/>
          <w:sz w:val="24"/>
          <w:szCs w:val="24"/>
          <w:lang w:val="id-ID"/>
        </w:rPr>
        <w:t>yo</w:t>
      </w:r>
      <w:r w:rsidRPr="00396256">
        <w:rPr>
          <w:rFonts w:ascii="Times New Roman" w:hAnsi="Times New Roman" w:cs="Times New Roman"/>
          <w:sz w:val="24"/>
          <w:szCs w:val="24"/>
          <w:lang w:val="id-ID"/>
        </w:rPr>
        <w:t xml:space="preserve">u find difficult words. Consider the use of grammar, vocabulary, and spelling. You have </w:t>
      </w:r>
      <w:r>
        <w:rPr>
          <w:rFonts w:ascii="Times New Roman" w:hAnsi="Times New Roman" w:cs="Times New Roman"/>
          <w:sz w:val="24"/>
          <w:szCs w:val="24"/>
          <w:lang w:val="id-ID"/>
        </w:rPr>
        <w:t>4</w:t>
      </w:r>
      <w:r w:rsidRPr="00396256">
        <w:rPr>
          <w:rFonts w:ascii="Times New Roman" w:hAnsi="Times New Roman" w:cs="Times New Roman"/>
          <w:sz w:val="24"/>
          <w:szCs w:val="24"/>
          <w:lang w:val="id-ID"/>
        </w:rPr>
        <w:t>5 minutes in writing!</w:t>
      </w:r>
    </w:p>
    <w:p w14:paraId="07379D55" w14:textId="77777777" w:rsidR="00207E98" w:rsidRDefault="00207E98" w:rsidP="00207E9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BFECF1E" wp14:editId="495C6320">
            <wp:extent cx="2113508" cy="2958957"/>
            <wp:effectExtent l="0" t="0" r="127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flipH="1">
                      <a:off x="0" y="0"/>
                      <a:ext cx="2134095" cy="2987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9B7BC0" w14:textId="77777777" w:rsidR="00207E98" w:rsidRPr="00BD202D" w:rsidRDefault="00207E98" w:rsidP="00207E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BD202D">
        <w:rPr>
          <w:rFonts w:ascii="Times New Roman" w:hAnsi="Times New Roman" w:cs="Times New Roman"/>
          <w:sz w:val="24"/>
          <w:szCs w:val="24"/>
          <w:lang w:val="id-ID"/>
        </w:rPr>
        <w:t>1. What is h</w:t>
      </w:r>
      <w:r>
        <w:rPr>
          <w:rFonts w:ascii="Times New Roman" w:hAnsi="Times New Roman" w:cs="Times New Roman"/>
          <w:sz w:val="24"/>
          <w:szCs w:val="24"/>
          <w:lang w:val="id-ID"/>
        </w:rPr>
        <w:t>er</w:t>
      </w:r>
      <w:r w:rsidRPr="00BD202D">
        <w:rPr>
          <w:rFonts w:ascii="Times New Roman" w:hAnsi="Times New Roman" w:cs="Times New Roman"/>
          <w:sz w:val="24"/>
          <w:szCs w:val="24"/>
          <w:lang w:val="id-ID"/>
        </w:rPr>
        <w:t xml:space="preserve"> name?</w:t>
      </w:r>
    </w:p>
    <w:p w14:paraId="16E76598" w14:textId="77777777" w:rsidR="00207E98" w:rsidRPr="00BD202D" w:rsidRDefault="00207E98" w:rsidP="00207E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BD202D">
        <w:rPr>
          <w:rFonts w:ascii="Times New Roman" w:hAnsi="Times New Roman" w:cs="Times New Roman"/>
          <w:sz w:val="24"/>
          <w:szCs w:val="24"/>
          <w:lang w:val="id-ID"/>
        </w:rPr>
        <w:t xml:space="preserve">2. Who is </w:t>
      </w:r>
      <w:r>
        <w:rPr>
          <w:rFonts w:ascii="Times New Roman" w:hAnsi="Times New Roman" w:cs="Times New Roman"/>
          <w:sz w:val="24"/>
          <w:szCs w:val="24"/>
          <w:lang w:val="id-ID"/>
        </w:rPr>
        <w:t>s</w:t>
      </w:r>
      <w:r w:rsidRPr="00BD202D">
        <w:rPr>
          <w:rFonts w:ascii="Times New Roman" w:hAnsi="Times New Roman" w:cs="Times New Roman"/>
          <w:sz w:val="24"/>
          <w:szCs w:val="24"/>
          <w:lang w:val="id-ID"/>
        </w:rPr>
        <w:t>he?</w:t>
      </w:r>
    </w:p>
    <w:p w14:paraId="463140F9" w14:textId="77777777" w:rsidR="00207E98" w:rsidRPr="00BD202D" w:rsidRDefault="00207E98" w:rsidP="00207E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BD202D">
        <w:rPr>
          <w:rFonts w:ascii="Times New Roman" w:hAnsi="Times New Roman" w:cs="Times New Roman"/>
          <w:sz w:val="24"/>
          <w:szCs w:val="24"/>
          <w:lang w:val="id-ID"/>
        </w:rPr>
        <w:t xml:space="preserve">3. Where does </w:t>
      </w:r>
      <w:r>
        <w:rPr>
          <w:rFonts w:ascii="Times New Roman" w:hAnsi="Times New Roman" w:cs="Times New Roman"/>
          <w:sz w:val="24"/>
          <w:szCs w:val="24"/>
          <w:lang w:val="id-ID"/>
        </w:rPr>
        <w:t>s</w:t>
      </w:r>
      <w:r w:rsidRPr="00BD202D">
        <w:rPr>
          <w:rFonts w:ascii="Times New Roman" w:hAnsi="Times New Roman" w:cs="Times New Roman"/>
          <w:sz w:val="24"/>
          <w:szCs w:val="24"/>
          <w:lang w:val="id-ID"/>
        </w:rPr>
        <w:t>he come from?</w:t>
      </w:r>
    </w:p>
    <w:p w14:paraId="6A96789B" w14:textId="77777777" w:rsidR="00207E98" w:rsidRPr="00BD202D" w:rsidRDefault="00207E98" w:rsidP="00207E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BD202D">
        <w:rPr>
          <w:rFonts w:ascii="Times New Roman" w:hAnsi="Times New Roman" w:cs="Times New Roman"/>
          <w:sz w:val="24"/>
          <w:szCs w:val="24"/>
          <w:lang w:val="id-ID"/>
        </w:rPr>
        <w:t>4. How is h</w:t>
      </w:r>
      <w:r>
        <w:rPr>
          <w:rFonts w:ascii="Times New Roman" w:hAnsi="Times New Roman" w:cs="Times New Roman"/>
          <w:sz w:val="24"/>
          <w:szCs w:val="24"/>
          <w:lang w:val="id-ID"/>
        </w:rPr>
        <w:t>er</w:t>
      </w:r>
      <w:r w:rsidRPr="00BD202D">
        <w:rPr>
          <w:rFonts w:ascii="Times New Roman" w:hAnsi="Times New Roman" w:cs="Times New Roman"/>
          <w:sz w:val="24"/>
          <w:szCs w:val="24"/>
          <w:lang w:val="id-ID"/>
        </w:rPr>
        <w:t xml:space="preserve"> appearance?</w:t>
      </w:r>
    </w:p>
    <w:p w14:paraId="299DBE95" w14:textId="77777777" w:rsidR="00207E98" w:rsidRPr="00BD202D" w:rsidRDefault="00207E98" w:rsidP="00207E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BD202D">
        <w:rPr>
          <w:rFonts w:ascii="Times New Roman" w:hAnsi="Times New Roman" w:cs="Times New Roman"/>
          <w:sz w:val="24"/>
          <w:szCs w:val="24"/>
          <w:lang w:val="id-ID"/>
        </w:rPr>
        <w:t>5. How is h</w:t>
      </w:r>
      <w:r>
        <w:rPr>
          <w:rFonts w:ascii="Times New Roman" w:hAnsi="Times New Roman" w:cs="Times New Roman"/>
          <w:sz w:val="24"/>
          <w:szCs w:val="24"/>
          <w:lang w:val="id-ID"/>
        </w:rPr>
        <w:t>er</w:t>
      </w:r>
      <w:r w:rsidRPr="00BD202D">
        <w:rPr>
          <w:rFonts w:ascii="Times New Roman" w:hAnsi="Times New Roman" w:cs="Times New Roman"/>
          <w:sz w:val="24"/>
          <w:szCs w:val="24"/>
          <w:lang w:val="id-ID"/>
        </w:rPr>
        <w:t xml:space="preserve"> ability?</w:t>
      </w:r>
    </w:p>
    <w:p w14:paraId="23A51FAA" w14:textId="77777777" w:rsidR="00207E98" w:rsidRDefault="00207E98" w:rsidP="00207E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BD202D">
        <w:rPr>
          <w:rFonts w:ascii="Times New Roman" w:hAnsi="Times New Roman" w:cs="Times New Roman"/>
          <w:sz w:val="24"/>
          <w:szCs w:val="24"/>
          <w:lang w:val="id-ID"/>
        </w:rPr>
        <w:t>6. How is h</w:t>
      </w:r>
      <w:r>
        <w:rPr>
          <w:rFonts w:ascii="Times New Roman" w:hAnsi="Times New Roman" w:cs="Times New Roman"/>
          <w:sz w:val="24"/>
          <w:szCs w:val="24"/>
          <w:lang w:val="id-ID"/>
        </w:rPr>
        <w:t>er</w:t>
      </w:r>
      <w:r w:rsidRPr="00BD202D">
        <w:rPr>
          <w:rFonts w:ascii="Times New Roman" w:hAnsi="Times New Roman" w:cs="Times New Roman"/>
          <w:sz w:val="24"/>
          <w:szCs w:val="24"/>
          <w:lang w:val="id-ID"/>
        </w:rPr>
        <w:t xml:space="preserve"> personality?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51"/>
        <w:gridCol w:w="5502"/>
      </w:tblGrid>
      <w:tr w:rsidR="00207E98" w14:paraId="55C65DF4" w14:textId="77777777" w:rsidTr="00FC0A3C">
        <w:trPr>
          <w:trHeight w:val="699"/>
        </w:trPr>
        <w:tc>
          <w:tcPr>
            <w:tcW w:w="2830" w:type="dxa"/>
          </w:tcPr>
          <w:p w14:paraId="10BC85D1" w14:textId="77777777" w:rsidR="00207E98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</w:p>
          <w:p w14:paraId="2B665A39" w14:textId="77777777" w:rsidR="00207E98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  <w:r w:rsidRPr="00B34D0F">
              <w:rPr>
                <w:rFonts w:ascii="Times New Roman" w:hAnsi="Times New Roman" w:cs="Times New Roman"/>
                <w:sz w:val="28"/>
                <w:szCs w:val="28"/>
                <w:lang w:val="id-ID"/>
              </w:rPr>
              <w:t>Title</w:t>
            </w:r>
          </w:p>
          <w:p w14:paraId="10A0187F" w14:textId="77777777" w:rsidR="00207E98" w:rsidRPr="00B34D0F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</w:p>
        </w:tc>
        <w:tc>
          <w:tcPr>
            <w:tcW w:w="6520" w:type="dxa"/>
          </w:tcPr>
          <w:p w14:paraId="68D8872B" w14:textId="77777777" w:rsidR="00207E98" w:rsidRDefault="00207E98" w:rsidP="00FC0A3C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207E98" w14:paraId="39DA6937" w14:textId="77777777" w:rsidTr="00FC0A3C">
        <w:trPr>
          <w:trHeight w:val="3073"/>
        </w:trPr>
        <w:tc>
          <w:tcPr>
            <w:tcW w:w="2830" w:type="dxa"/>
          </w:tcPr>
          <w:p w14:paraId="360F319B" w14:textId="77777777" w:rsidR="00207E98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</w:p>
          <w:p w14:paraId="7FEEEA96" w14:textId="77777777" w:rsidR="00207E98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</w:p>
          <w:p w14:paraId="0BAA702F" w14:textId="77777777" w:rsidR="00207E98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</w:p>
          <w:p w14:paraId="249E7FEF" w14:textId="77777777" w:rsidR="00207E98" w:rsidRPr="00B34D0F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  <w:r w:rsidRPr="00B34D0F">
              <w:rPr>
                <w:rFonts w:ascii="Times New Roman" w:hAnsi="Times New Roman" w:cs="Times New Roman"/>
                <w:sz w:val="28"/>
                <w:szCs w:val="28"/>
                <w:lang w:val="id-ID"/>
              </w:rPr>
              <w:t>Identification</w:t>
            </w:r>
          </w:p>
        </w:tc>
        <w:tc>
          <w:tcPr>
            <w:tcW w:w="6520" w:type="dxa"/>
          </w:tcPr>
          <w:p w14:paraId="6F9ECAE3" w14:textId="77777777" w:rsidR="00207E98" w:rsidRDefault="00207E98" w:rsidP="00FC0A3C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207E98" w14:paraId="72DF17A2" w14:textId="77777777" w:rsidTr="00FC0A3C">
        <w:trPr>
          <w:trHeight w:val="7193"/>
        </w:trPr>
        <w:tc>
          <w:tcPr>
            <w:tcW w:w="2830" w:type="dxa"/>
          </w:tcPr>
          <w:p w14:paraId="0B033B79" w14:textId="77777777" w:rsidR="00207E98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</w:p>
          <w:p w14:paraId="160D584B" w14:textId="77777777" w:rsidR="00207E98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</w:p>
          <w:p w14:paraId="1900E5BA" w14:textId="77777777" w:rsidR="00207E98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</w:p>
          <w:p w14:paraId="5279D80D" w14:textId="77777777" w:rsidR="00207E98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</w:p>
          <w:p w14:paraId="27624F81" w14:textId="77777777" w:rsidR="00207E98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</w:p>
          <w:p w14:paraId="0190C71B" w14:textId="77777777" w:rsidR="00207E98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</w:p>
          <w:p w14:paraId="2A3315FA" w14:textId="77777777" w:rsidR="00207E98" w:rsidRPr="00B34D0F" w:rsidRDefault="00207E98" w:rsidP="00FC0A3C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id-ID"/>
              </w:rPr>
            </w:pPr>
            <w:r w:rsidRPr="00B34D0F">
              <w:rPr>
                <w:rFonts w:ascii="Times New Roman" w:hAnsi="Times New Roman" w:cs="Times New Roman"/>
                <w:sz w:val="28"/>
                <w:szCs w:val="28"/>
                <w:lang w:val="id-ID"/>
              </w:rPr>
              <w:t>Description</w:t>
            </w:r>
          </w:p>
        </w:tc>
        <w:tc>
          <w:tcPr>
            <w:tcW w:w="6520" w:type="dxa"/>
          </w:tcPr>
          <w:p w14:paraId="04DED006" w14:textId="77777777" w:rsidR="00207E98" w:rsidRDefault="00207E98" w:rsidP="00FC0A3C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</w:tbl>
    <w:p w14:paraId="739A92CE" w14:textId="77777777" w:rsidR="00207E98" w:rsidRPr="00BD202D" w:rsidRDefault="00207E98" w:rsidP="00207E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bookmarkEnd w:id="6"/>
    <w:p w14:paraId="5E630E58" w14:textId="77777777" w:rsidR="006D3E15" w:rsidRDefault="006D3E15" w:rsidP="00207E9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34FB06BE" w14:textId="054E05D4" w:rsidR="002302DC" w:rsidRDefault="00AC4378" w:rsidP="00207E9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>A</w:t>
      </w:r>
      <w:r w:rsidR="004162F3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ppendix </w:t>
      </w:r>
      <w:r w:rsidR="00FD0BBF">
        <w:rPr>
          <w:rFonts w:ascii="Times New Roman" w:hAnsi="Times New Roman" w:cs="Times New Roman"/>
          <w:b/>
          <w:bCs/>
          <w:sz w:val="24"/>
          <w:szCs w:val="24"/>
          <w:lang w:val="id-ID"/>
        </w:rPr>
        <w:t>6</w:t>
      </w:r>
      <w:r w:rsidR="002302DC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Student</w:t>
      </w:r>
      <w:r w:rsidR="00ED432B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</w:t>
      </w:r>
      <w:r w:rsidR="002302DC">
        <w:rPr>
          <w:rFonts w:ascii="Times New Roman" w:hAnsi="Times New Roman" w:cs="Times New Roman"/>
          <w:b/>
          <w:bCs/>
          <w:sz w:val="24"/>
          <w:szCs w:val="24"/>
          <w:lang w:val="id-ID"/>
        </w:rPr>
        <w:t>Worksheet</w:t>
      </w:r>
    </w:p>
    <w:p w14:paraId="0FAC460D" w14:textId="30D3BE65" w:rsidR="000B7C7B" w:rsidRDefault="00960CD4" w:rsidP="00207E9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6AB5107B" wp14:editId="24D8217C">
            <wp:extent cx="5039995" cy="7167880"/>
            <wp:effectExtent l="0" t="0" r="8255" b="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Picture 34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167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3BED07" w14:textId="04010934" w:rsidR="00960CD4" w:rsidRDefault="00960CD4" w:rsidP="00207E9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36CAB355" w14:textId="7789D313" w:rsidR="00960CD4" w:rsidRDefault="00960CD4" w:rsidP="00207E9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7D73710A" wp14:editId="5DA0B2DE">
            <wp:extent cx="5039995" cy="6788150"/>
            <wp:effectExtent l="0" t="0" r="8255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Picture 35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6788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12E4AC" w14:textId="77777777" w:rsidR="000B7C7B" w:rsidRDefault="000B7C7B" w:rsidP="00207E9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0001182D" w14:textId="77777777" w:rsidR="000B7C7B" w:rsidRDefault="000B7C7B" w:rsidP="00207E9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4A59F905" w14:textId="77777777" w:rsidR="00960CD4" w:rsidRDefault="00960CD4" w:rsidP="00207E9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220A49E5" w14:textId="21681666" w:rsidR="002302DC" w:rsidRDefault="002302DC" w:rsidP="00207E9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 xml:space="preserve">Appendix </w:t>
      </w:r>
      <w:r w:rsidR="00FD0BBF">
        <w:rPr>
          <w:rFonts w:ascii="Times New Roman" w:hAnsi="Times New Roman" w:cs="Times New Roman"/>
          <w:b/>
          <w:bCs/>
          <w:sz w:val="24"/>
          <w:szCs w:val="24"/>
          <w:lang w:val="id-ID"/>
        </w:rPr>
        <w:t>7</w: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Students Writing Scores</w:t>
      </w:r>
    </w:p>
    <w:p w14:paraId="66168462" w14:textId="77777777" w:rsidR="000B7C7B" w:rsidRPr="005775F9" w:rsidRDefault="000B7C7B" w:rsidP="000B7C7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5775F9">
        <w:rPr>
          <w:rFonts w:ascii="Times New Roman" w:hAnsi="Times New Roman" w:cs="Times New Roman"/>
          <w:b/>
          <w:bCs/>
          <w:sz w:val="24"/>
          <w:szCs w:val="24"/>
          <w:lang w:val="id-ID"/>
        </w:rPr>
        <w:t>DAFTAR NILAI PRE-TEST SISWA (XI IPA 4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04"/>
        <w:gridCol w:w="1260"/>
        <w:gridCol w:w="952"/>
        <w:gridCol w:w="1206"/>
        <w:gridCol w:w="1133"/>
        <w:gridCol w:w="1112"/>
        <w:gridCol w:w="1032"/>
        <w:gridCol w:w="954"/>
      </w:tblGrid>
      <w:tr w:rsidR="000B7C7B" w:rsidRPr="000B7C7B" w14:paraId="7DA4186E" w14:textId="77777777" w:rsidTr="00925C53">
        <w:trPr>
          <w:trHeight w:val="693"/>
        </w:trPr>
        <w:tc>
          <w:tcPr>
            <w:tcW w:w="537" w:type="dxa"/>
          </w:tcPr>
          <w:p w14:paraId="08E1A10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No</w:t>
            </w:r>
          </w:p>
        </w:tc>
        <w:tc>
          <w:tcPr>
            <w:tcW w:w="1593" w:type="dxa"/>
          </w:tcPr>
          <w:p w14:paraId="52EB8C4B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iswa</w:t>
            </w:r>
          </w:p>
        </w:tc>
        <w:tc>
          <w:tcPr>
            <w:tcW w:w="1043" w:type="dxa"/>
          </w:tcPr>
          <w:p w14:paraId="3171F1AA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Content</w:t>
            </w:r>
          </w:p>
        </w:tc>
        <w:tc>
          <w:tcPr>
            <w:tcW w:w="1386" w:type="dxa"/>
          </w:tcPr>
          <w:p w14:paraId="7B50C71E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Organiza</w:t>
            </w:r>
          </w:p>
          <w:p w14:paraId="64F3CB39" w14:textId="3E4C9450" w:rsidR="000B7C7B" w:rsidRPr="000B7C7B" w:rsidRDefault="006D6236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T</w:t>
            </w:r>
            <w:r w:rsidR="000B7C7B"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ion</w:t>
            </w:r>
          </w:p>
        </w:tc>
        <w:tc>
          <w:tcPr>
            <w:tcW w:w="1256" w:type="dxa"/>
          </w:tcPr>
          <w:p w14:paraId="77C83753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Grammar</w:t>
            </w:r>
          </w:p>
        </w:tc>
        <w:tc>
          <w:tcPr>
            <w:tcW w:w="1268" w:type="dxa"/>
          </w:tcPr>
          <w:p w14:paraId="56FF6163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Vocabul</w:t>
            </w:r>
          </w:p>
          <w:p w14:paraId="1E480515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ary</w:t>
            </w:r>
          </w:p>
        </w:tc>
        <w:tc>
          <w:tcPr>
            <w:tcW w:w="1134" w:type="dxa"/>
          </w:tcPr>
          <w:p w14:paraId="4BF7C29B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Mechani</w:t>
            </w:r>
          </w:p>
          <w:p w14:paraId="7AF19530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cs</w:t>
            </w:r>
          </w:p>
        </w:tc>
        <w:tc>
          <w:tcPr>
            <w:tcW w:w="1133" w:type="dxa"/>
          </w:tcPr>
          <w:p w14:paraId="20F54D52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ore</w:t>
            </w:r>
          </w:p>
        </w:tc>
      </w:tr>
      <w:tr w:rsidR="000B7C7B" w:rsidRPr="000B7C7B" w14:paraId="49965E08" w14:textId="77777777" w:rsidTr="00925C53">
        <w:tc>
          <w:tcPr>
            <w:tcW w:w="537" w:type="dxa"/>
          </w:tcPr>
          <w:p w14:paraId="1B4A256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.</w:t>
            </w:r>
          </w:p>
        </w:tc>
        <w:tc>
          <w:tcPr>
            <w:tcW w:w="1593" w:type="dxa"/>
          </w:tcPr>
          <w:p w14:paraId="0689BA8F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1</w:t>
            </w:r>
          </w:p>
        </w:tc>
        <w:tc>
          <w:tcPr>
            <w:tcW w:w="1043" w:type="dxa"/>
          </w:tcPr>
          <w:p w14:paraId="6CC6C72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386" w:type="dxa"/>
          </w:tcPr>
          <w:p w14:paraId="20D22C4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39F8AFC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268" w:type="dxa"/>
          </w:tcPr>
          <w:p w14:paraId="147C29E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4" w:type="dxa"/>
          </w:tcPr>
          <w:p w14:paraId="7A61519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0285298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5</w:t>
            </w:r>
          </w:p>
        </w:tc>
      </w:tr>
      <w:tr w:rsidR="000B7C7B" w:rsidRPr="000B7C7B" w14:paraId="3260A4D8" w14:textId="77777777" w:rsidTr="00925C53">
        <w:tc>
          <w:tcPr>
            <w:tcW w:w="537" w:type="dxa"/>
          </w:tcPr>
          <w:p w14:paraId="28A231C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.</w:t>
            </w:r>
          </w:p>
        </w:tc>
        <w:tc>
          <w:tcPr>
            <w:tcW w:w="1593" w:type="dxa"/>
          </w:tcPr>
          <w:p w14:paraId="715C53BD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2</w:t>
            </w:r>
          </w:p>
        </w:tc>
        <w:tc>
          <w:tcPr>
            <w:tcW w:w="1043" w:type="dxa"/>
          </w:tcPr>
          <w:p w14:paraId="7E057F8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33FB5B3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4CE6B40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49955E1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0247614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076B171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5</w:t>
            </w:r>
          </w:p>
        </w:tc>
      </w:tr>
      <w:tr w:rsidR="000B7C7B" w:rsidRPr="000B7C7B" w14:paraId="5D637396" w14:textId="77777777" w:rsidTr="00925C53">
        <w:tc>
          <w:tcPr>
            <w:tcW w:w="537" w:type="dxa"/>
          </w:tcPr>
          <w:p w14:paraId="40A0CFB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.</w:t>
            </w:r>
          </w:p>
        </w:tc>
        <w:tc>
          <w:tcPr>
            <w:tcW w:w="1593" w:type="dxa"/>
          </w:tcPr>
          <w:p w14:paraId="744EA272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3</w:t>
            </w:r>
          </w:p>
        </w:tc>
        <w:tc>
          <w:tcPr>
            <w:tcW w:w="1043" w:type="dxa"/>
          </w:tcPr>
          <w:p w14:paraId="07BADFA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27230DC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06D3FAF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268" w:type="dxa"/>
          </w:tcPr>
          <w:p w14:paraId="0D4F724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3BDFEF8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18F3D5F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5</w:t>
            </w:r>
          </w:p>
        </w:tc>
      </w:tr>
      <w:tr w:rsidR="000B7C7B" w:rsidRPr="000B7C7B" w14:paraId="05547CD2" w14:textId="77777777" w:rsidTr="00925C53">
        <w:tc>
          <w:tcPr>
            <w:tcW w:w="537" w:type="dxa"/>
          </w:tcPr>
          <w:p w14:paraId="4B56370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.</w:t>
            </w:r>
          </w:p>
        </w:tc>
        <w:tc>
          <w:tcPr>
            <w:tcW w:w="1593" w:type="dxa"/>
          </w:tcPr>
          <w:p w14:paraId="458AEDB3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4</w:t>
            </w:r>
          </w:p>
        </w:tc>
        <w:tc>
          <w:tcPr>
            <w:tcW w:w="1043" w:type="dxa"/>
          </w:tcPr>
          <w:p w14:paraId="7DCDCF2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5B91174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683718C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24BE21D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2D24507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6530345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0</w:t>
            </w:r>
          </w:p>
        </w:tc>
      </w:tr>
      <w:tr w:rsidR="000B7C7B" w:rsidRPr="000B7C7B" w14:paraId="252DDDD5" w14:textId="77777777" w:rsidTr="00925C53">
        <w:tc>
          <w:tcPr>
            <w:tcW w:w="537" w:type="dxa"/>
          </w:tcPr>
          <w:p w14:paraId="154532E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5.</w:t>
            </w:r>
          </w:p>
        </w:tc>
        <w:tc>
          <w:tcPr>
            <w:tcW w:w="1593" w:type="dxa"/>
          </w:tcPr>
          <w:p w14:paraId="1ABE5449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5</w:t>
            </w:r>
          </w:p>
        </w:tc>
        <w:tc>
          <w:tcPr>
            <w:tcW w:w="1043" w:type="dxa"/>
          </w:tcPr>
          <w:p w14:paraId="12B426E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2444154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62F002B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2CA5888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6573F05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2BD8547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0</w:t>
            </w:r>
          </w:p>
        </w:tc>
      </w:tr>
      <w:tr w:rsidR="000B7C7B" w:rsidRPr="000B7C7B" w14:paraId="66824413" w14:textId="77777777" w:rsidTr="00925C53">
        <w:tc>
          <w:tcPr>
            <w:tcW w:w="537" w:type="dxa"/>
          </w:tcPr>
          <w:p w14:paraId="6BA4047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6.</w:t>
            </w:r>
          </w:p>
        </w:tc>
        <w:tc>
          <w:tcPr>
            <w:tcW w:w="1593" w:type="dxa"/>
          </w:tcPr>
          <w:p w14:paraId="0E4C9CD5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6</w:t>
            </w:r>
          </w:p>
        </w:tc>
        <w:tc>
          <w:tcPr>
            <w:tcW w:w="1043" w:type="dxa"/>
          </w:tcPr>
          <w:p w14:paraId="2C29490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46E4885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484F147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1CD0450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7CF457A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44D2CFF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0</w:t>
            </w:r>
          </w:p>
        </w:tc>
      </w:tr>
      <w:tr w:rsidR="000B7C7B" w:rsidRPr="000B7C7B" w14:paraId="5E661B0C" w14:textId="77777777" w:rsidTr="00925C53">
        <w:tc>
          <w:tcPr>
            <w:tcW w:w="537" w:type="dxa"/>
          </w:tcPr>
          <w:p w14:paraId="2E7A6FF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7.</w:t>
            </w:r>
          </w:p>
        </w:tc>
        <w:tc>
          <w:tcPr>
            <w:tcW w:w="1593" w:type="dxa"/>
          </w:tcPr>
          <w:p w14:paraId="2A25E8CA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7</w:t>
            </w:r>
          </w:p>
        </w:tc>
        <w:tc>
          <w:tcPr>
            <w:tcW w:w="1043" w:type="dxa"/>
          </w:tcPr>
          <w:p w14:paraId="0B605E9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386" w:type="dxa"/>
          </w:tcPr>
          <w:p w14:paraId="0B1A364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07A01C3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268" w:type="dxa"/>
          </w:tcPr>
          <w:p w14:paraId="2466C06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14EFC3C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4D37528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0</w:t>
            </w:r>
          </w:p>
        </w:tc>
      </w:tr>
      <w:tr w:rsidR="000B7C7B" w:rsidRPr="000B7C7B" w14:paraId="4F270AFC" w14:textId="77777777" w:rsidTr="00925C53">
        <w:tc>
          <w:tcPr>
            <w:tcW w:w="537" w:type="dxa"/>
          </w:tcPr>
          <w:p w14:paraId="0E288DE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8.</w:t>
            </w:r>
          </w:p>
        </w:tc>
        <w:tc>
          <w:tcPr>
            <w:tcW w:w="1593" w:type="dxa"/>
          </w:tcPr>
          <w:p w14:paraId="44D98C86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8</w:t>
            </w:r>
          </w:p>
        </w:tc>
        <w:tc>
          <w:tcPr>
            <w:tcW w:w="1043" w:type="dxa"/>
          </w:tcPr>
          <w:p w14:paraId="68F0B8D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75EFC08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09B9221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1E5E286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1D417D1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7467DA1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</w:t>
            </w:r>
          </w:p>
        </w:tc>
      </w:tr>
      <w:tr w:rsidR="000B7C7B" w:rsidRPr="000B7C7B" w14:paraId="0DED42A2" w14:textId="77777777" w:rsidTr="00925C53">
        <w:tc>
          <w:tcPr>
            <w:tcW w:w="537" w:type="dxa"/>
          </w:tcPr>
          <w:p w14:paraId="27DD42F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9.</w:t>
            </w:r>
          </w:p>
        </w:tc>
        <w:tc>
          <w:tcPr>
            <w:tcW w:w="1593" w:type="dxa"/>
          </w:tcPr>
          <w:p w14:paraId="6E5F846D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9</w:t>
            </w:r>
          </w:p>
        </w:tc>
        <w:tc>
          <w:tcPr>
            <w:tcW w:w="1043" w:type="dxa"/>
          </w:tcPr>
          <w:p w14:paraId="6168435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77ECDA5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5481251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79794D0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3D8E008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0BB7315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5</w:t>
            </w:r>
          </w:p>
        </w:tc>
      </w:tr>
      <w:tr w:rsidR="000B7C7B" w:rsidRPr="000B7C7B" w14:paraId="25372E9B" w14:textId="77777777" w:rsidTr="00925C53">
        <w:tc>
          <w:tcPr>
            <w:tcW w:w="537" w:type="dxa"/>
          </w:tcPr>
          <w:p w14:paraId="6221FAC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0.</w:t>
            </w:r>
          </w:p>
        </w:tc>
        <w:tc>
          <w:tcPr>
            <w:tcW w:w="1593" w:type="dxa"/>
          </w:tcPr>
          <w:p w14:paraId="4C9E4111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10</w:t>
            </w:r>
          </w:p>
        </w:tc>
        <w:tc>
          <w:tcPr>
            <w:tcW w:w="1043" w:type="dxa"/>
          </w:tcPr>
          <w:p w14:paraId="6E32F96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349792A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35E2ED2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5DB1107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6CD1858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3CFBDC1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0</w:t>
            </w:r>
          </w:p>
        </w:tc>
      </w:tr>
      <w:tr w:rsidR="000B7C7B" w:rsidRPr="000B7C7B" w14:paraId="6732383C" w14:textId="77777777" w:rsidTr="00925C53">
        <w:tc>
          <w:tcPr>
            <w:tcW w:w="537" w:type="dxa"/>
          </w:tcPr>
          <w:p w14:paraId="5103B86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1.</w:t>
            </w:r>
          </w:p>
        </w:tc>
        <w:tc>
          <w:tcPr>
            <w:tcW w:w="1593" w:type="dxa"/>
          </w:tcPr>
          <w:p w14:paraId="16C5A421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11</w:t>
            </w:r>
          </w:p>
        </w:tc>
        <w:tc>
          <w:tcPr>
            <w:tcW w:w="1043" w:type="dxa"/>
          </w:tcPr>
          <w:p w14:paraId="37364AA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386" w:type="dxa"/>
          </w:tcPr>
          <w:p w14:paraId="38D99E4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0F9A3F4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268" w:type="dxa"/>
          </w:tcPr>
          <w:p w14:paraId="2B7A115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04F8C15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561E65B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0</w:t>
            </w:r>
          </w:p>
        </w:tc>
      </w:tr>
      <w:tr w:rsidR="000B7C7B" w:rsidRPr="000B7C7B" w14:paraId="7F7D6EA2" w14:textId="77777777" w:rsidTr="00925C53">
        <w:tc>
          <w:tcPr>
            <w:tcW w:w="537" w:type="dxa"/>
          </w:tcPr>
          <w:p w14:paraId="0CA44C9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2.</w:t>
            </w:r>
          </w:p>
        </w:tc>
        <w:tc>
          <w:tcPr>
            <w:tcW w:w="1593" w:type="dxa"/>
          </w:tcPr>
          <w:p w14:paraId="1619DFF8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12</w:t>
            </w:r>
          </w:p>
        </w:tc>
        <w:tc>
          <w:tcPr>
            <w:tcW w:w="1043" w:type="dxa"/>
          </w:tcPr>
          <w:p w14:paraId="79B1F4A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3B03700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0DEE845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1258648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6415AE9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2ED6BF8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0</w:t>
            </w:r>
          </w:p>
        </w:tc>
      </w:tr>
      <w:tr w:rsidR="000B7C7B" w:rsidRPr="000B7C7B" w14:paraId="299BBC4B" w14:textId="77777777" w:rsidTr="00925C53">
        <w:tc>
          <w:tcPr>
            <w:tcW w:w="537" w:type="dxa"/>
          </w:tcPr>
          <w:p w14:paraId="0A0A349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3.</w:t>
            </w:r>
          </w:p>
        </w:tc>
        <w:tc>
          <w:tcPr>
            <w:tcW w:w="1593" w:type="dxa"/>
          </w:tcPr>
          <w:p w14:paraId="44904286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13</w:t>
            </w:r>
          </w:p>
        </w:tc>
        <w:tc>
          <w:tcPr>
            <w:tcW w:w="1043" w:type="dxa"/>
          </w:tcPr>
          <w:p w14:paraId="6D54D4F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6A7AC9B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039A58E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268" w:type="dxa"/>
          </w:tcPr>
          <w:p w14:paraId="5351C92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039E7CD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7228FDC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5</w:t>
            </w:r>
          </w:p>
        </w:tc>
      </w:tr>
      <w:tr w:rsidR="000B7C7B" w:rsidRPr="000B7C7B" w14:paraId="05B3941D" w14:textId="77777777" w:rsidTr="00925C53">
        <w:tc>
          <w:tcPr>
            <w:tcW w:w="537" w:type="dxa"/>
          </w:tcPr>
          <w:p w14:paraId="5693415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4.</w:t>
            </w:r>
          </w:p>
        </w:tc>
        <w:tc>
          <w:tcPr>
            <w:tcW w:w="1593" w:type="dxa"/>
          </w:tcPr>
          <w:p w14:paraId="6A3F8EDC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14</w:t>
            </w:r>
          </w:p>
        </w:tc>
        <w:tc>
          <w:tcPr>
            <w:tcW w:w="1043" w:type="dxa"/>
          </w:tcPr>
          <w:p w14:paraId="2358745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13745FC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728B799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6BC53C7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08ADCFE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0F0D20E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5</w:t>
            </w:r>
          </w:p>
        </w:tc>
      </w:tr>
      <w:tr w:rsidR="000B7C7B" w:rsidRPr="000B7C7B" w14:paraId="1ADB0204" w14:textId="77777777" w:rsidTr="00925C53">
        <w:tc>
          <w:tcPr>
            <w:tcW w:w="537" w:type="dxa"/>
          </w:tcPr>
          <w:p w14:paraId="5545C25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5.</w:t>
            </w:r>
          </w:p>
        </w:tc>
        <w:tc>
          <w:tcPr>
            <w:tcW w:w="1593" w:type="dxa"/>
          </w:tcPr>
          <w:p w14:paraId="703EAC4C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15</w:t>
            </w:r>
          </w:p>
        </w:tc>
        <w:tc>
          <w:tcPr>
            <w:tcW w:w="1043" w:type="dxa"/>
          </w:tcPr>
          <w:p w14:paraId="2F64CE2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49449ED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688E18D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268" w:type="dxa"/>
          </w:tcPr>
          <w:p w14:paraId="2E5C94B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30C17CA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09D7120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0</w:t>
            </w:r>
          </w:p>
        </w:tc>
      </w:tr>
      <w:tr w:rsidR="000B7C7B" w:rsidRPr="000B7C7B" w14:paraId="3200DC40" w14:textId="77777777" w:rsidTr="00925C53">
        <w:tc>
          <w:tcPr>
            <w:tcW w:w="537" w:type="dxa"/>
          </w:tcPr>
          <w:p w14:paraId="5EE90FC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6.</w:t>
            </w:r>
          </w:p>
        </w:tc>
        <w:tc>
          <w:tcPr>
            <w:tcW w:w="1593" w:type="dxa"/>
          </w:tcPr>
          <w:p w14:paraId="2E0EDAE0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16</w:t>
            </w:r>
          </w:p>
        </w:tc>
        <w:tc>
          <w:tcPr>
            <w:tcW w:w="1043" w:type="dxa"/>
          </w:tcPr>
          <w:p w14:paraId="0AEF82D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217B462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113FFE8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5F14FE4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436CA7B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3A6AE5D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5</w:t>
            </w:r>
          </w:p>
        </w:tc>
      </w:tr>
      <w:tr w:rsidR="000B7C7B" w:rsidRPr="000B7C7B" w14:paraId="3CD7536C" w14:textId="77777777" w:rsidTr="00925C53">
        <w:tc>
          <w:tcPr>
            <w:tcW w:w="537" w:type="dxa"/>
          </w:tcPr>
          <w:p w14:paraId="660E46F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7.</w:t>
            </w:r>
          </w:p>
        </w:tc>
        <w:tc>
          <w:tcPr>
            <w:tcW w:w="1593" w:type="dxa"/>
          </w:tcPr>
          <w:p w14:paraId="4CC6132E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17</w:t>
            </w:r>
          </w:p>
        </w:tc>
        <w:tc>
          <w:tcPr>
            <w:tcW w:w="1043" w:type="dxa"/>
          </w:tcPr>
          <w:p w14:paraId="65DA992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386" w:type="dxa"/>
          </w:tcPr>
          <w:p w14:paraId="0E33993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6C8A619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13CFEDE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2AE6620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634A84D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5</w:t>
            </w:r>
          </w:p>
        </w:tc>
      </w:tr>
      <w:tr w:rsidR="000B7C7B" w:rsidRPr="000B7C7B" w14:paraId="18296DEF" w14:textId="77777777" w:rsidTr="00925C53">
        <w:tc>
          <w:tcPr>
            <w:tcW w:w="537" w:type="dxa"/>
          </w:tcPr>
          <w:p w14:paraId="2BA820D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8.</w:t>
            </w:r>
          </w:p>
        </w:tc>
        <w:tc>
          <w:tcPr>
            <w:tcW w:w="1593" w:type="dxa"/>
          </w:tcPr>
          <w:p w14:paraId="6C0194D3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18</w:t>
            </w:r>
          </w:p>
        </w:tc>
        <w:tc>
          <w:tcPr>
            <w:tcW w:w="1043" w:type="dxa"/>
          </w:tcPr>
          <w:p w14:paraId="13B75AF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7C2A6AF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256" w:type="dxa"/>
          </w:tcPr>
          <w:p w14:paraId="02562B0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3EBE308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21582AE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4E72761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0</w:t>
            </w:r>
          </w:p>
        </w:tc>
      </w:tr>
      <w:tr w:rsidR="000B7C7B" w:rsidRPr="000B7C7B" w14:paraId="115C16C1" w14:textId="77777777" w:rsidTr="00925C53">
        <w:tc>
          <w:tcPr>
            <w:tcW w:w="537" w:type="dxa"/>
          </w:tcPr>
          <w:p w14:paraId="086B1CE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9.</w:t>
            </w:r>
          </w:p>
        </w:tc>
        <w:tc>
          <w:tcPr>
            <w:tcW w:w="1593" w:type="dxa"/>
          </w:tcPr>
          <w:p w14:paraId="1041854B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19</w:t>
            </w:r>
          </w:p>
        </w:tc>
        <w:tc>
          <w:tcPr>
            <w:tcW w:w="1043" w:type="dxa"/>
          </w:tcPr>
          <w:p w14:paraId="3CA355E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6122651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7F8D00B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5F6152C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33B0B41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1CF8D6F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0</w:t>
            </w:r>
          </w:p>
        </w:tc>
      </w:tr>
      <w:tr w:rsidR="000B7C7B" w:rsidRPr="000B7C7B" w14:paraId="15B0C3B1" w14:textId="77777777" w:rsidTr="00925C53">
        <w:tc>
          <w:tcPr>
            <w:tcW w:w="537" w:type="dxa"/>
          </w:tcPr>
          <w:p w14:paraId="14E1AD1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0.</w:t>
            </w:r>
          </w:p>
        </w:tc>
        <w:tc>
          <w:tcPr>
            <w:tcW w:w="1593" w:type="dxa"/>
          </w:tcPr>
          <w:p w14:paraId="30BA80C2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20</w:t>
            </w:r>
          </w:p>
        </w:tc>
        <w:tc>
          <w:tcPr>
            <w:tcW w:w="1043" w:type="dxa"/>
          </w:tcPr>
          <w:p w14:paraId="7DEA62C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386" w:type="dxa"/>
          </w:tcPr>
          <w:p w14:paraId="23DD218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755BDD6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604AB74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2D66E60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5F9296D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5</w:t>
            </w:r>
          </w:p>
        </w:tc>
      </w:tr>
      <w:tr w:rsidR="000B7C7B" w:rsidRPr="000B7C7B" w14:paraId="63ABF5DE" w14:textId="77777777" w:rsidTr="00925C53">
        <w:tc>
          <w:tcPr>
            <w:tcW w:w="537" w:type="dxa"/>
          </w:tcPr>
          <w:p w14:paraId="3950292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1.</w:t>
            </w:r>
          </w:p>
        </w:tc>
        <w:tc>
          <w:tcPr>
            <w:tcW w:w="1593" w:type="dxa"/>
          </w:tcPr>
          <w:p w14:paraId="5346A9EF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21</w:t>
            </w:r>
          </w:p>
        </w:tc>
        <w:tc>
          <w:tcPr>
            <w:tcW w:w="1043" w:type="dxa"/>
          </w:tcPr>
          <w:p w14:paraId="58F2129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386" w:type="dxa"/>
          </w:tcPr>
          <w:p w14:paraId="59BFD96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30037D1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10E291D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5F014DE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50157EB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5</w:t>
            </w:r>
          </w:p>
        </w:tc>
      </w:tr>
      <w:tr w:rsidR="000B7C7B" w:rsidRPr="000B7C7B" w14:paraId="66BF8259" w14:textId="77777777" w:rsidTr="00925C53">
        <w:tc>
          <w:tcPr>
            <w:tcW w:w="537" w:type="dxa"/>
          </w:tcPr>
          <w:p w14:paraId="5704445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2.</w:t>
            </w:r>
          </w:p>
        </w:tc>
        <w:tc>
          <w:tcPr>
            <w:tcW w:w="1593" w:type="dxa"/>
          </w:tcPr>
          <w:p w14:paraId="59BF1074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22</w:t>
            </w:r>
          </w:p>
        </w:tc>
        <w:tc>
          <w:tcPr>
            <w:tcW w:w="1043" w:type="dxa"/>
          </w:tcPr>
          <w:p w14:paraId="11E7113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688CA4C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769B384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3BCB7DB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08A1F79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48A46B9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</w:t>
            </w:r>
          </w:p>
        </w:tc>
      </w:tr>
      <w:tr w:rsidR="000B7C7B" w:rsidRPr="000B7C7B" w14:paraId="3FDC4243" w14:textId="77777777" w:rsidTr="00925C53">
        <w:tc>
          <w:tcPr>
            <w:tcW w:w="537" w:type="dxa"/>
          </w:tcPr>
          <w:p w14:paraId="5BF8870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3.</w:t>
            </w:r>
          </w:p>
        </w:tc>
        <w:tc>
          <w:tcPr>
            <w:tcW w:w="1593" w:type="dxa"/>
          </w:tcPr>
          <w:p w14:paraId="686099DD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23</w:t>
            </w:r>
          </w:p>
        </w:tc>
        <w:tc>
          <w:tcPr>
            <w:tcW w:w="1043" w:type="dxa"/>
          </w:tcPr>
          <w:p w14:paraId="5CFBA55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3D024C8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1C3E95A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28012EB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506A220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12A7866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5</w:t>
            </w:r>
          </w:p>
        </w:tc>
      </w:tr>
      <w:tr w:rsidR="000B7C7B" w:rsidRPr="000B7C7B" w14:paraId="674A27F7" w14:textId="77777777" w:rsidTr="00925C53">
        <w:tc>
          <w:tcPr>
            <w:tcW w:w="537" w:type="dxa"/>
          </w:tcPr>
          <w:p w14:paraId="7FE6CF3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4.</w:t>
            </w:r>
          </w:p>
        </w:tc>
        <w:tc>
          <w:tcPr>
            <w:tcW w:w="1593" w:type="dxa"/>
          </w:tcPr>
          <w:p w14:paraId="54A7763F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24</w:t>
            </w:r>
          </w:p>
        </w:tc>
        <w:tc>
          <w:tcPr>
            <w:tcW w:w="1043" w:type="dxa"/>
          </w:tcPr>
          <w:p w14:paraId="37703B0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679499A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4AD8C63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7939C8B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38D5AA9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77FE067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0</w:t>
            </w:r>
          </w:p>
        </w:tc>
      </w:tr>
      <w:tr w:rsidR="000B7C7B" w:rsidRPr="000B7C7B" w14:paraId="02B938FF" w14:textId="77777777" w:rsidTr="00925C53">
        <w:tc>
          <w:tcPr>
            <w:tcW w:w="537" w:type="dxa"/>
          </w:tcPr>
          <w:p w14:paraId="22EC25F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5.</w:t>
            </w:r>
          </w:p>
        </w:tc>
        <w:tc>
          <w:tcPr>
            <w:tcW w:w="1593" w:type="dxa"/>
          </w:tcPr>
          <w:p w14:paraId="58786804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25</w:t>
            </w:r>
          </w:p>
        </w:tc>
        <w:tc>
          <w:tcPr>
            <w:tcW w:w="1043" w:type="dxa"/>
          </w:tcPr>
          <w:p w14:paraId="1E3B36A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386" w:type="dxa"/>
          </w:tcPr>
          <w:p w14:paraId="60AC45E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4C03D48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49FD8F7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1F76BB0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28F2B93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5</w:t>
            </w:r>
          </w:p>
        </w:tc>
      </w:tr>
      <w:tr w:rsidR="000B7C7B" w:rsidRPr="000B7C7B" w14:paraId="38669121" w14:textId="77777777" w:rsidTr="00925C53">
        <w:tc>
          <w:tcPr>
            <w:tcW w:w="537" w:type="dxa"/>
          </w:tcPr>
          <w:p w14:paraId="16CC4E5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6.</w:t>
            </w:r>
          </w:p>
        </w:tc>
        <w:tc>
          <w:tcPr>
            <w:tcW w:w="1593" w:type="dxa"/>
          </w:tcPr>
          <w:p w14:paraId="36E5AF21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26</w:t>
            </w:r>
          </w:p>
        </w:tc>
        <w:tc>
          <w:tcPr>
            <w:tcW w:w="1043" w:type="dxa"/>
          </w:tcPr>
          <w:p w14:paraId="247C61D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52C1B78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6CAA10F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53593DD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21A6AC8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1235E38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5</w:t>
            </w:r>
          </w:p>
        </w:tc>
      </w:tr>
      <w:tr w:rsidR="000B7C7B" w:rsidRPr="000B7C7B" w14:paraId="27947B0D" w14:textId="77777777" w:rsidTr="00925C53">
        <w:tc>
          <w:tcPr>
            <w:tcW w:w="537" w:type="dxa"/>
          </w:tcPr>
          <w:p w14:paraId="51DA65B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7.</w:t>
            </w:r>
          </w:p>
        </w:tc>
        <w:tc>
          <w:tcPr>
            <w:tcW w:w="1593" w:type="dxa"/>
          </w:tcPr>
          <w:p w14:paraId="427D2FAA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27</w:t>
            </w:r>
          </w:p>
        </w:tc>
        <w:tc>
          <w:tcPr>
            <w:tcW w:w="1043" w:type="dxa"/>
          </w:tcPr>
          <w:p w14:paraId="579A753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5B8F540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2497B8A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6B94DC2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48CDAD9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1588438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0</w:t>
            </w:r>
          </w:p>
        </w:tc>
      </w:tr>
      <w:tr w:rsidR="000B7C7B" w:rsidRPr="000B7C7B" w14:paraId="3D6B30EE" w14:textId="77777777" w:rsidTr="00925C53">
        <w:tc>
          <w:tcPr>
            <w:tcW w:w="537" w:type="dxa"/>
          </w:tcPr>
          <w:p w14:paraId="06415AB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8.</w:t>
            </w:r>
          </w:p>
        </w:tc>
        <w:tc>
          <w:tcPr>
            <w:tcW w:w="1593" w:type="dxa"/>
          </w:tcPr>
          <w:p w14:paraId="14430DA2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28</w:t>
            </w:r>
          </w:p>
        </w:tc>
        <w:tc>
          <w:tcPr>
            <w:tcW w:w="1043" w:type="dxa"/>
          </w:tcPr>
          <w:p w14:paraId="6B6EB4D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386" w:type="dxa"/>
          </w:tcPr>
          <w:p w14:paraId="111BEC9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7750A3C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268" w:type="dxa"/>
          </w:tcPr>
          <w:p w14:paraId="6BA8600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4" w:type="dxa"/>
          </w:tcPr>
          <w:p w14:paraId="3579299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043D442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5</w:t>
            </w:r>
          </w:p>
        </w:tc>
      </w:tr>
      <w:tr w:rsidR="000B7C7B" w:rsidRPr="000B7C7B" w14:paraId="11858E96" w14:textId="77777777" w:rsidTr="00925C53">
        <w:tc>
          <w:tcPr>
            <w:tcW w:w="537" w:type="dxa"/>
          </w:tcPr>
          <w:p w14:paraId="5440E1D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9.</w:t>
            </w:r>
          </w:p>
        </w:tc>
        <w:tc>
          <w:tcPr>
            <w:tcW w:w="1593" w:type="dxa"/>
          </w:tcPr>
          <w:p w14:paraId="5825DF75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29</w:t>
            </w:r>
          </w:p>
        </w:tc>
        <w:tc>
          <w:tcPr>
            <w:tcW w:w="1043" w:type="dxa"/>
          </w:tcPr>
          <w:p w14:paraId="3FFA753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0670173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1537C7C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17F8614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2EB9CDC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2917CFA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5</w:t>
            </w:r>
          </w:p>
        </w:tc>
      </w:tr>
      <w:tr w:rsidR="000B7C7B" w:rsidRPr="000B7C7B" w14:paraId="3B3ECF62" w14:textId="77777777" w:rsidTr="00925C53">
        <w:tc>
          <w:tcPr>
            <w:tcW w:w="537" w:type="dxa"/>
          </w:tcPr>
          <w:p w14:paraId="4BBBD95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0.</w:t>
            </w:r>
          </w:p>
        </w:tc>
        <w:tc>
          <w:tcPr>
            <w:tcW w:w="1593" w:type="dxa"/>
          </w:tcPr>
          <w:p w14:paraId="008D0DE9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30</w:t>
            </w:r>
          </w:p>
        </w:tc>
        <w:tc>
          <w:tcPr>
            <w:tcW w:w="1043" w:type="dxa"/>
          </w:tcPr>
          <w:p w14:paraId="3E5B656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386" w:type="dxa"/>
          </w:tcPr>
          <w:p w14:paraId="534F193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1C87E3C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243ACA2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7E69E0C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3EE03AD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0</w:t>
            </w:r>
          </w:p>
        </w:tc>
      </w:tr>
      <w:tr w:rsidR="000B7C7B" w:rsidRPr="000B7C7B" w14:paraId="5B3BD1BC" w14:textId="77777777" w:rsidTr="00925C53">
        <w:tc>
          <w:tcPr>
            <w:tcW w:w="537" w:type="dxa"/>
          </w:tcPr>
          <w:p w14:paraId="73A6A4A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1.</w:t>
            </w:r>
          </w:p>
        </w:tc>
        <w:tc>
          <w:tcPr>
            <w:tcW w:w="1593" w:type="dxa"/>
          </w:tcPr>
          <w:p w14:paraId="5B08D5B8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31</w:t>
            </w:r>
          </w:p>
        </w:tc>
        <w:tc>
          <w:tcPr>
            <w:tcW w:w="1043" w:type="dxa"/>
          </w:tcPr>
          <w:p w14:paraId="7CFBCF5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386" w:type="dxa"/>
          </w:tcPr>
          <w:p w14:paraId="634DC16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390157D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268" w:type="dxa"/>
          </w:tcPr>
          <w:p w14:paraId="0394DC7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00DB25B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7241A3F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0</w:t>
            </w:r>
          </w:p>
        </w:tc>
      </w:tr>
      <w:tr w:rsidR="000B7C7B" w:rsidRPr="000B7C7B" w14:paraId="06D3BA91" w14:textId="77777777" w:rsidTr="00925C53">
        <w:tc>
          <w:tcPr>
            <w:tcW w:w="537" w:type="dxa"/>
          </w:tcPr>
          <w:p w14:paraId="20E9F5B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2.</w:t>
            </w:r>
          </w:p>
        </w:tc>
        <w:tc>
          <w:tcPr>
            <w:tcW w:w="1593" w:type="dxa"/>
          </w:tcPr>
          <w:p w14:paraId="4A8312FD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32</w:t>
            </w:r>
          </w:p>
        </w:tc>
        <w:tc>
          <w:tcPr>
            <w:tcW w:w="1043" w:type="dxa"/>
          </w:tcPr>
          <w:p w14:paraId="217C5AA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3AADFA2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3F637DD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66DEA33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0628BBE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63BDE3A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0</w:t>
            </w:r>
          </w:p>
        </w:tc>
      </w:tr>
    </w:tbl>
    <w:p w14:paraId="4E9989AC" w14:textId="77777777" w:rsidR="000B7C7B" w:rsidRDefault="000B7C7B" w:rsidP="000B7C7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03A8FCEF" w14:textId="4BC48E72" w:rsidR="000B7C7B" w:rsidRPr="005775F9" w:rsidRDefault="000B7C7B" w:rsidP="000B7C7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5775F9"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>DAFTAR NILAI PRE-TEST SISWA (XI IP</w: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S</w:t>
      </w:r>
      <w:r w:rsidRPr="005775F9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1</w:t>
      </w:r>
      <w:r w:rsidRPr="005775F9">
        <w:rPr>
          <w:rFonts w:ascii="Times New Roman" w:hAnsi="Times New Roman" w:cs="Times New Roman"/>
          <w:b/>
          <w:bCs/>
          <w:sz w:val="24"/>
          <w:szCs w:val="24"/>
          <w:lang w:val="id-ID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04"/>
        <w:gridCol w:w="1260"/>
        <w:gridCol w:w="952"/>
        <w:gridCol w:w="1206"/>
        <w:gridCol w:w="1133"/>
        <w:gridCol w:w="1112"/>
        <w:gridCol w:w="1032"/>
        <w:gridCol w:w="954"/>
      </w:tblGrid>
      <w:tr w:rsidR="000B7C7B" w:rsidRPr="000B7C7B" w14:paraId="58B3BDF8" w14:textId="77777777" w:rsidTr="00925C53">
        <w:trPr>
          <w:trHeight w:val="693"/>
        </w:trPr>
        <w:tc>
          <w:tcPr>
            <w:tcW w:w="537" w:type="dxa"/>
          </w:tcPr>
          <w:p w14:paraId="04FC0F6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No</w:t>
            </w:r>
          </w:p>
        </w:tc>
        <w:tc>
          <w:tcPr>
            <w:tcW w:w="1593" w:type="dxa"/>
          </w:tcPr>
          <w:p w14:paraId="54E7AD32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iswa</w:t>
            </w:r>
          </w:p>
        </w:tc>
        <w:tc>
          <w:tcPr>
            <w:tcW w:w="1043" w:type="dxa"/>
          </w:tcPr>
          <w:p w14:paraId="56EC3BA4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Content</w:t>
            </w:r>
          </w:p>
        </w:tc>
        <w:tc>
          <w:tcPr>
            <w:tcW w:w="1386" w:type="dxa"/>
          </w:tcPr>
          <w:p w14:paraId="3FB8F2AC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Organiza</w:t>
            </w:r>
          </w:p>
          <w:p w14:paraId="35428022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tion</w:t>
            </w:r>
          </w:p>
        </w:tc>
        <w:tc>
          <w:tcPr>
            <w:tcW w:w="1256" w:type="dxa"/>
          </w:tcPr>
          <w:p w14:paraId="533A7569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Grammar</w:t>
            </w:r>
          </w:p>
        </w:tc>
        <w:tc>
          <w:tcPr>
            <w:tcW w:w="1268" w:type="dxa"/>
          </w:tcPr>
          <w:p w14:paraId="04B72DEA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Vocabul</w:t>
            </w:r>
          </w:p>
          <w:p w14:paraId="02692BA6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Ary</w:t>
            </w:r>
          </w:p>
        </w:tc>
        <w:tc>
          <w:tcPr>
            <w:tcW w:w="1134" w:type="dxa"/>
          </w:tcPr>
          <w:p w14:paraId="17BC3747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Mechani</w:t>
            </w:r>
          </w:p>
          <w:p w14:paraId="2AA16C93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cs</w:t>
            </w:r>
          </w:p>
        </w:tc>
        <w:tc>
          <w:tcPr>
            <w:tcW w:w="1133" w:type="dxa"/>
          </w:tcPr>
          <w:p w14:paraId="0DCEFC5A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ore</w:t>
            </w:r>
          </w:p>
        </w:tc>
      </w:tr>
      <w:tr w:rsidR="000B7C7B" w:rsidRPr="000B7C7B" w14:paraId="75014C74" w14:textId="77777777" w:rsidTr="00925C53">
        <w:tc>
          <w:tcPr>
            <w:tcW w:w="537" w:type="dxa"/>
          </w:tcPr>
          <w:p w14:paraId="028BB28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.</w:t>
            </w:r>
          </w:p>
        </w:tc>
        <w:tc>
          <w:tcPr>
            <w:tcW w:w="1593" w:type="dxa"/>
          </w:tcPr>
          <w:p w14:paraId="444DB4CC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1</w:t>
            </w:r>
          </w:p>
        </w:tc>
        <w:tc>
          <w:tcPr>
            <w:tcW w:w="1043" w:type="dxa"/>
          </w:tcPr>
          <w:p w14:paraId="741DCD5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386" w:type="dxa"/>
          </w:tcPr>
          <w:p w14:paraId="365AEA7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58E237F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7988E86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1449693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5F55AE0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5</w:t>
            </w:r>
          </w:p>
        </w:tc>
      </w:tr>
      <w:tr w:rsidR="000B7C7B" w:rsidRPr="000B7C7B" w14:paraId="049F4D63" w14:textId="77777777" w:rsidTr="00925C53">
        <w:tc>
          <w:tcPr>
            <w:tcW w:w="537" w:type="dxa"/>
          </w:tcPr>
          <w:p w14:paraId="4DDEF42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.</w:t>
            </w:r>
          </w:p>
        </w:tc>
        <w:tc>
          <w:tcPr>
            <w:tcW w:w="1593" w:type="dxa"/>
          </w:tcPr>
          <w:p w14:paraId="7D49594D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2</w:t>
            </w:r>
          </w:p>
        </w:tc>
        <w:tc>
          <w:tcPr>
            <w:tcW w:w="1043" w:type="dxa"/>
          </w:tcPr>
          <w:p w14:paraId="01F3D6B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0280C1C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2097024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5C40435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2864777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3146CFD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5</w:t>
            </w:r>
          </w:p>
        </w:tc>
      </w:tr>
      <w:tr w:rsidR="000B7C7B" w:rsidRPr="000B7C7B" w14:paraId="558377BD" w14:textId="77777777" w:rsidTr="00925C53">
        <w:tc>
          <w:tcPr>
            <w:tcW w:w="537" w:type="dxa"/>
          </w:tcPr>
          <w:p w14:paraId="6E6874E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.</w:t>
            </w:r>
          </w:p>
        </w:tc>
        <w:tc>
          <w:tcPr>
            <w:tcW w:w="1593" w:type="dxa"/>
          </w:tcPr>
          <w:p w14:paraId="3858B222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3</w:t>
            </w:r>
          </w:p>
        </w:tc>
        <w:tc>
          <w:tcPr>
            <w:tcW w:w="1043" w:type="dxa"/>
          </w:tcPr>
          <w:p w14:paraId="3DB6867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1E513AF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2D50680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00B4B5C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2FAD90B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3094BF8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0</w:t>
            </w:r>
          </w:p>
        </w:tc>
      </w:tr>
      <w:tr w:rsidR="000B7C7B" w:rsidRPr="000B7C7B" w14:paraId="7D16203E" w14:textId="77777777" w:rsidTr="00925C53">
        <w:tc>
          <w:tcPr>
            <w:tcW w:w="537" w:type="dxa"/>
          </w:tcPr>
          <w:p w14:paraId="2F9574E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.</w:t>
            </w:r>
          </w:p>
        </w:tc>
        <w:tc>
          <w:tcPr>
            <w:tcW w:w="1593" w:type="dxa"/>
          </w:tcPr>
          <w:p w14:paraId="13B1840E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4</w:t>
            </w:r>
          </w:p>
        </w:tc>
        <w:tc>
          <w:tcPr>
            <w:tcW w:w="1043" w:type="dxa"/>
          </w:tcPr>
          <w:p w14:paraId="1C23B5E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2106F85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2372517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73AC019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28C6FDD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7505DDA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5</w:t>
            </w:r>
          </w:p>
        </w:tc>
      </w:tr>
      <w:tr w:rsidR="000B7C7B" w:rsidRPr="000B7C7B" w14:paraId="3B996F58" w14:textId="77777777" w:rsidTr="00925C53">
        <w:tc>
          <w:tcPr>
            <w:tcW w:w="537" w:type="dxa"/>
          </w:tcPr>
          <w:p w14:paraId="54DFE80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5.</w:t>
            </w:r>
          </w:p>
        </w:tc>
        <w:tc>
          <w:tcPr>
            <w:tcW w:w="1593" w:type="dxa"/>
          </w:tcPr>
          <w:p w14:paraId="2CD537F9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5</w:t>
            </w:r>
          </w:p>
        </w:tc>
        <w:tc>
          <w:tcPr>
            <w:tcW w:w="1043" w:type="dxa"/>
          </w:tcPr>
          <w:p w14:paraId="0AD126B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386" w:type="dxa"/>
          </w:tcPr>
          <w:p w14:paraId="14C743D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3B81CD7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7DB449E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088551C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7D9E43B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5</w:t>
            </w:r>
          </w:p>
        </w:tc>
      </w:tr>
      <w:tr w:rsidR="000B7C7B" w:rsidRPr="000B7C7B" w14:paraId="376B79E3" w14:textId="77777777" w:rsidTr="00925C53">
        <w:tc>
          <w:tcPr>
            <w:tcW w:w="537" w:type="dxa"/>
          </w:tcPr>
          <w:p w14:paraId="08515A1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6.</w:t>
            </w:r>
          </w:p>
        </w:tc>
        <w:tc>
          <w:tcPr>
            <w:tcW w:w="1593" w:type="dxa"/>
          </w:tcPr>
          <w:p w14:paraId="33FAC787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6</w:t>
            </w:r>
          </w:p>
        </w:tc>
        <w:tc>
          <w:tcPr>
            <w:tcW w:w="1043" w:type="dxa"/>
          </w:tcPr>
          <w:p w14:paraId="36C55A5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4C277C5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21DA136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46277C0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73CD42E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248C5A2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0</w:t>
            </w:r>
          </w:p>
        </w:tc>
      </w:tr>
      <w:tr w:rsidR="000B7C7B" w:rsidRPr="000B7C7B" w14:paraId="273A948D" w14:textId="77777777" w:rsidTr="00925C53">
        <w:tc>
          <w:tcPr>
            <w:tcW w:w="537" w:type="dxa"/>
          </w:tcPr>
          <w:p w14:paraId="312FCCA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7.</w:t>
            </w:r>
          </w:p>
        </w:tc>
        <w:tc>
          <w:tcPr>
            <w:tcW w:w="1593" w:type="dxa"/>
          </w:tcPr>
          <w:p w14:paraId="11CA5485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7</w:t>
            </w:r>
          </w:p>
        </w:tc>
        <w:tc>
          <w:tcPr>
            <w:tcW w:w="1043" w:type="dxa"/>
          </w:tcPr>
          <w:p w14:paraId="1A193AD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54F36A1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1939538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4746998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7A7D3D1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319E76A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5</w:t>
            </w:r>
          </w:p>
        </w:tc>
      </w:tr>
      <w:tr w:rsidR="000B7C7B" w:rsidRPr="000B7C7B" w14:paraId="3777A9D0" w14:textId="77777777" w:rsidTr="00925C53">
        <w:tc>
          <w:tcPr>
            <w:tcW w:w="537" w:type="dxa"/>
          </w:tcPr>
          <w:p w14:paraId="0D619B5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8.</w:t>
            </w:r>
          </w:p>
        </w:tc>
        <w:tc>
          <w:tcPr>
            <w:tcW w:w="1593" w:type="dxa"/>
          </w:tcPr>
          <w:p w14:paraId="7490782B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8</w:t>
            </w:r>
          </w:p>
        </w:tc>
        <w:tc>
          <w:tcPr>
            <w:tcW w:w="1043" w:type="dxa"/>
          </w:tcPr>
          <w:p w14:paraId="655F129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0B59063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714F6FB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0F7EEC7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1341A73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58B8754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0</w:t>
            </w:r>
          </w:p>
        </w:tc>
      </w:tr>
      <w:tr w:rsidR="000B7C7B" w:rsidRPr="000B7C7B" w14:paraId="6F6FAF9C" w14:textId="77777777" w:rsidTr="00925C53">
        <w:tc>
          <w:tcPr>
            <w:tcW w:w="537" w:type="dxa"/>
          </w:tcPr>
          <w:p w14:paraId="04BA70E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9.</w:t>
            </w:r>
          </w:p>
        </w:tc>
        <w:tc>
          <w:tcPr>
            <w:tcW w:w="1593" w:type="dxa"/>
          </w:tcPr>
          <w:p w14:paraId="7F8AD7D6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9</w:t>
            </w:r>
          </w:p>
        </w:tc>
        <w:tc>
          <w:tcPr>
            <w:tcW w:w="1043" w:type="dxa"/>
          </w:tcPr>
          <w:p w14:paraId="0C871F3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36C6094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665DCEE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37D6D73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480B69B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78E4752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0</w:t>
            </w:r>
          </w:p>
        </w:tc>
      </w:tr>
      <w:tr w:rsidR="000B7C7B" w:rsidRPr="000B7C7B" w14:paraId="6EE82FDA" w14:textId="77777777" w:rsidTr="00925C53">
        <w:tc>
          <w:tcPr>
            <w:tcW w:w="537" w:type="dxa"/>
          </w:tcPr>
          <w:p w14:paraId="2AB0EE7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0.</w:t>
            </w:r>
          </w:p>
        </w:tc>
        <w:tc>
          <w:tcPr>
            <w:tcW w:w="1593" w:type="dxa"/>
          </w:tcPr>
          <w:p w14:paraId="60B9B36E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10</w:t>
            </w:r>
          </w:p>
        </w:tc>
        <w:tc>
          <w:tcPr>
            <w:tcW w:w="1043" w:type="dxa"/>
          </w:tcPr>
          <w:p w14:paraId="4F257F7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386" w:type="dxa"/>
          </w:tcPr>
          <w:p w14:paraId="6C98DA4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3EFA463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2264417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7B3110E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24626C7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5</w:t>
            </w:r>
          </w:p>
        </w:tc>
      </w:tr>
      <w:tr w:rsidR="000B7C7B" w:rsidRPr="000B7C7B" w14:paraId="086408E5" w14:textId="77777777" w:rsidTr="00925C53">
        <w:tc>
          <w:tcPr>
            <w:tcW w:w="537" w:type="dxa"/>
          </w:tcPr>
          <w:p w14:paraId="5C80AC7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1.</w:t>
            </w:r>
          </w:p>
        </w:tc>
        <w:tc>
          <w:tcPr>
            <w:tcW w:w="1593" w:type="dxa"/>
          </w:tcPr>
          <w:p w14:paraId="4F661FA3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11</w:t>
            </w:r>
          </w:p>
        </w:tc>
        <w:tc>
          <w:tcPr>
            <w:tcW w:w="1043" w:type="dxa"/>
          </w:tcPr>
          <w:p w14:paraId="1BD87D1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5B43C32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51A1B8C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443AAAC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19B71B4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209ED52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5</w:t>
            </w:r>
          </w:p>
        </w:tc>
      </w:tr>
      <w:tr w:rsidR="000B7C7B" w:rsidRPr="000B7C7B" w14:paraId="130FF529" w14:textId="77777777" w:rsidTr="00925C53">
        <w:tc>
          <w:tcPr>
            <w:tcW w:w="537" w:type="dxa"/>
          </w:tcPr>
          <w:p w14:paraId="00B5F6D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2.</w:t>
            </w:r>
          </w:p>
        </w:tc>
        <w:tc>
          <w:tcPr>
            <w:tcW w:w="1593" w:type="dxa"/>
          </w:tcPr>
          <w:p w14:paraId="5FCC1C34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12</w:t>
            </w:r>
          </w:p>
        </w:tc>
        <w:tc>
          <w:tcPr>
            <w:tcW w:w="1043" w:type="dxa"/>
          </w:tcPr>
          <w:p w14:paraId="3462DF4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386" w:type="dxa"/>
          </w:tcPr>
          <w:p w14:paraId="501C19F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611D89B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453877D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225B18F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1BD9F16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0</w:t>
            </w:r>
          </w:p>
        </w:tc>
      </w:tr>
      <w:tr w:rsidR="000B7C7B" w:rsidRPr="000B7C7B" w14:paraId="3A765B1F" w14:textId="77777777" w:rsidTr="00925C53">
        <w:tc>
          <w:tcPr>
            <w:tcW w:w="537" w:type="dxa"/>
          </w:tcPr>
          <w:p w14:paraId="663CE47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3.</w:t>
            </w:r>
          </w:p>
        </w:tc>
        <w:tc>
          <w:tcPr>
            <w:tcW w:w="1593" w:type="dxa"/>
          </w:tcPr>
          <w:p w14:paraId="4915500B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13</w:t>
            </w:r>
          </w:p>
        </w:tc>
        <w:tc>
          <w:tcPr>
            <w:tcW w:w="1043" w:type="dxa"/>
          </w:tcPr>
          <w:p w14:paraId="51AC934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649B107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2BD380D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6C03A41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62BB896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4F924BE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0</w:t>
            </w:r>
          </w:p>
        </w:tc>
      </w:tr>
      <w:tr w:rsidR="000B7C7B" w:rsidRPr="000B7C7B" w14:paraId="0560E7FB" w14:textId="77777777" w:rsidTr="00925C53">
        <w:tc>
          <w:tcPr>
            <w:tcW w:w="537" w:type="dxa"/>
          </w:tcPr>
          <w:p w14:paraId="6992805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4.</w:t>
            </w:r>
          </w:p>
        </w:tc>
        <w:tc>
          <w:tcPr>
            <w:tcW w:w="1593" w:type="dxa"/>
          </w:tcPr>
          <w:p w14:paraId="345164EA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14</w:t>
            </w:r>
          </w:p>
        </w:tc>
        <w:tc>
          <w:tcPr>
            <w:tcW w:w="1043" w:type="dxa"/>
          </w:tcPr>
          <w:p w14:paraId="3199356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5DA2ACC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44CBFC0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6090844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232FEC5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008B91B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5</w:t>
            </w:r>
          </w:p>
        </w:tc>
      </w:tr>
      <w:tr w:rsidR="000B7C7B" w:rsidRPr="000B7C7B" w14:paraId="2AC2446A" w14:textId="77777777" w:rsidTr="00925C53">
        <w:tc>
          <w:tcPr>
            <w:tcW w:w="537" w:type="dxa"/>
          </w:tcPr>
          <w:p w14:paraId="71B02FE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5.</w:t>
            </w:r>
          </w:p>
        </w:tc>
        <w:tc>
          <w:tcPr>
            <w:tcW w:w="1593" w:type="dxa"/>
          </w:tcPr>
          <w:p w14:paraId="0F2A53DF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15</w:t>
            </w:r>
          </w:p>
        </w:tc>
        <w:tc>
          <w:tcPr>
            <w:tcW w:w="1043" w:type="dxa"/>
          </w:tcPr>
          <w:p w14:paraId="65E046F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68101B7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4CFBAAD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6DD5831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3313282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00F74FE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5</w:t>
            </w:r>
          </w:p>
        </w:tc>
      </w:tr>
      <w:tr w:rsidR="000B7C7B" w:rsidRPr="000B7C7B" w14:paraId="29EFA727" w14:textId="77777777" w:rsidTr="00925C53">
        <w:tc>
          <w:tcPr>
            <w:tcW w:w="537" w:type="dxa"/>
          </w:tcPr>
          <w:p w14:paraId="79C7600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6.</w:t>
            </w:r>
          </w:p>
        </w:tc>
        <w:tc>
          <w:tcPr>
            <w:tcW w:w="1593" w:type="dxa"/>
          </w:tcPr>
          <w:p w14:paraId="70BB3FB2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16</w:t>
            </w:r>
          </w:p>
        </w:tc>
        <w:tc>
          <w:tcPr>
            <w:tcW w:w="1043" w:type="dxa"/>
          </w:tcPr>
          <w:p w14:paraId="5A8787C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1C70975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266B9BD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09470EE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0614894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5CE3CB0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0</w:t>
            </w:r>
          </w:p>
        </w:tc>
      </w:tr>
      <w:tr w:rsidR="000B7C7B" w:rsidRPr="000B7C7B" w14:paraId="3D5637F6" w14:textId="77777777" w:rsidTr="00925C53">
        <w:tc>
          <w:tcPr>
            <w:tcW w:w="537" w:type="dxa"/>
          </w:tcPr>
          <w:p w14:paraId="69EC491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7.</w:t>
            </w:r>
          </w:p>
        </w:tc>
        <w:tc>
          <w:tcPr>
            <w:tcW w:w="1593" w:type="dxa"/>
          </w:tcPr>
          <w:p w14:paraId="28BC49CD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17</w:t>
            </w:r>
          </w:p>
        </w:tc>
        <w:tc>
          <w:tcPr>
            <w:tcW w:w="1043" w:type="dxa"/>
          </w:tcPr>
          <w:p w14:paraId="5A680687" w14:textId="3804AAF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63CF46B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21D8432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009602B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15F4145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4FBDBF0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5</w:t>
            </w:r>
          </w:p>
        </w:tc>
      </w:tr>
      <w:tr w:rsidR="000B7C7B" w:rsidRPr="000B7C7B" w14:paraId="21386F44" w14:textId="77777777" w:rsidTr="00925C53">
        <w:tc>
          <w:tcPr>
            <w:tcW w:w="537" w:type="dxa"/>
          </w:tcPr>
          <w:p w14:paraId="2FADB46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8.</w:t>
            </w:r>
          </w:p>
        </w:tc>
        <w:tc>
          <w:tcPr>
            <w:tcW w:w="1593" w:type="dxa"/>
          </w:tcPr>
          <w:p w14:paraId="35EDC92D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18</w:t>
            </w:r>
          </w:p>
        </w:tc>
        <w:tc>
          <w:tcPr>
            <w:tcW w:w="1043" w:type="dxa"/>
          </w:tcPr>
          <w:p w14:paraId="7E4B985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351F348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092E84B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58A7503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25BDADC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78C10DB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0</w:t>
            </w:r>
          </w:p>
        </w:tc>
      </w:tr>
      <w:tr w:rsidR="000B7C7B" w:rsidRPr="000B7C7B" w14:paraId="3B2FC3A6" w14:textId="77777777" w:rsidTr="00925C53">
        <w:tc>
          <w:tcPr>
            <w:tcW w:w="537" w:type="dxa"/>
          </w:tcPr>
          <w:p w14:paraId="0D113D5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9.</w:t>
            </w:r>
          </w:p>
        </w:tc>
        <w:tc>
          <w:tcPr>
            <w:tcW w:w="1593" w:type="dxa"/>
          </w:tcPr>
          <w:p w14:paraId="696A66C7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19</w:t>
            </w:r>
          </w:p>
        </w:tc>
        <w:tc>
          <w:tcPr>
            <w:tcW w:w="1043" w:type="dxa"/>
          </w:tcPr>
          <w:p w14:paraId="31F5C10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3BFAF02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24DAD98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7AD740E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2EE2586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3C6649F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5</w:t>
            </w:r>
          </w:p>
        </w:tc>
      </w:tr>
      <w:tr w:rsidR="000B7C7B" w:rsidRPr="000B7C7B" w14:paraId="62FA099E" w14:textId="77777777" w:rsidTr="00925C53">
        <w:tc>
          <w:tcPr>
            <w:tcW w:w="537" w:type="dxa"/>
          </w:tcPr>
          <w:p w14:paraId="32717F0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0.</w:t>
            </w:r>
          </w:p>
        </w:tc>
        <w:tc>
          <w:tcPr>
            <w:tcW w:w="1593" w:type="dxa"/>
          </w:tcPr>
          <w:p w14:paraId="47226969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20</w:t>
            </w:r>
          </w:p>
        </w:tc>
        <w:tc>
          <w:tcPr>
            <w:tcW w:w="1043" w:type="dxa"/>
          </w:tcPr>
          <w:p w14:paraId="0E32BA6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4B25284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6B86199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129140E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69739F7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13BA090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0</w:t>
            </w:r>
          </w:p>
        </w:tc>
      </w:tr>
      <w:tr w:rsidR="000B7C7B" w:rsidRPr="000B7C7B" w14:paraId="38411AC7" w14:textId="77777777" w:rsidTr="00925C53">
        <w:tc>
          <w:tcPr>
            <w:tcW w:w="537" w:type="dxa"/>
          </w:tcPr>
          <w:p w14:paraId="2D4FE0B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1.</w:t>
            </w:r>
          </w:p>
        </w:tc>
        <w:tc>
          <w:tcPr>
            <w:tcW w:w="1593" w:type="dxa"/>
          </w:tcPr>
          <w:p w14:paraId="6C6BCE86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21</w:t>
            </w:r>
          </w:p>
        </w:tc>
        <w:tc>
          <w:tcPr>
            <w:tcW w:w="1043" w:type="dxa"/>
          </w:tcPr>
          <w:p w14:paraId="7EDEDDE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386" w:type="dxa"/>
          </w:tcPr>
          <w:p w14:paraId="46F4684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2952030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4A4BE29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5C407EA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3148285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0</w:t>
            </w:r>
          </w:p>
        </w:tc>
      </w:tr>
      <w:tr w:rsidR="000B7C7B" w:rsidRPr="000B7C7B" w14:paraId="42056B0B" w14:textId="77777777" w:rsidTr="00925C53">
        <w:tc>
          <w:tcPr>
            <w:tcW w:w="537" w:type="dxa"/>
          </w:tcPr>
          <w:p w14:paraId="34AD177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2.</w:t>
            </w:r>
          </w:p>
        </w:tc>
        <w:tc>
          <w:tcPr>
            <w:tcW w:w="1593" w:type="dxa"/>
          </w:tcPr>
          <w:p w14:paraId="6F69FB88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22</w:t>
            </w:r>
          </w:p>
        </w:tc>
        <w:tc>
          <w:tcPr>
            <w:tcW w:w="1043" w:type="dxa"/>
          </w:tcPr>
          <w:p w14:paraId="4FE37F4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6597803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001EB69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35508FC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6EA9CBD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center"/>
          </w:tcPr>
          <w:p w14:paraId="02FD146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</w:t>
            </w:r>
          </w:p>
        </w:tc>
      </w:tr>
      <w:tr w:rsidR="000B7C7B" w:rsidRPr="000B7C7B" w14:paraId="74C51C82" w14:textId="77777777" w:rsidTr="00925C53">
        <w:tc>
          <w:tcPr>
            <w:tcW w:w="537" w:type="dxa"/>
          </w:tcPr>
          <w:p w14:paraId="64E86FD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3.</w:t>
            </w:r>
          </w:p>
        </w:tc>
        <w:tc>
          <w:tcPr>
            <w:tcW w:w="1593" w:type="dxa"/>
          </w:tcPr>
          <w:p w14:paraId="4417A30F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23</w:t>
            </w:r>
          </w:p>
        </w:tc>
        <w:tc>
          <w:tcPr>
            <w:tcW w:w="1043" w:type="dxa"/>
          </w:tcPr>
          <w:p w14:paraId="59D75E6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386" w:type="dxa"/>
          </w:tcPr>
          <w:p w14:paraId="364C603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2B14FC6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5F24832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16C8CA7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300CC3E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5</w:t>
            </w:r>
          </w:p>
        </w:tc>
      </w:tr>
      <w:tr w:rsidR="000B7C7B" w:rsidRPr="000B7C7B" w14:paraId="0A414AE2" w14:textId="77777777" w:rsidTr="00925C53">
        <w:tc>
          <w:tcPr>
            <w:tcW w:w="537" w:type="dxa"/>
          </w:tcPr>
          <w:p w14:paraId="48E3970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4.</w:t>
            </w:r>
          </w:p>
        </w:tc>
        <w:tc>
          <w:tcPr>
            <w:tcW w:w="1593" w:type="dxa"/>
          </w:tcPr>
          <w:p w14:paraId="5E2574F4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24</w:t>
            </w:r>
          </w:p>
        </w:tc>
        <w:tc>
          <w:tcPr>
            <w:tcW w:w="1043" w:type="dxa"/>
          </w:tcPr>
          <w:p w14:paraId="5E04A22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72CED45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03B503B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525B815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1B7D602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center"/>
          </w:tcPr>
          <w:p w14:paraId="33DEED4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0</w:t>
            </w:r>
          </w:p>
        </w:tc>
      </w:tr>
      <w:tr w:rsidR="000B7C7B" w:rsidRPr="000B7C7B" w14:paraId="3F9C8758" w14:textId="77777777" w:rsidTr="00925C53">
        <w:tc>
          <w:tcPr>
            <w:tcW w:w="537" w:type="dxa"/>
          </w:tcPr>
          <w:p w14:paraId="05E2794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5.</w:t>
            </w:r>
          </w:p>
        </w:tc>
        <w:tc>
          <w:tcPr>
            <w:tcW w:w="1593" w:type="dxa"/>
          </w:tcPr>
          <w:p w14:paraId="5C533C9B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25</w:t>
            </w:r>
          </w:p>
        </w:tc>
        <w:tc>
          <w:tcPr>
            <w:tcW w:w="1043" w:type="dxa"/>
          </w:tcPr>
          <w:p w14:paraId="0048FFC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0B88ECE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1EF5269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3DD5904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450D28A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24DCA46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5</w:t>
            </w:r>
          </w:p>
        </w:tc>
      </w:tr>
      <w:tr w:rsidR="000B7C7B" w:rsidRPr="000B7C7B" w14:paraId="60054D2F" w14:textId="77777777" w:rsidTr="00925C53">
        <w:tc>
          <w:tcPr>
            <w:tcW w:w="537" w:type="dxa"/>
          </w:tcPr>
          <w:p w14:paraId="7301191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6.</w:t>
            </w:r>
          </w:p>
        </w:tc>
        <w:tc>
          <w:tcPr>
            <w:tcW w:w="1593" w:type="dxa"/>
          </w:tcPr>
          <w:p w14:paraId="0C2BF381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26</w:t>
            </w:r>
          </w:p>
        </w:tc>
        <w:tc>
          <w:tcPr>
            <w:tcW w:w="1043" w:type="dxa"/>
          </w:tcPr>
          <w:p w14:paraId="0D294A3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386" w:type="dxa"/>
          </w:tcPr>
          <w:p w14:paraId="0412171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450BF29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7667728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79A0E0A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2BD686F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0</w:t>
            </w:r>
          </w:p>
        </w:tc>
      </w:tr>
      <w:tr w:rsidR="000B7C7B" w:rsidRPr="000B7C7B" w14:paraId="6B36CEAA" w14:textId="77777777" w:rsidTr="00925C53">
        <w:tc>
          <w:tcPr>
            <w:tcW w:w="537" w:type="dxa"/>
          </w:tcPr>
          <w:p w14:paraId="466EE38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7.</w:t>
            </w:r>
          </w:p>
        </w:tc>
        <w:tc>
          <w:tcPr>
            <w:tcW w:w="1593" w:type="dxa"/>
          </w:tcPr>
          <w:p w14:paraId="271BC1FB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27</w:t>
            </w:r>
          </w:p>
        </w:tc>
        <w:tc>
          <w:tcPr>
            <w:tcW w:w="1043" w:type="dxa"/>
          </w:tcPr>
          <w:p w14:paraId="6EED916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2AEFE06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4F7FB97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71FBB87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60E1899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4767911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</w:t>
            </w:r>
          </w:p>
        </w:tc>
      </w:tr>
      <w:tr w:rsidR="000B7C7B" w:rsidRPr="000B7C7B" w14:paraId="6B16FF2C" w14:textId="77777777" w:rsidTr="00925C53">
        <w:tc>
          <w:tcPr>
            <w:tcW w:w="537" w:type="dxa"/>
          </w:tcPr>
          <w:p w14:paraId="30A3346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8.</w:t>
            </w:r>
          </w:p>
        </w:tc>
        <w:tc>
          <w:tcPr>
            <w:tcW w:w="1593" w:type="dxa"/>
          </w:tcPr>
          <w:p w14:paraId="001D91B6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28</w:t>
            </w:r>
          </w:p>
        </w:tc>
        <w:tc>
          <w:tcPr>
            <w:tcW w:w="1043" w:type="dxa"/>
          </w:tcPr>
          <w:p w14:paraId="096B9B2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002B1AA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10AB575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1841D8B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31246D7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5D88FB2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5</w:t>
            </w:r>
          </w:p>
        </w:tc>
      </w:tr>
      <w:tr w:rsidR="000B7C7B" w:rsidRPr="000B7C7B" w14:paraId="558E121F" w14:textId="77777777" w:rsidTr="00925C53">
        <w:tc>
          <w:tcPr>
            <w:tcW w:w="537" w:type="dxa"/>
          </w:tcPr>
          <w:p w14:paraId="6C48212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9.</w:t>
            </w:r>
          </w:p>
        </w:tc>
        <w:tc>
          <w:tcPr>
            <w:tcW w:w="1593" w:type="dxa"/>
          </w:tcPr>
          <w:p w14:paraId="262DFEFD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29</w:t>
            </w:r>
          </w:p>
        </w:tc>
        <w:tc>
          <w:tcPr>
            <w:tcW w:w="1043" w:type="dxa"/>
          </w:tcPr>
          <w:p w14:paraId="4D9BED9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71F60D0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075F6DB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7301A02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206B119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468E20D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5</w:t>
            </w:r>
          </w:p>
        </w:tc>
      </w:tr>
      <w:tr w:rsidR="000B7C7B" w:rsidRPr="000B7C7B" w14:paraId="64FA35CA" w14:textId="77777777" w:rsidTr="00925C53">
        <w:tc>
          <w:tcPr>
            <w:tcW w:w="537" w:type="dxa"/>
          </w:tcPr>
          <w:p w14:paraId="465A167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0.</w:t>
            </w:r>
          </w:p>
        </w:tc>
        <w:tc>
          <w:tcPr>
            <w:tcW w:w="1593" w:type="dxa"/>
          </w:tcPr>
          <w:p w14:paraId="091BA51A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30</w:t>
            </w:r>
          </w:p>
        </w:tc>
        <w:tc>
          <w:tcPr>
            <w:tcW w:w="1043" w:type="dxa"/>
          </w:tcPr>
          <w:p w14:paraId="049984D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10897D3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0594F29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3E2BFF6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38F2A74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50082ED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0</w:t>
            </w:r>
          </w:p>
        </w:tc>
      </w:tr>
      <w:tr w:rsidR="000B7C7B" w:rsidRPr="000B7C7B" w14:paraId="5C825117" w14:textId="77777777" w:rsidTr="00925C53">
        <w:tc>
          <w:tcPr>
            <w:tcW w:w="537" w:type="dxa"/>
          </w:tcPr>
          <w:p w14:paraId="6DEE62F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1.</w:t>
            </w:r>
          </w:p>
        </w:tc>
        <w:tc>
          <w:tcPr>
            <w:tcW w:w="1593" w:type="dxa"/>
          </w:tcPr>
          <w:p w14:paraId="6D589797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31</w:t>
            </w:r>
          </w:p>
        </w:tc>
        <w:tc>
          <w:tcPr>
            <w:tcW w:w="1043" w:type="dxa"/>
          </w:tcPr>
          <w:p w14:paraId="7ABC7CA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2C071C2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27D036B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79D02B4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421914F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center"/>
          </w:tcPr>
          <w:p w14:paraId="574711C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0</w:t>
            </w:r>
          </w:p>
        </w:tc>
      </w:tr>
      <w:tr w:rsidR="000B7C7B" w:rsidRPr="000B7C7B" w14:paraId="74014F68" w14:textId="77777777" w:rsidTr="00925C53">
        <w:tc>
          <w:tcPr>
            <w:tcW w:w="537" w:type="dxa"/>
          </w:tcPr>
          <w:p w14:paraId="0E6DCFF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2.</w:t>
            </w:r>
          </w:p>
        </w:tc>
        <w:tc>
          <w:tcPr>
            <w:tcW w:w="1593" w:type="dxa"/>
          </w:tcPr>
          <w:p w14:paraId="25D05D86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32</w:t>
            </w:r>
          </w:p>
        </w:tc>
        <w:tc>
          <w:tcPr>
            <w:tcW w:w="1043" w:type="dxa"/>
          </w:tcPr>
          <w:p w14:paraId="45A09DE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3DD6273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56" w:type="dxa"/>
          </w:tcPr>
          <w:p w14:paraId="5BAB5EB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585C93D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4" w:type="dxa"/>
          </w:tcPr>
          <w:p w14:paraId="72A0ED1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</w:t>
            </w:r>
          </w:p>
        </w:tc>
        <w:tc>
          <w:tcPr>
            <w:tcW w:w="1133" w:type="dxa"/>
            <w:vAlign w:val="center"/>
          </w:tcPr>
          <w:p w14:paraId="22B4252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0</w:t>
            </w:r>
          </w:p>
        </w:tc>
      </w:tr>
    </w:tbl>
    <w:p w14:paraId="77F8E29B" w14:textId="77777777" w:rsidR="000B7C7B" w:rsidRDefault="000B7C7B" w:rsidP="000B7C7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67EC6E8A" w14:textId="77777777" w:rsidR="000B7C7B" w:rsidRDefault="000B7C7B" w:rsidP="000B7C7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7150429D" w14:textId="221A599C" w:rsidR="000B7C7B" w:rsidRPr="005775F9" w:rsidRDefault="000B7C7B" w:rsidP="000B7C7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5775F9"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>DAFTAR NILAI P</w: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OST</w:t>
      </w:r>
      <w:r w:rsidRPr="005775F9">
        <w:rPr>
          <w:rFonts w:ascii="Times New Roman" w:hAnsi="Times New Roman" w:cs="Times New Roman"/>
          <w:b/>
          <w:bCs/>
          <w:sz w:val="24"/>
          <w:szCs w:val="24"/>
          <w:lang w:val="id-ID"/>
        </w:rPr>
        <w:t>-TEST SISWA (XI IPA 4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04"/>
        <w:gridCol w:w="1260"/>
        <w:gridCol w:w="952"/>
        <w:gridCol w:w="1206"/>
        <w:gridCol w:w="1133"/>
        <w:gridCol w:w="1112"/>
        <w:gridCol w:w="1032"/>
        <w:gridCol w:w="954"/>
      </w:tblGrid>
      <w:tr w:rsidR="000B7C7B" w:rsidRPr="000B7C7B" w14:paraId="7893CDEE" w14:textId="77777777" w:rsidTr="00925C53">
        <w:trPr>
          <w:trHeight w:val="693"/>
        </w:trPr>
        <w:tc>
          <w:tcPr>
            <w:tcW w:w="537" w:type="dxa"/>
          </w:tcPr>
          <w:p w14:paraId="2F18685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No</w:t>
            </w:r>
          </w:p>
        </w:tc>
        <w:tc>
          <w:tcPr>
            <w:tcW w:w="1593" w:type="dxa"/>
          </w:tcPr>
          <w:p w14:paraId="56687DD8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iswa</w:t>
            </w:r>
          </w:p>
        </w:tc>
        <w:tc>
          <w:tcPr>
            <w:tcW w:w="1043" w:type="dxa"/>
          </w:tcPr>
          <w:p w14:paraId="01B09AF1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Content</w:t>
            </w:r>
          </w:p>
        </w:tc>
        <w:tc>
          <w:tcPr>
            <w:tcW w:w="1386" w:type="dxa"/>
          </w:tcPr>
          <w:p w14:paraId="6F34D05C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Organiza</w:t>
            </w:r>
          </w:p>
          <w:p w14:paraId="582A5E32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tion</w:t>
            </w:r>
          </w:p>
        </w:tc>
        <w:tc>
          <w:tcPr>
            <w:tcW w:w="1256" w:type="dxa"/>
          </w:tcPr>
          <w:p w14:paraId="6C6C8FFC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Grammar</w:t>
            </w:r>
          </w:p>
        </w:tc>
        <w:tc>
          <w:tcPr>
            <w:tcW w:w="1268" w:type="dxa"/>
          </w:tcPr>
          <w:p w14:paraId="1BDC9F00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Vocabul</w:t>
            </w:r>
          </w:p>
          <w:p w14:paraId="79CC7E91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ary</w:t>
            </w:r>
          </w:p>
        </w:tc>
        <w:tc>
          <w:tcPr>
            <w:tcW w:w="1134" w:type="dxa"/>
          </w:tcPr>
          <w:p w14:paraId="35206A07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Mechani</w:t>
            </w:r>
          </w:p>
          <w:p w14:paraId="37905101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cs</w:t>
            </w:r>
          </w:p>
        </w:tc>
        <w:tc>
          <w:tcPr>
            <w:tcW w:w="1133" w:type="dxa"/>
          </w:tcPr>
          <w:p w14:paraId="368071A0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ore</w:t>
            </w:r>
          </w:p>
        </w:tc>
      </w:tr>
      <w:tr w:rsidR="000B7C7B" w:rsidRPr="000B7C7B" w14:paraId="421B51B6" w14:textId="77777777" w:rsidTr="00925C53">
        <w:tc>
          <w:tcPr>
            <w:tcW w:w="537" w:type="dxa"/>
          </w:tcPr>
          <w:p w14:paraId="5950164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.</w:t>
            </w:r>
          </w:p>
        </w:tc>
        <w:tc>
          <w:tcPr>
            <w:tcW w:w="1593" w:type="dxa"/>
          </w:tcPr>
          <w:p w14:paraId="70727994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1</w:t>
            </w:r>
          </w:p>
        </w:tc>
        <w:tc>
          <w:tcPr>
            <w:tcW w:w="1043" w:type="dxa"/>
          </w:tcPr>
          <w:p w14:paraId="72AF04E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3F5CA9C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60E9FB4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0B58BCC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664F527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bottom"/>
          </w:tcPr>
          <w:p w14:paraId="0C1CA60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</w:t>
            </w:r>
          </w:p>
        </w:tc>
      </w:tr>
      <w:tr w:rsidR="000B7C7B" w:rsidRPr="000B7C7B" w14:paraId="4BDC8242" w14:textId="77777777" w:rsidTr="00925C53">
        <w:tc>
          <w:tcPr>
            <w:tcW w:w="537" w:type="dxa"/>
          </w:tcPr>
          <w:p w14:paraId="2D1A78C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.</w:t>
            </w:r>
          </w:p>
        </w:tc>
        <w:tc>
          <w:tcPr>
            <w:tcW w:w="1593" w:type="dxa"/>
          </w:tcPr>
          <w:p w14:paraId="6B992776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2</w:t>
            </w:r>
          </w:p>
        </w:tc>
        <w:tc>
          <w:tcPr>
            <w:tcW w:w="1043" w:type="dxa"/>
          </w:tcPr>
          <w:p w14:paraId="6D8BD5A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28901DD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3BD5A78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0E88F1D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36B35C8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19F0F46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</w:t>
            </w:r>
          </w:p>
        </w:tc>
      </w:tr>
      <w:tr w:rsidR="000B7C7B" w:rsidRPr="000B7C7B" w14:paraId="3D7333A3" w14:textId="77777777" w:rsidTr="00925C53">
        <w:tc>
          <w:tcPr>
            <w:tcW w:w="537" w:type="dxa"/>
          </w:tcPr>
          <w:p w14:paraId="657E075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.</w:t>
            </w:r>
          </w:p>
        </w:tc>
        <w:tc>
          <w:tcPr>
            <w:tcW w:w="1593" w:type="dxa"/>
          </w:tcPr>
          <w:p w14:paraId="2EEBE3D4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3</w:t>
            </w:r>
          </w:p>
        </w:tc>
        <w:tc>
          <w:tcPr>
            <w:tcW w:w="1043" w:type="dxa"/>
          </w:tcPr>
          <w:p w14:paraId="2A900C5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733634A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018EDCB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60B5F74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3FDC2B5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7C78B2E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0</w:t>
            </w:r>
          </w:p>
        </w:tc>
      </w:tr>
      <w:tr w:rsidR="000B7C7B" w:rsidRPr="000B7C7B" w14:paraId="0C789E5A" w14:textId="77777777" w:rsidTr="00925C53">
        <w:tc>
          <w:tcPr>
            <w:tcW w:w="537" w:type="dxa"/>
          </w:tcPr>
          <w:p w14:paraId="0790BC3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.</w:t>
            </w:r>
          </w:p>
        </w:tc>
        <w:tc>
          <w:tcPr>
            <w:tcW w:w="1593" w:type="dxa"/>
          </w:tcPr>
          <w:p w14:paraId="56919F89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4</w:t>
            </w:r>
          </w:p>
        </w:tc>
        <w:tc>
          <w:tcPr>
            <w:tcW w:w="1043" w:type="dxa"/>
          </w:tcPr>
          <w:p w14:paraId="2BA239E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0993A19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7FABF04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022ECC3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585DE2D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bottom"/>
          </w:tcPr>
          <w:p w14:paraId="24D4A2D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0</w:t>
            </w:r>
          </w:p>
        </w:tc>
      </w:tr>
      <w:tr w:rsidR="000B7C7B" w:rsidRPr="000B7C7B" w14:paraId="76F9E1A9" w14:textId="77777777" w:rsidTr="00925C53">
        <w:tc>
          <w:tcPr>
            <w:tcW w:w="537" w:type="dxa"/>
          </w:tcPr>
          <w:p w14:paraId="0A5FA0A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5.</w:t>
            </w:r>
          </w:p>
        </w:tc>
        <w:tc>
          <w:tcPr>
            <w:tcW w:w="1593" w:type="dxa"/>
          </w:tcPr>
          <w:p w14:paraId="11A3558E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5</w:t>
            </w:r>
          </w:p>
        </w:tc>
        <w:tc>
          <w:tcPr>
            <w:tcW w:w="1043" w:type="dxa"/>
          </w:tcPr>
          <w:p w14:paraId="4215DA1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5B5D66D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293F644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7FF6E2A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4" w:type="dxa"/>
          </w:tcPr>
          <w:p w14:paraId="3D61882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61B1A45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0</w:t>
            </w:r>
          </w:p>
        </w:tc>
      </w:tr>
      <w:tr w:rsidR="000B7C7B" w:rsidRPr="000B7C7B" w14:paraId="23F55CFB" w14:textId="77777777" w:rsidTr="00925C53">
        <w:tc>
          <w:tcPr>
            <w:tcW w:w="537" w:type="dxa"/>
          </w:tcPr>
          <w:p w14:paraId="6B53049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6.</w:t>
            </w:r>
          </w:p>
        </w:tc>
        <w:tc>
          <w:tcPr>
            <w:tcW w:w="1593" w:type="dxa"/>
          </w:tcPr>
          <w:p w14:paraId="6AE4A405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6</w:t>
            </w:r>
          </w:p>
        </w:tc>
        <w:tc>
          <w:tcPr>
            <w:tcW w:w="1043" w:type="dxa"/>
          </w:tcPr>
          <w:p w14:paraId="60753B7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0C763FF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2F81698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12BA6F1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154448F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77AF87B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</w:t>
            </w:r>
          </w:p>
        </w:tc>
      </w:tr>
      <w:tr w:rsidR="000B7C7B" w:rsidRPr="000B7C7B" w14:paraId="5C3D87F1" w14:textId="77777777" w:rsidTr="00925C53">
        <w:tc>
          <w:tcPr>
            <w:tcW w:w="537" w:type="dxa"/>
          </w:tcPr>
          <w:p w14:paraId="16FCCE5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7.</w:t>
            </w:r>
          </w:p>
        </w:tc>
        <w:tc>
          <w:tcPr>
            <w:tcW w:w="1593" w:type="dxa"/>
          </w:tcPr>
          <w:p w14:paraId="7B84D28B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7</w:t>
            </w:r>
          </w:p>
        </w:tc>
        <w:tc>
          <w:tcPr>
            <w:tcW w:w="1043" w:type="dxa"/>
          </w:tcPr>
          <w:p w14:paraId="318E10C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3225E2D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727BBE9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104CD14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6E05397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bottom"/>
          </w:tcPr>
          <w:p w14:paraId="597AEF5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</w:t>
            </w:r>
          </w:p>
        </w:tc>
      </w:tr>
      <w:tr w:rsidR="000B7C7B" w:rsidRPr="000B7C7B" w14:paraId="7DB2FC11" w14:textId="77777777" w:rsidTr="00925C53">
        <w:tc>
          <w:tcPr>
            <w:tcW w:w="537" w:type="dxa"/>
          </w:tcPr>
          <w:p w14:paraId="3F951B7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8.</w:t>
            </w:r>
          </w:p>
        </w:tc>
        <w:tc>
          <w:tcPr>
            <w:tcW w:w="1593" w:type="dxa"/>
          </w:tcPr>
          <w:p w14:paraId="564C7CAD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8</w:t>
            </w:r>
          </w:p>
        </w:tc>
        <w:tc>
          <w:tcPr>
            <w:tcW w:w="1043" w:type="dxa"/>
          </w:tcPr>
          <w:p w14:paraId="4F57D2C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773D5B7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07EB52F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69DA296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4" w:type="dxa"/>
          </w:tcPr>
          <w:p w14:paraId="7172B77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58F658A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0</w:t>
            </w:r>
          </w:p>
        </w:tc>
      </w:tr>
      <w:tr w:rsidR="000B7C7B" w:rsidRPr="000B7C7B" w14:paraId="58CDEEF5" w14:textId="77777777" w:rsidTr="00925C53">
        <w:tc>
          <w:tcPr>
            <w:tcW w:w="537" w:type="dxa"/>
          </w:tcPr>
          <w:p w14:paraId="567D016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9.</w:t>
            </w:r>
          </w:p>
        </w:tc>
        <w:tc>
          <w:tcPr>
            <w:tcW w:w="1593" w:type="dxa"/>
          </w:tcPr>
          <w:p w14:paraId="14AA9A9E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9</w:t>
            </w:r>
          </w:p>
        </w:tc>
        <w:tc>
          <w:tcPr>
            <w:tcW w:w="1043" w:type="dxa"/>
          </w:tcPr>
          <w:p w14:paraId="6FFA519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71194F3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7301F6A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2D61667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0CA5142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340256E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</w:t>
            </w:r>
          </w:p>
        </w:tc>
      </w:tr>
      <w:tr w:rsidR="000B7C7B" w:rsidRPr="000B7C7B" w14:paraId="4ADEFFDF" w14:textId="77777777" w:rsidTr="00925C53">
        <w:tc>
          <w:tcPr>
            <w:tcW w:w="537" w:type="dxa"/>
          </w:tcPr>
          <w:p w14:paraId="6F55089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0.</w:t>
            </w:r>
          </w:p>
        </w:tc>
        <w:tc>
          <w:tcPr>
            <w:tcW w:w="1593" w:type="dxa"/>
          </w:tcPr>
          <w:p w14:paraId="2C367B2B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10</w:t>
            </w:r>
          </w:p>
        </w:tc>
        <w:tc>
          <w:tcPr>
            <w:tcW w:w="1043" w:type="dxa"/>
          </w:tcPr>
          <w:p w14:paraId="411FE80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0015325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4839906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63663E0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64665BE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45E059B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0</w:t>
            </w:r>
          </w:p>
        </w:tc>
      </w:tr>
      <w:tr w:rsidR="000B7C7B" w:rsidRPr="000B7C7B" w14:paraId="4F48C1CA" w14:textId="77777777" w:rsidTr="00925C53">
        <w:tc>
          <w:tcPr>
            <w:tcW w:w="537" w:type="dxa"/>
          </w:tcPr>
          <w:p w14:paraId="680AFCE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1.</w:t>
            </w:r>
          </w:p>
        </w:tc>
        <w:tc>
          <w:tcPr>
            <w:tcW w:w="1593" w:type="dxa"/>
          </w:tcPr>
          <w:p w14:paraId="08952388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11</w:t>
            </w:r>
          </w:p>
        </w:tc>
        <w:tc>
          <w:tcPr>
            <w:tcW w:w="1043" w:type="dxa"/>
          </w:tcPr>
          <w:p w14:paraId="5C80C45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52F81BD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1350B45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1A24228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774DB7E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bottom"/>
          </w:tcPr>
          <w:p w14:paraId="7B9647A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</w:t>
            </w:r>
          </w:p>
        </w:tc>
      </w:tr>
      <w:tr w:rsidR="000B7C7B" w:rsidRPr="000B7C7B" w14:paraId="3731A6A1" w14:textId="77777777" w:rsidTr="00925C53">
        <w:tc>
          <w:tcPr>
            <w:tcW w:w="537" w:type="dxa"/>
          </w:tcPr>
          <w:p w14:paraId="353F4BA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2.</w:t>
            </w:r>
          </w:p>
        </w:tc>
        <w:tc>
          <w:tcPr>
            <w:tcW w:w="1593" w:type="dxa"/>
          </w:tcPr>
          <w:p w14:paraId="58464DBD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12</w:t>
            </w:r>
          </w:p>
        </w:tc>
        <w:tc>
          <w:tcPr>
            <w:tcW w:w="1043" w:type="dxa"/>
          </w:tcPr>
          <w:p w14:paraId="1C21201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3DD97A7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5B3CB63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68" w:type="dxa"/>
          </w:tcPr>
          <w:p w14:paraId="4328688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4" w:type="dxa"/>
          </w:tcPr>
          <w:p w14:paraId="003DD9A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3" w:type="dxa"/>
            <w:vAlign w:val="bottom"/>
          </w:tcPr>
          <w:p w14:paraId="5FD2DB3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</w:tr>
      <w:tr w:rsidR="000B7C7B" w:rsidRPr="000B7C7B" w14:paraId="0FF888D2" w14:textId="77777777" w:rsidTr="00925C53">
        <w:tc>
          <w:tcPr>
            <w:tcW w:w="537" w:type="dxa"/>
          </w:tcPr>
          <w:p w14:paraId="06D22CD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3.</w:t>
            </w:r>
          </w:p>
        </w:tc>
        <w:tc>
          <w:tcPr>
            <w:tcW w:w="1593" w:type="dxa"/>
          </w:tcPr>
          <w:p w14:paraId="480E9FA6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13</w:t>
            </w:r>
          </w:p>
        </w:tc>
        <w:tc>
          <w:tcPr>
            <w:tcW w:w="1043" w:type="dxa"/>
          </w:tcPr>
          <w:p w14:paraId="740F8CF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139F4AD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610666E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4DA78FF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304B49A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bottom"/>
          </w:tcPr>
          <w:p w14:paraId="535571B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0</w:t>
            </w:r>
          </w:p>
        </w:tc>
      </w:tr>
      <w:tr w:rsidR="000B7C7B" w:rsidRPr="000B7C7B" w14:paraId="42E5FF3C" w14:textId="77777777" w:rsidTr="00925C53">
        <w:tc>
          <w:tcPr>
            <w:tcW w:w="537" w:type="dxa"/>
          </w:tcPr>
          <w:p w14:paraId="4CA5A61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4.</w:t>
            </w:r>
          </w:p>
        </w:tc>
        <w:tc>
          <w:tcPr>
            <w:tcW w:w="1593" w:type="dxa"/>
          </w:tcPr>
          <w:p w14:paraId="09E2D832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14</w:t>
            </w:r>
          </w:p>
        </w:tc>
        <w:tc>
          <w:tcPr>
            <w:tcW w:w="1043" w:type="dxa"/>
          </w:tcPr>
          <w:p w14:paraId="5E8C9CF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536F001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6463EB1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683FB98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4" w:type="dxa"/>
          </w:tcPr>
          <w:p w14:paraId="6FBD9C3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581F46A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0</w:t>
            </w:r>
          </w:p>
        </w:tc>
      </w:tr>
      <w:tr w:rsidR="000B7C7B" w:rsidRPr="000B7C7B" w14:paraId="17E2CB2C" w14:textId="77777777" w:rsidTr="00925C53">
        <w:tc>
          <w:tcPr>
            <w:tcW w:w="537" w:type="dxa"/>
          </w:tcPr>
          <w:p w14:paraId="0C7D6BB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5.</w:t>
            </w:r>
          </w:p>
        </w:tc>
        <w:tc>
          <w:tcPr>
            <w:tcW w:w="1593" w:type="dxa"/>
          </w:tcPr>
          <w:p w14:paraId="429A8A9F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15</w:t>
            </w:r>
          </w:p>
        </w:tc>
        <w:tc>
          <w:tcPr>
            <w:tcW w:w="1043" w:type="dxa"/>
          </w:tcPr>
          <w:p w14:paraId="3DC4DD9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4476A06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15F5985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09E22F8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4546136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bottom"/>
          </w:tcPr>
          <w:p w14:paraId="2C641E1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0</w:t>
            </w:r>
          </w:p>
        </w:tc>
      </w:tr>
      <w:tr w:rsidR="000B7C7B" w:rsidRPr="000B7C7B" w14:paraId="591AA918" w14:textId="77777777" w:rsidTr="00925C53">
        <w:tc>
          <w:tcPr>
            <w:tcW w:w="537" w:type="dxa"/>
          </w:tcPr>
          <w:p w14:paraId="72990BA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6.</w:t>
            </w:r>
          </w:p>
        </w:tc>
        <w:tc>
          <w:tcPr>
            <w:tcW w:w="1593" w:type="dxa"/>
          </w:tcPr>
          <w:p w14:paraId="74612078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16</w:t>
            </w:r>
          </w:p>
        </w:tc>
        <w:tc>
          <w:tcPr>
            <w:tcW w:w="1043" w:type="dxa"/>
          </w:tcPr>
          <w:p w14:paraId="4D277FE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7F6362F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22D87C9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6630853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4" w:type="dxa"/>
          </w:tcPr>
          <w:p w14:paraId="6E72AEE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3" w:type="dxa"/>
            <w:vAlign w:val="bottom"/>
          </w:tcPr>
          <w:p w14:paraId="40AD72D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5</w:t>
            </w:r>
          </w:p>
        </w:tc>
      </w:tr>
      <w:tr w:rsidR="000B7C7B" w:rsidRPr="000B7C7B" w14:paraId="7E0AA830" w14:textId="77777777" w:rsidTr="00925C53">
        <w:tc>
          <w:tcPr>
            <w:tcW w:w="537" w:type="dxa"/>
          </w:tcPr>
          <w:p w14:paraId="6ED5F08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7.</w:t>
            </w:r>
          </w:p>
        </w:tc>
        <w:tc>
          <w:tcPr>
            <w:tcW w:w="1593" w:type="dxa"/>
          </w:tcPr>
          <w:p w14:paraId="20788F8F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17</w:t>
            </w:r>
          </w:p>
        </w:tc>
        <w:tc>
          <w:tcPr>
            <w:tcW w:w="1043" w:type="dxa"/>
          </w:tcPr>
          <w:p w14:paraId="4C281CD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39E65CC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5582633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0624E07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4FC3100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094A2F7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</w:t>
            </w:r>
          </w:p>
        </w:tc>
      </w:tr>
      <w:tr w:rsidR="000B7C7B" w:rsidRPr="000B7C7B" w14:paraId="226EC183" w14:textId="77777777" w:rsidTr="00925C53">
        <w:tc>
          <w:tcPr>
            <w:tcW w:w="537" w:type="dxa"/>
          </w:tcPr>
          <w:p w14:paraId="79E324B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8.</w:t>
            </w:r>
          </w:p>
        </w:tc>
        <w:tc>
          <w:tcPr>
            <w:tcW w:w="1593" w:type="dxa"/>
          </w:tcPr>
          <w:p w14:paraId="1A051E56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18</w:t>
            </w:r>
          </w:p>
        </w:tc>
        <w:tc>
          <w:tcPr>
            <w:tcW w:w="1043" w:type="dxa"/>
          </w:tcPr>
          <w:p w14:paraId="51697B3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56A8F31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2A830B8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005E272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3710558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08AE513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0</w:t>
            </w:r>
          </w:p>
        </w:tc>
      </w:tr>
      <w:tr w:rsidR="000B7C7B" w:rsidRPr="000B7C7B" w14:paraId="26ECD84D" w14:textId="77777777" w:rsidTr="00925C53">
        <w:tc>
          <w:tcPr>
            <w:tcW w:w="537" w:type="dxa"/>
          </w:tcPr>
          <w:p w14:paraId="0E02953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9.</w:t>
            </w:r>
          </w:p>
        </w:tc>
        <w:tc>
          <w:tcPr>
            <w:tcW w:w="1593" w:type="dxa"/>
          </w:tcPr>
          <w:p w14:paraId="1422EB32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19</w:t>
            </w:r>
          </w:p>
        </w:tc>
        <w:tc>
          <w:tcPr>
            <w:tcW w:w="1043" w:type="dxa"/>
          </w:tcPr>
          <w:p w14:paraId="1AA5A7F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6028AD0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1382D5A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68" w:type="dxa"/>
          </w:tcPr>
          <w:p w14:paraId="1D4A9DD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4" w:type="dxa"/>
          </w:tcPr>
          <w:p w14:paraId="5297045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068E94B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5</w:t>
            </w:r>
          </w:p>
        </w:tc>
      </w:tr>
      <w:tr w:rsidR="000B7C7B" w:rsidRPr="000B7C7B" w14:paraId="55C8C59E" w14:textId="77777777" w:rsidTr="00925C53">
        <w:tc>
          <w:tcPr>
            <w:tcW w:w="537" w:type="dxa"/>
          </w:tcPr>
          <w:p w14:paraId="6732B9F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0.</w:t>
            </w:r>
          </w:p>
        </w:tc>
        <w:tc>
          <w:tcPr>
            <w:tcW w:w="1593" w:type="dxa"/>
          </w:tcPr>
          <w:p w14:paraId="201446B1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20</w:t>
            </w:r>
          </w:p>
        </w:tc>
        <w:tc>
          <w:tcPr>
            <w:tcW w:w="1043" w:type="dxa"/>
          </w:tcPr>
          <w:p w14:paraId="44E8BC9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2F986B0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054E30B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23B012D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34D039B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3344143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0</w:t>
            </w:r>
          </w:p>
        </w:tc>
      </w:tr>
      <w:tr w:rsidR="000B7C7B" w:rsidRPr="000B7C7B" w14:paraId="4F981362" w14:textId="77777777" w:rsidTr="00925C53">
        <w:tc>
          <w:tcPr>
            <w:tcW w:w="537" w:type="dxa"/>
          </w:tcPr>
          <w:p w14:paraId="1252225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1.</w:t>
            </w:r>
          </w:p>
        </w:tc>
        <w:tc>
          <w:tcPr>
            <w:tcW w:w="1593" w:type="dxa"/>
          </w:tcPr>
          <w:p w14:paraId="73FCBC5F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21</w:t>
            </w:r>
          </w:p>
        </w:tc>
        <w:tc>
          <w:tcPr>
            <w:tcW w:w="1043" w:type="dxa"/>
          </w:tcPr>
          <w:p w14:paraId="41D3750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683CA82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7A0C364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418C79D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452B4B2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28EE0DE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</w:t>
            </w:r>
          </w:p>
        </w:tc>
      </w:tr>
      <w:tr w:rsidR="000B7C7B" w:rsidRPr="000B7C7B" w14:paraId="5BA6390A" w14:textId="77777777" w:rsidTr="00925C53">
        <w:tc>
          <w:tcPr>
            <w:tcW w:w="537" w:type="dxa"/>
          </w:tcPr>
          <w:p w14:paraId="182C86D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2.</w:t>
            </w:r>
          </w:p>
        </w:tc>
        <w:tc>
          <w:tcPr>
            <w:tcW w:w="1593" w:type="dxa"/>
          </w:tcPr>
          <w:p w14:paraId="7F3DEA0D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22</w:t>
            </w:r>
          </w:p>
        </w:tc>
        <w:tc>
          <w:tcPr>
            <w:tcW w:w="1043" w:type="dxa"/>
          </w:tcPr>
          <w:p w14:paraId="0548EFE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5A28626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5A551D4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68" w:type="dxa"/>
          </w:tcPr>
          <w:p w14:paraId="0E512EA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4" w:type="dxa"/>
          </w:tcPr>
          <w:p w14:paraId="5B77417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3" w:type="dxa"/>
            <w:vAlign w:val="bottom"/>
          </w:tcPr>
          <w:p w14:paraId="09173DB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</w:tr>
      <w:tr w:rsidR="000B7C7B" w:rsidRPr="000B7C7B" w14:paraId="5693D30A" w14:textId="77777777" w:rsidTr="00925C53">
        <w:tc>
          <w:tcPr>
            <w:tcW w:w="537" w:type="dxa"/>
          </w:tcPr>
          <w:p w14:paraId="12E7260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3.</w:t>
            </w:r>
          </w:p>
        </w:tc>
        <w:tc>
          <w:tcPr>
            <w:tcW w:w="1593" w:type="dxa"/>
          </w:tcPr>
          <w:p w14:paraId="48A9A105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23</w:t>
            </w:r>
          </w:p>
        </w:tc>
        <w:tc>
          <w:tcPr>
            <w:tcW w:w="1043" w:type="dxa"/>
          </w:tcPr>
          <w:p w14:paraId="2E93208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5D546BA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0AB1F85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689147A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4" w:type="dxa"/>
          </w:tcPr>
          <w:p w14:paraId="2876729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6315CE2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0</w:t>
            </w:r>
          </w:p>
        </w:tc>
      </w:tr>
      <w:tr w:rsidR="000B7C7B" w:rsidRPr="000B7C7B" w14:paraId="0FF44AFE" w14:textId="77777777" w:rsidTr="00925C53">
        <w:tc>
          <w:tcPr>
            <w:tcW w:w="537" w:type="dxa"/>
          </w:tcPr>
          <w:p w14:paraId="00140B0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4.</w:t>
            </w:r>
          </w:p>
        </w:tc>
        <w:tc>
          <w:tcPr>
            <w:tcW w:w="1593" w:type="dxa"/>
          </w:tcPr>
          <w:p w14:paraId="1BF84165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24</w:t>
            </w:r>
          </w:p>
        </w:tc>
        <w:tc>
          <w:tcPr>
            <w:tcW w:w="1043" w:type="dxa"/>
          </w:tcPr>
          <w:p w14:paraId="1DF1937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57B3003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091B27F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71D962E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3BB53EB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3334E9A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</w:t>
            </w:r>
          </w:p>
        </w:tc>
      </w:tr>
      <w:tr w:rsidR="000B7C7B" w:rsidRPr="000B7C7B" w14:paraId="159C3610" w14:textId="77777777" w:rsidTr="00925C53">
        <w:tc>
          <w:tcPr>
            <w:tcW w:w="537" w:type="dxa"/>
          </w:tcPr>
          <w:p w14:paraId="29EDA2E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5.</w:t>
            </w:r>
          </w:p>
        </w:tc>
        <w:tc>
          <w:tcPr>
            <w:tcW w:w="1593" w:type="dxa"/>
          </w:tcPr>
          <w:p w14:paraId="1C8F4D57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25</w:t>
            </w:r>
          </w:p>
        </w:tc>
        <w:tc>
          <w:tcPr>
            <w:tcW w:w="1043" w:type="dxa"/>
          </w:tcPr>
          <w:p w14:paraId="4096B8C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713B90A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1528E86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5D69796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326291F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0A87C4F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0</w:t>
            </w:r>
          </w:p>
        </w:tc>
      </w:tr>
      <w:tr w:rsidR="000B7C7B" w:rsidRPr="000B7C7B" w14:paraId="0DA9947E" w14:textId="77777777" w:rsidTr="00925C53">
        <w:tc>
          <w:tcPr>
            <w:tcW w:w="537" w:type="dxa"/>
          </w:tcPr>
          <w:p w14:paraId="24D2C0B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6.</w:t>
            </w:r>
          </w:p>
        </w:tc>
        <w:tc>
          <w:tcPr>
            <w:tcW w:w="1593" w:type="dxa"/>
          </w:tcPr>
          <w:p w14:paraId="44389342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26</w:t>
            </w:r>
          </w:p>
        </w:tc>
        <w:tc>
          <w:tcPr>
            <w:tcW w:w="1043" w:type="dxa"/>
          </w:tcPr>
          <w:p w14:paraId="4976363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570A199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3984B89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33AAEAB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4" w:type="dxa"/>
          </w:tcPr>
          <w:p w14:paraId="3EFBA1E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568028C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0</w:t>
            </w:r>
          </w:p>
        </w:tc>
      </w:tr>
      <w:tr w:rsidR="000B7C7B" w:rsidRPr="000B7C7B" w14:paraId="5E5AD313" w14:textId="77777777" w:rsidTr="00925C53">
        <w:tc>
          <w:tcPr>
            <w:tcW w:w="537" w:type="dxa"/>
          </w:tcPr>
          <w:p w14:paraId="3DB267B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7.</w:t>
            </w:r>
          </w:p>
        </w:tc>
        <w:tc>
          <w:tcPr>
            <w:tcW w:w="1593" w:type="dxa"/>
          </w:tcPr>
          <w:p w14:paraId="004184F7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27</w:t>
            </w:r>
          </w:p>
        </w:tc>
        <w:tc>
          <w:tcPr>
            <w:tcW w:w="1043" w:type="dxa"/>
          </w:tcPr>
          <w:p w14:paraId="6C96B50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6CAB70F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081A58A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68" w:type="dxa"/>
          </w:tcPr>
          <w:p w14:paraId="75C6CD4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4" w:type="dxa"/>
          </w:tcPr>
          <w:p w14:paraId="66BF521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54BC7ED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5</w:t>
            </w:r>
          </w:p>
        </w:tc>
      </w:tr>
      <w:tr w:rsidR="000B7C7B" w:rsidRPr="000B7C7B" w14:paraId="34CB6ACF" w14:textId="77777777" w:rsidTr="00925C53">
        <w:tc>
          <w:tcPr>
            <w:tcW w:w="537" w:type="dxa"/>
          </w:tcPr>
          <w:p w14:paraId="5D6058F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8.</w:t>
            </w:r>
          </w:p>
        </w:tc>
        <w:tc>
          <w:tcPr>
            <w:tcW w:w="1593" w:type="dxa"/>
          </w:tcPr>
          <w:p w14:paraId="5442E0FD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28</w:t>
            </w:r>
          </w:p>
        </w:tc>
        <w:tc>
          <w:tcPr>
            <w:tcW w:w="1043" w:type="dxa"/>
          </w:tcPr>
          <w:p w14:paraId="24BE262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2DCA4A4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44909B2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7A9BF4D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4C0CAA4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1CEC6AD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</w:t>
            </w:r>
          </w:p>
        </w:tc>
      </w:tr>
      <w:tr w:rsidR="000B7C7B" w:rsidRPr="000B7C7B" w14:paraId="21E8A0B6" w14:textId="77777777" w:rsidTr="00925C53">
        <w:tc>
          <w:tcPr>
            <w:tcW w:w="537" w:type="dxa"/>
          </w:tcPr>
          <w:p w14:paraId="7ACD639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9.</w:t>
            </w:r>
          </w:p>
        </w:tc>
        <w:tc>
          <w:tcPr>
            <w:tcW w:w="1593" w:type="dxa"/>
          </w:tcPr>
          <w:p w14:paraId="347249E9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29</w:t>
            </w:r>
          </w:p>
        </w:tc>
        <w:tc>
          <w:tcPr>
            <w:tcW w:w="1043" w:type="dxa"/>
          </w:tcPr>
          <w:p w14:paraId="1F8A300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136097B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7BA8286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68" w:type="dxa"/>
          </w:tcPr>
          <w:p w14:paraId="7D23061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4" w:type="dxa"/>
          </w:tcPr>
          <w:p w14:paraId="43AD277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64D030A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5</w:t>
            </w:r>
          </w:p>
        </w:tc>
      </w:tr>
      <w:tr w:rsidR="000B7C7B" w:rsidRPr="000B7C7B" w14:paraId="6BB26C0E" w14:textId="77777777" w:rsidTr="00925C53">
        <w:tc>
          <w:tcPr>
            <w:tcW w:w="537" w:type="dxa"/>
          </w:tcPr>
          <w:p w14:paraId="746A389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0.</w:t>
            </w:r>
          </w:p>
        </w:tc>
        <w:tc>
          <w:tcPr>
            <w:tcW w:w="1593" w:type="dxa"/>
          </w:tcPr>
          <w:p w14:paraId="2A0AB85A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30</w:t>
            </w:r>
          </w:p>
        </w:tc>
        <w:tc>
          <w:tcPr>
            <w:tcW w:w="1043" w:type="dxa"/>
          </w:tcPr>
          <w:p w14:paraId="784F1BF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0DF02F8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525BA6B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211739B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130E9BD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327C757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</w:t>
            </w:r>
          </w:p>
        </w:tc>
      </w:tr>
      <w:tr w:rsidR="000B7C7B" w:rsidRPr="000B7C7B" w14:paraId="2FEC5812" w14:textId="77777777" w:rsidTr="00925C53">
        <w:tc>
          <w:tcPr>
            <w:tcW w:w="537" w:type="dxa"/>
          </w:tcPr>
          <w:p w14:paraId="36E8468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1.</w:t>
            </w:r>
          </w:p>
        </w:tc>
        <w:tc>
          <w:tcPr>
            <w:tcW w:w="1593" w:type="dxa"/>
          </w:tcPr>
          <w:p w14:paraId="07E6832F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31</w:t>
            </w:r>
          </w:p>
        </w:tc>
        <w:tc>
          <w:tcPr>
            <w:tcW w:w="1043" w:type="dxa"/>
          </w:tcPr>
          <w:p w14:paraId="3143694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0229D1E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19659AD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69F174A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6F163AD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42DCE93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</w:t>
            </w:r>
          </w:p>
        </w:tc>
      </w:tr>
      <w:tr w:rsidR="000B7C7B" w:rsidRPr="000B7C7B" w14:paraId="38BA3A90" w14:textId="77777777" w:rsidTr="00925C53">
        <w:tc>
          <w:tcPr>
            <w:tcW w:w="537" w:type="dxa"/>
          </w:tcPr>
          <w:p w14:paraId="18FB8A0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2.</w:t>
            </w:r>
          </w:p>
        </w:tc>
        <w:tc>
          <w:tcPr>
            <w:tcW w:w="1593" w:type="dxa"/>
          </w:tcPr>
          <w:p w14:paraId="04E9E537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E32</w:t>
            </w:r>
          </w:p>
        </w:tc>
        <w:tc>
          <w:tcPr>
            <w:tcW w:w="1043" w:type="dxa"/>
          </w:tcPr>
          <w:p w14:paraId="1C0B1FD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71D118B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7DAD818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045058F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4" w:type="dxa"/>
          </w:tcPr>
          <w:p w14:paraId="1970D11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1813554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0</w:t>
            </w:r>
          </w:p>
        </w:tc>
      </w:tr>
    </w:tbl>
    <w:p w14:paraId="71388847" w14:textId="77777777" w:rsidR="000B7C7B" w:rsidRDefault="000B7C7B" w:rsidP="000B7C7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0D2DD9C0" w14:textId="77777777" w:rsidR="000B7C7B" w:rsidRDefault="000B7C7B" w:rsidP="000B7C7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5B6576A2" w14:textId="20D1015C" w:rsidR="000B7C7B" w:rsidRPr="005775F9" w:rsidRDefault="000B7C7B" w:rsidP="000B7C7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5775F9"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>DAFTAR NILAI P</w: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OST</w:t>
      </w:r>
      <w:r w:rsidRPr="005775F9">
        <w:rPr>
          <w:rFonts w:ascii="Times New Roman" w:hAnsi="Times New Roman" w:cs="Times New Roman"/>
          <w:b/>
          <w:bCs/>
          <w:sz w:val="24"/>
          <w:szCs w:val="24"/>
          <w:lang w:val="id-ID"/>
        </w:rPr>
        <w:t>-TEST SISWA (XI IP</w: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S</w:t>
      </w:r>
      <w:r w:rsidRPr="005775F9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1</w:t>
      </w:r>
      <w:r w:rsidRPr="005775F9">
        <w:rPr>
          <w:rFonts w:ascii="Times New Roman" w:hAnsi="Times New Roman" w:cs="Times New Roman"/>
          <w:b/>
          <w:bCs/>
          <w:sz w:val="24"/>
          <w:szCs w:val="24"/>
          <w:lang w:val="id-ID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04"/>
        <w:gridCol w:w="1260"/>
        <w:gridCol w:w="952"/>
        <w:gridCol w:w="1206"/>
        <w:gridCol w:w="1133"/>
        <w:gridCol w:w="1112"/>
        <w:gridCol w:w="1032"/>
        <w:gridCol w:w="954"/>
      </w:tblGrid>
      <w:tr w:rsidR="000B7C7B" w:rsidRPr="000B7C7B" w14:paraId="53429AB0" w14:textId="77777777" w:rsidTr="00925C53">
        <w:trPr>
          <w:trHeight w:val="693"/>
        </w:trPr>
        <w:tc>
          <w:tcPr>
            <w:tcW w:w="537" w:type="dxa"/>
          </w:tcPr>
          <w:p w14:paraId="5E851A4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No</w:t>
            </w:r>
          </w:p>
        </w:tc>
        <w:tc>
          <w:tcPr>
            <w:tcW w:w="1593" w:type="dxa"/>
          </w:tcPr>
          <w:p w14:paraId="334D6E62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iswa</w:t>
            </w:r>
          </w:p>
        </w:tc>
        <w:tc>
          <w:tcPr>
            <w:tcW w:w="1043" w:type="dxa"/>
          </w:tcPr>
          <w:p w14:paraId="3C906A9C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Content</w:t>
            </w:r>
          </w:p>
        </w:tc>
        <w:tc>
          <w:tcPr>
            <w:tcW w:w="1386" w:type="dxa"/>
          </w:tcPr>
          <w:p w14:paraId="0B56C7AE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Organiza</w:t>
            </w:r>
          </w:p>
          <w:p w14:paraId="1B370BFF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tion</w:t>
            </w:r>
          </w:p>
        </w:tc>
        <w:tc>
          <w:tcPr>
            <w:tcW w:w="1256" w:type="dxa"/>
          </w:tcPr>
          <w:p w14:paraId="29D3E871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Grammar</w:t>
            </w:r>
          </w:p>
        </w:tc>
        <w:tc>
          <w:tcPr>
            <w:tcW w:w="1268" w:type="dxa"/>
          </w:tcPr>
          <w:p w14:paraId="4188F05F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Vocabul</w:t>
            </w:r>
          </w:p>
          <w:p w14:paraId="3D7A44A1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ary</w:t>
            </w:r>
          </w:p>
        </w:tc>
        <w:tc>
          <w:tcPr>
            <w:tcW w:w="1134" w:type="dxa"/>
          </w:tcPr>
          <w:p w14:paraId="16A79F58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Mechani</w:t>
            </w:r>
          </w:p>
          <w:p w14:paraId="3798B80E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cs</w:t>
            </w:r>
          </w:p>
        </w:tc>
        <w:tc>
          <w:tcPr>
            <w:tcW w:w="1133" w:type="dxa"/>
          </w:tcPr>
          <w:p w14:paraId="78D9B6B1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ore</w:t>
            </w:r>
          </w:p>
        </w:tc>
      </w:tr>
      <w:tr w:rsidR="000B7C7B" w:rsidRPr="000B7C7B" w14:paraId="3C72ED97" w14:textId="77777777" w:rsidTr="00925C53">
        <w:tc>
          <w:tcPr>
            <w:tcW w:w="537" w:type="dxa"/>
          </w:tcPr>
          <w:p w14:paraId="3D352B7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.</w:t>
            </w:r>
          </w:p>
        </w:tc>
        <w:tc>
          <w:tcPr>
            <w:tcW w:w="1593" w:type="dxa"/>
          </w:tcPr>
          <w:p w14:paraId="3BD1C37C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1</w:t>
            </w:r>
          </w:p>
        </w:tc>
        <w:tc>
          <w:tcPr>
            <w:tcW w:w="1043" w:type="dxa"/>
          </w:tcPr>
          <w:p w14:paraId="79452F8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6E3E4DA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6736BFA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3A6494A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3FA8DDE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bottom"/>
          </w:tcPr>
          <w:p w14:paraId="4C56E3E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5</w:t>
            </w:r>
          </w:p>
        </w:tc>
      </w:tr>
      <w:tr w:rsidR="000B7C7B" w:rsidRPr="000B7C7B" w14:paraId="406B7625" w14:textId="77777777" w:rsidTr="00925C53">
        <w:tc>
          <w:tcPr>
            <w:tcW w:w="537" w:type="dxa"/>
          </w:tcPr>
          <w:p w14:paraId="2011825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.</w:t>
            </w:r>
          </w:p>
        </w:tc>
        <w:tc>
          <w:tcPr>
            <w:tcW w:w="1593" w:type="dxa"/>
          </w:tcPr>
          <w:p w14:paraId="5AC10357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2</w:t>
            </w:r>
          </w:p>
        </w:tc>
        <w:tc>
          <w:tcPr>
            <w:tcW w:w="1043" w:type="dxa"/>
          </w:tcPr>
          <w:p w14:paraId="39A9F70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48757F0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5E97536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6E67C67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1E36F0C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bottom"/>
          </w:tcPr>
          <w:p w14:paraId="3CC082E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</w:t>
            </w:r>
          </w:p>
        </w:tc>
      </w:tr>
      <w:tr w:rsidR="000B7C7B" w:rsidRPr="000B7C7B" w14:paraId="3A1E4AC3" w14:textId="77777777" w:rsidTr="00925C53">
        <w:tc>
          <w:tcPr>
            <w:tcW w:w="537" w:type="dxa"/>
          </w:tcPr>
          <w:p w14:paraId="75A03E2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.</w:t>
            </w:r>
          </w:p>
        </w:tc>
        <w:tc>
          <w:tcPr>
            <w:tcW w:w="1593" w:type="dxa"/>
          </w:tcPr>
          <w:p w14:paraId="1F7E7BA0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3</w:t>
            </w:r>
          </w:p>
        </w:tc>
        <w:tc>
          <w:tcPr>
            <w:tcW w:w="1043" w:type="dxa"/>
          </w:tcPr>
          <w:p w14:paraId="525967F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4AF73DF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0A10D32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4281F96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0F4ABE8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bottom"/>
          </w:tcPr>
          <w:p w14:paraId="417B815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0</w:t>
            </w:r>
          </w:p>
        </w:tc>
      </w:tr>
      <w:tr w:rsidR="000B7C7B" w:rsidRPr="000B7C7B" w14:paraId="5FB0CF21" w14:textId="77777777" w:rsidTr="00925C53">
        <w:tc>
          <w:tcPr>
            <w:tcW w:w="537" w:type="dxa"/>
          </w:tcPr>
          <w:p w14:paraId="3726F85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.</w:t>
            </w:r>
          </w:p>
        </w:tc>
        <w:tc>
          <w:tcPr>
            <w:tcW w:w="1593" w:type="dxa"/>
          </w:tcPr>
          <w:p w14:paraId="6D12628B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4</w:t>
            </w:r>
          </w:p>
        </w:tc>
        <w:tc>
          <w:tcPr>
            <w:tcW w:w="1043" w:type="dxa"/>
          </w:tcPr>
          <w:p w14:paraId="755B642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4E1D4D1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55230BA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3C82C42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7FAC1F1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bottom"/>
          </w:tcPr>
          <w:p w14:paraId="093209D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0</w:t>
            </w:r>
          </w:p>
        </w:tc>
      </w:tr>
      <w:tr w:rsidR="000B7C7B" w:rsidRPr="000B7C7B" w14:paraId="1BEBA367" w14:textId="77777777" w:rsidTr="00925C53">
        <w:tc>
          <w:tcPr>
            <w:tcW w:w="537" w:type="dxa"/>
          </w:tcPr>
          <w:p w14:paraId="1D07042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5.</w:t>
            </w:r>
          </w:p>
        </w:tc>
        <w:tc>
          <w:tcPr>
            <w:tcW w:w="1593" w:type="dxa"/>
          </w:tcPr>
          <w:p w14:paraId="3136F382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5</w:t>
            </w:r>
          </w:p>
        </w:tc>
        <w:tc>
          <w:tcPr>
            <w:tcW w:w="1043" w:type="dxa"/>
          </w:tcPr>
          <w:p w14:paraId="2428839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414C142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1EAD60F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7C6E1DA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277375E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bottom"/>
          </w:tcPr>
          <w:p w14:paraId="137F765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5</w:t>
            </w:r>
          </w:p>
        </w:tc>
      </w:tr>
      <w:tr w:rsidR="000B7C7B" w:rsidRPr="000B7C7B" w14:paraId="6A7E7EE7" w14:textId="77777777" w:rsidTr="00925C53">
        <w:tc>
          <w:tcPr>
            <w:tcW w:w="537" w:type="dxa"/>
          </w:tcPr>
          <w:p w14:paraId="39E857F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6.</w:t>
            </w:r>
          </w:p>
        </w:tc>
        <w:tc>
          <w:tcPr>
            <w:tcW w:w="1593" w:type="dxa"/>
          </w:tcPr>
          <w:p w14:paraId="2182BB3A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6</w:t>
            </w:r>
          </w:p>
        </w:tc>
        <w:tc>
          <w:tcPr>
            <w:tcW w:w="1043" w:type="dxa"/>
          </w:tcPr>
          <w:p w14:paraId="2F55718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7BF0BFC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5DFAF60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7FBE8E8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4C6E3B7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3BEC121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</w:t>
            </w:r>
          </w:p>
        </w:tc>
      </w:tr>
      <w:tr w:rsidR="000B7C7B" w:rsidRPr="000B7C7B" w14:paraId="4CEB6570" w14:textId="77777777" w:rsidTr="00925C53">
        <w:tc>
          <w:tcPr>
            <w:tcW w:w="537" w:type="dxa"/>
          </w:tcPr>
          <w:p w14:paraId="11D7448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7.</w:t>
            </w:r>
          </w:p>
        </w:tc>
        <w:tc>
          <w:tcPr>
            <w:tcW w:w="1593" w:type="dxa"/>
          </w:tcPr>
          <w:p w14:paraId="0A6BC183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7</w:t>
            </w:r>
          </w:p>
        </w:tc>
        <w:tc>
          <w:tcPr>
            <w:tcW w:w="1043" w:type="dxa"/>
          </w:tcPr>
          <w:p w14:paraId="62EB7E5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7F5B32A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68B27F4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22CA1F4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3F1E1DF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bottom"/>
          </w:tcPr>
          <w:p w14:paraId="0170514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0</w:t>
            </w:r>
          </w:p>
        </w:tc>
      </w:tr>
      <w:tr w:rsidR="000B7C7B" w:rsidRPr="000B7C7B" w14:paraId="44464E5D" w14:textId="77777777" w:rsidTr="00925C53">
        <w:tc>
          <w:tcPr>
            <w:tcW w:w="537" w:type="dxa"/>
          </w:tcPr>
          <w:p w14:paraId="7D9F668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8.</w:t>
            </w:r>
          </w:p>
        </w:tc>
        <w:tc>
          <w:tcPr>
            <w:tcW w:w="1593" w:type="dxa"/>
          </w:tcPr>
          <w:p w14:paraId="672E5E54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8</w:t>
            </w:r>
          </w:p>
        </w:tc>
        <w:tc>
          <w:tcPr>
            <w:tcW w:w="1043" w:type="dxa"/>
          </w:tcPr>
          <w:p w14:paraId="78E5A96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1DA011E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20DAD98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06D8D6E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47B85BB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06A35D7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</w:t>
            </w:r>
          </w:p>
        </w:tc>
      </w:tr>
      <w:tr w:rsidR="000B7C7B" w:rsidRPr="000B7C7B" w14:paraId="172B0524" w14:textId="77777777" w:rsidTr="00925C53">
        <w:tc>
          <w:tcPr>
            <w:tcW w:w="537" w:type="dxa"/>
          </w:tcPr>
          <w:p w14:paraId="58392A5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9.</w:t>
            </w:r>
          </w:p>
        </w:tc>
        <w:tc>
          <w:tcPr>
            <w:tcW w:w="1593" w:type="dxa"/>
          </w:tcPr>
          <w:p w14:paraId="241A1C4E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9</w:t>
            </w:r>
          </w:p>
        </w:tc>
        <w:tc>
          <w:tcPr>
            <w:tcW w:w="1043" w:type="dxa"/>
          </w:tcPr>
          <w:p w14:paraId="18BCA7D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1880A6B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1A88CE1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68" w:type="dxa"/>
          </w:tcPr>
          <w:p w14:paraId="0D571BC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4" w:type="dxa"/>
          </w:tcPr>
          <w:p w14:paraId="61D074F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1523BD8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5</w:t>
            </w:r>
          </w:p>
        </w:tc>
      </w:tr>
      <w:tr w:rsidR="000B7C7B" w:rsidRPr="000B7C7B" w14:paraId="7875D44A" w14:textId="77777777" w:rsidTr="00925C53">
        <w:tc>
          <w:tcPr>
            <w:tcW w:w="537" w:type="dxa"/>
          </w:tcPr>
          <w:p w14:paraId="6870FDC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0.</w:t>
            </w:r>
          </w:p>
        </w:tc>
        <w:tc>
          <w:tcPr>
            <w:tcW w:w="1593" w:type="dxa"/>
          </w:tcPr>
          <w:p w14:paraId="51C4DB57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10</w:t>
            </w:r>
          </w:p>
        </w:tc>
        <w:tc>
          <w:tcPr>
            <w:tcW w:w="1043" w:type="dxa"/>
          </w:tcPr>
          <w:p w14:paraId="081F71D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395F521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18DE434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21C7063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6B45E0D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bottom"/>
          </w:tcPr>
          <w:p w14:paraId="72CE894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0</w:t>
            </w:r>
          </w:p>
        </w:tc>
      </w:tr>
      <w:tr w:rsidR="000B7C7B" w:rsidRPr="000B7C7B" w14:paraId="37EB5CC6" w14:textId="77777777" w:rsidTr="00925C53">
        <w:tc>
          <w:tcPr>
            <w:tcW w:w="537" w:type="dxa"/>
          </w:tcPr>
          <w:p w14:paraId="5B5E173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1.</w:t>
            </w:r>
          </w:p>
        </w:tc>
        <w:tc>
          <w:tcPr>
            <w:tcW w:w="1593" w:type="dxa"/>
          </w:tcPr>
          <w:p w14:paraId="43AC7377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11</w:t>
            </w:r>
          </w:p>
        </w:tc>
        <w:tc>
          <w:tcPr>
            <w:tcW w:w="1043" w:type="dxa"/>
          </w:tcPr>
          <w:p w14:paraId="49D66CB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4215126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3D6ED6A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602E709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4" w:type="dxa"/>
          </w:tcPr>
          <w:p w14:paraId="70A2C84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2FE9D05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0</w:t>
            </w:r>
          </w:p>
        </w:tc>
      </w:tr>
      <w:tr w:rsidR="000B7C7B" w:rsidRPr="000B7C7B" w14:paraId="4D2FA3C4" w14:textId="77777777" w:rsidTr="00925C53">
        <w:tc>
          <w:tcPr>
            <w:tcW w:w="537" w:type="dxa"/>
          </w:tcPr>
          <w:p w14:paraId="5B52DB5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2.</w:t>
            </w:r>
          </w:p>
        </w:tc>
        <w:tc>
          <w:tcPr>
            <w:tcW w:w="1593" w:type="dxa"/>
          </w:tcPr>
          <w:p w14:paraId="14B66AE9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12</w:t>
            </w:r>
          </w:p>
        </w:tc>
        <w:tc>
          <w:tcPr>
            <w:tcW w:w="1043" w:type="dxa"/>
          </w:tcPr>
          <w:p w14:paraId="3530243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12EB2FD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6396683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1C284F5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5179464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bottom"/>
          </w:tcPr>
          <w:p w14:paraId="348AD58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</w:t>
            </w:r>
          </w:p>
        </w:tc>
      </w:tr>
      <w:tr w:rsidR="000B7C7B" w:rsidRPr="000B7C7B" w14:paraId="58B427F7" w14:textId="77777777" w:rsidTr="00925C53">
        <w:tc>
          <w:tcPr>
            <w:tcW w:w="537" w:type="dxa"/>
          </w:tcPr>
          <w:p w14:paraId="37AA87B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3.</w:t>
            </w:r>
          </w:p>
        </w:tc>
        <w:tc>
          <w:tcPr>
            <w:tcW w:w="1593" w:type="dxa"/>
          </w:tcPr>
          <w:p w14:paraId="24257ECE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13</w:t>
            </w:r>
          </w:p>
        </w:tc>
        <w:tc>
          <w:tcPr>
            <w:tcW w:w="1043" w:type="dxa"/>
          </w:tcPr>
          <w:p w14:paraId="4D7E59F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034E03E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62F80D4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612259A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7DD5312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76CAAF4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</w:t>
            </w:r>
          </w:p>
        </w:tc>
      </w:tr>
      <w:tr w:rsidR="000B7C7B" w:rsidRPr="000B7C7B" w14:paraId="5B1235E7" w14:textId="77777777" w:rsidTr="00925C53">
        <w:tc>
          <w:tcPr>
            <w:tcW w:w="537" w:type="dxa"/>
          </w:tcPr>
          <w:p w14:paraId="126E067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4.</w:t>
            </w:r>
          </w:p>
        </w:tc>
        <w:tc>
          <w:tcPr>
            <w:tcW w:w="1593" w:type="dxa"/>
          </w:tcPr>
          <w:p w14:paraId="21FB1E56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14</w:t>
            </w:r>
          </w:p>
        </w:tc>
        <w:tc>
          <w:tcPr>
            <w:tcW w:w="1043" w:type="dxa"/>
          </w:tcPr>
          <w:p w14:paraId="39C77C9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3502B0C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43447D9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3591CAC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351D7A2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bottom"/>
          </w:tcPr>
          <w:p w14:paraId="46E5058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0</w:t>
            </w:r>
          </w:p>
        </w:tc>
      </w:tr>
      <w:tr w:rsidR="000B7C7B" w:rsidRPr="000B7C7B" w14:paraId="5EB67AEA" w14:textId="77777777" w:rsidTr="00925C53">
        <w:tc>
          <w:tcPr>
            <w:tcW w:w="537" w:type="dxa"/>
          </w:tcPr>
          <w:p w14:paraId="64AAD6A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5.</w:t>
            </w:r>
          </w:p>
        </w:tc>
        <w:tc>
          <w:tcPr>
            <w:tcW w:w="1593" w:type="dxa"/>
          </w:tcPr>
          <w:p w14:paraId="08F9A88D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15</w:t>
            </w:r>
          </w:p>
        </w:tc>
        <w:tc>
          <w:tcPr>
            <w:tcW w:w="1043" w:type="dxa"/>
          </w:tcPr>
          <w:p w14:paraId="6CC3E19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31B1684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7DFADF6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1C58A02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0F049AD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3EB5C79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</w:t>
            </w:r>
          </w:p>
        </w:tc>
      </w:tr>
      <w:tr w:rsidR="000B7C7B" w:rsidRPr="000B7C7B" w14:paraId="0E056A22" w14:textId="77777777" w:rsidTr="00925C53">
        <w:tc>
          <w:tcPr>
            <w:tcW w:w="537" w:type="dxa"/>
          </w:tcPr>
          <w:p w14:paraId="1996506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6.</w:t>
            </w:r>
          </w:p>
        </w:tc>
        <w:tc>
          <w:tcPr>
            <w:tcW w:w="1593" w:type="dxa"/>
          </w:tcPr>
          <w:p w14:paraId="369760C0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16</w:t>
            </w:r>
          </w:p>
        </w:tc>
        <w:tc>
          <w:tcPr>
            <w:tcW w:w="1043" w:type="dxa"/>
          </w:tcPr>
          <w:p w14:paraId="68677DB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654EB8C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1812DE2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268" w:type="dxa"/>
          </w:tcPr>
          <w:p w14:paraId="26E1DC7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41D431C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04856F2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0</w:t>
            </w:r>
          </w:p>
        </w:tc>
      </w:tr>
      <w:tr w:rsidR="000B7C7B" w:rsidRPr="000B7C7B" w14:paraId="62EAAE6E" w14:textId="77777777" w:rsidTr="00925C53">
        <w:tc>
          <w:tcPr>
            <w:tcW w:w="537" w:type="dxa"/>
          </w:tcPr>
          <w:p w14:paraId="00C55AB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7.</w:t>
            </w:r>
          </w:p>
        </w:tc>
        <w:tc>
          <w:tcPr>
            <w:tcW w:w="1593" w:type="dxa"/>
          </w:tcPr>
          <w:p w14:paraId="2E35F972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17</w:t>
            </w:r>
          </w:p>
        </w:tc>
        <w:tc>
          <w:tcPr>
            <w:tcW w:w="1043" w:type="dxa"/>
          </w:tcPr>
          <w:p w14:paraId="67AF518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4BD74F1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1E03145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7730B47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2287DEB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bottom"/>
          </w:tcPr>
          <w:p w14:paraId="5177259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0</w:t>
            </w:r>
          </w:p>
        </w:tc>
      </w:tr>
      <w:tr w:rsidR="000B7C7B" w:rsidRPr="000B7C7B" w14:paraId="72E7022E" w14:textId="77777777" w:rsidTr="00925C53">
        <w:tc>
          <w:tcPr>
            <w:tcW w:w="537" w:type="dxa"/>
          </w:tcPr>
          <w:p w14:paraId="6032AD3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8.</w:t>
            </w:r>
          </w:p>
        </w:tc>
        <w:tc>
          <w:tcPr>
            <w:tcW w:w="1593" w:type="dxa"/>
          </w:tcPr>
          <w:p w14:paraId="132C0F78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18</w:t>
            </w:r>
          </w:p>
        </w:tc>
        <w:tc>
          <w:tcPr>
            <w:tcW w:w="1043" w:type="dxa"/>
          </w:tcPr>
          <w:p w14:paraId="1C5A251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494CD90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242F22A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3F507E1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4" w:type="dxa"/>
          </w:tcPr>
          <w:p w14:paraId="0E01042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58092BE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0</w:t>
            </w:r>
          </w:p>
        </w:tc>
      </w:tr>
      <w:tr w:rsidR="000B7C7B" w:rsidRPr="000B7C7B" w14:paraId="3F803F38" w14:textId="77777777" w:rsidTr="00925C53">
        <w:tc>
          <w:tcPr>
            <w:tcW w:w="537" w:type="dxa"/>
          </w:tcPr>
          <w:p w14:paraId="234B8BC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19.</w:t>
            </w:r>
          </w:p>
        </w:tc>
        <w:tc>
          <w:tcPr>
            <w:tcW w:w="1593" w:type="dxa"/>
          </w:tcPr>
          <w:p w14:paraId="243F49A9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19</w:t>
            </w:r>
          </w:p>
        </w:tc>
        <w:tc>
          <w:tcPr>
            <w:tcW w:w="1043" w:type="dxa"/>
          </w:tcPr>
          <w:p w14:paraId="2AF99A7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44A8427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060AAAA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6241467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4" w:type="dxa"/>
          </w:tcPr>
          <w:p w14:paraId="7D3A45B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3F912D3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</w:t>
            </w:r>
          </w:p>
        </w:tc>
      </w:tr>
      <w:tr w:rsidR="000B7C7B" w:rsidRPr="000B7C7B" w14:paraId="70F5587E" w14:textId="77777777" w:rsidTr="00925C53">
        <w:tc>
          <w:tcPr>
            <w:tcW w:w="537" w:type="dxa"/>
          </w:tcPr>
          <w:p w14:paraId="36060F9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0.</w:t>
            </w:r>
          </w:p>
        </w:tc>
        <w:tc>
          <w:tcPr>
            <w:tcW w:w="1593" w:type="dxa"/>
          </w:tcPr>
          <w:p w14:paraId="21905824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20</w:t>
            </w:r>
          </w:p>
        </w:tc>
        <w:tc>
          <w:tcPr>
            <w:tcW w:w="1043" w:type="dxa"/>
          </w:tcPr>
          <w:p w14:paraId="3992197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34E7F9D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42699B5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6879C68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22C1118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bottom"/>
          </w:tcPr>
          <w:p w14:paraId="63CAAA5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</w:t>
            </w:r>
          </w:p>
        </w:tc>
      </w:tr>
      <w:tr w:rsidR="000B7C7B" w:rsidRPr="000B7C7B" w14:paraId="3A9D0589" w14:textId="77777777" w:rsidTr="00925C53">
        <w:tc>
          <w:tcPr>
            <w:tcW w:w="537" w:type="dxa"/>
          </w:tcPr>
          <w:p w14:paraId="0F50BCE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1.</w:t>
            </w:r>
          </w:p>
        </w:tc>
        <w:tc>
          <w:tcPr>
            <w:tcW w:w="1593" w:type="dxa"/>
          </w:tcPr>
          <w:p w14:paraId="276BCFBF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21</w:t>
            </w:r>
          </w:p>
        </w:tc>
        <w:tc>
          <w:tcPr>
            <w:tcW w:w="1043" w:type="dxa"/>
          </w:tcPr>
          <w:p w14:paraId="6E0DA67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1CB7A8B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4CCFBEE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58DBA8F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7DEEE28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50752F1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0</w:t>
            </w:r>
          </w:p>
        </w:tc>
      </w:tr>
      <w:tr w:rsidR="000B7C7B" w:rsidRPr="000B7C7B" w14:paraId="39B5AF94" w14:textId="77777777" w:rsidTr="00925C53">
        <w:tc>
          <w:tcPr>
            <w:tcW w:w="537" w:type="dxa"/>
          </w:tcPr>
          <w:p w14:paraId="34EA33B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2.</w:t>
            </w:r>
          </w:p>
        </w:tc>
        <w:tc>
          <w:tcPr>
            <w:tcW w:w="1593" w:type="dxa"/>
          </w:tcPr>
          <w:p w14:paraId="17CF7A68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22</w:t>
            </w:r>
          </w:p>
        </w:tc>
        <w:tc>
          <w:tcPr>
            <w:tcW w:w="1043" w:type="dxa"/>
          </w:tcPr>
          <w:p w14:paraId="0D97A9B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0E56CBB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32D1029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68" w:type="dxa"/>
          </w:tcPr>
          <w:p w14:paraId="175D4B0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4" w:type="dxa"/>
          </w:tcPr>
          <w:p w14:paraId="7113FBC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26AF9A0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5</w:t>
            </w:r>
          </w:p>
        </w:tc>
      </w:tr>
      <w:tr w:rsidR="000B7C7B" w:rsidRPr="000B7C7B" w14:paraId="6D7A21E7" w14:textId="77777777" w:rsidTr="00925C53">
        <w:tc>
          <w:tcPr>
            <w:tcW w:w="537" w:type="dxa"/>
          </w:tcPr>
          <w:p w14:paraId="0A1D85D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3.</w:t>
            </w:r>
          </w:p>
        </w:tc>
        <w:tc>
          <w:tcPr>
            <w:tcW w:w="1593" w:type="dxa"/>
          </w:tcPr>
          <w:p w14:paraId="29A4C1CE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23</w:t>
            </w:r>
          </w:p>
        </w:tc>
        <w:tc>
          <w:tcPr>
            <w:tcW w:w="1043" w:type="dxa"/>
          </w:tcPr>
          <w:p w14:paraId="30ABCBD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49B8907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488ADB0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1201856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5F68269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bottom"/>
          </w:tcPr>
          <w:p w14:paraId="399D956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0</w:t>
            </w:r>
          </w:p>
        </w:tc>
      </w:tr>
      <w:tr w:rsidR="000B7C7B" w:rsidRPr="000B7C7B" w14:paraId="0F68C1BF" w14:textId="77777777" w:rsidTr="00925C53">
        <w:tc>
          <w:tcPr>
            <w:tcW w:w="537" w:type="dxa"/>
          </w:tcPr>
          <w:p w14:paraId="01739AA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4.</w:t>
            </w:r>
          </w:p>
        </w:tc>
        <w:tc>
          <w:tcPr>
            <w:tcW w:w="1593" w:type="dxa"/>
          </w:tcPr>
          <w:p w14:paraId="4B0186C9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24</w:t>
            </w:r>
          </w:p>
        </w:tc>
        <w:tc>
          <w:tcPr>
            <w:tcW w:w="1043" w:type="dxa"/>
          </w:tcPr>
          <w:p w14:paraId="149C9FB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57A90F5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0BBE7C3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25AFE3E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4" w:type="dxa"/>
          </w:tcPr>
          <w:p w14:paraId="67C70F4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5AA1E205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0</w:t>
            </w:r>
          </w:p>
        </w:tc>
      </w:tr>
      <w:tr w:rsidR="000B7C7B" w:rsidRPr="000B7C7B" w14:paraId="00D260FB" w14:textId="77777777" w:rsidTr="00925C53">
        <w:tc>
          <w:tcPr>
            <w:tcW w:w="537" w:type="dxa"/>
          </w:tcPr>
          <w:p w14:paraId="40DD6D6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5.</w:t>
            </w:r>
          </w:p>
        </w:tc>
        <w:tc>
          <w:tcPr>
            <w:tcW w:w="1593" w:type="dxa"/>
          </w:tcPr>
          <w:p w14:paraId="09BA673A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25</w:t>
            </w:r>
          </w:p>
        </w:tc>
        <w:tc>
          <w:tcPr>
            <w:tcW w:w="1043" w:type="dxa"/>
          </w:tcPr>
          <w:p w14:paraId="4F16E40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3C35BC3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7482C9F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588A30B0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487ABFC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281D22F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0</w:t>
            </w:r>
          </w:p>
        </w:tc>
      </w:tr>
      <w:tr w:rsidR="000B7C7B" w:rsidRPr="000B7C7B" w14:paraId="6A1A021E" w14:textId="77777777" w:rsidTr="00925C53">
        <w:tc>
          <w:tcPr>
            <w:tcW w:w="537" w:type="dxa"/>
          </w:tcPr>
          <w:p w14:paraId="21DF201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6.</w:t>
            </w:r>
          </w:p>
        </w:tc>
        <w:tc>
          <w:tcPr>
            <w:tcW w:w="1593" w:type="dxa"/>
          </w:tcPr>
          <w:p w14:paraId="07DF51A7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26</w:t>
            </w:r>
          </w:p>
        </w:tc>
        <w:tc>
          <w:tcPr>
            <w:tcW w:w="1043" w:type="dxa"/>
          </w:tcPr>
          <w:p w14:paraId="1D4C283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0DB0363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3C1D995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5690724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7E7C59C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038D985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</w:t>
            </w:r>
          </w:p>
        </w:tc>
      </w:tr>
      <w:tr w:rsidR="000B7C7B" w:rsidRPr="000B7C7B" w14:paraId="517495CD" w14:textId="77777777" w:rsidTr="00925C53">
        <w:tc>
          <w:tcPr>
            <w:tcW w:w="537" w:type="dxa"/>
          </w:tcPr>
          <w:p w14:paraId="02D021CD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7.</w:t>
            </w:r>
          </w:p>
        </w:tc>
        <w:tc>
          <w:tcPr>
            <w:tcW w:w="1593" w:type="dxa"/>
          </w:tcPr>
          <w:p w14:paraId="05AD7457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27</w:t>
            </w:r>
          </w:p>
        </w:tc>
        <w:tc>
          <w:tcPr>
            <w:tcW w:w="1043" w:type="dxa"/>
          </w:tcPr>
          <w:p w14:paraId="6A54F04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5793510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4998DB7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68" w:type="dxa"/>
          </w:tcPr>
          <w:p w14:paraId="0827BD6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4" w:type="dxa"/>
          </w:tcPr>
          <w:p w14:paraId="779A884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7E6A5CB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5</w:t>
            </w:r>
          </w:p>
        </w:tc>
      </w:tr>
      <w:tr w:rsidR="000B7C7B" w:rsidRPr="000B7C7B" w14:paraId="57D0864D" w14:textId="77777777" w:rsidTr="00925C53">
        <w:tc>
          <w:tcPr>
            <w:tcW w:w="537" w:type="dxa"/>
          </w:tcPr>
          <w:p w14:paraId="00A3BCE8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8.</w:t>
            </w:r>
          </w:p>
        </w:tc>
        <w:tc>
          <w:tcPr>
            <w:tcW w:w="1593" w:type="dxa"/>
          </w:tcPr>
          <w:p w14:paraId="2492C52F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28</w:t>
            </w:r>
          </w:p>
        </w:tc>
        <w:tc>
          <w:tcPr>
            <w:tcW w:w="1043" w:type="dxa"/>
          </w:tcPr>
          <w:p w14:paraId="2DA358B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6E8E619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6743CE6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2F51A86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6AB705C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0A64CB1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</w:t>
            </w:r>
          </w:p>
        </w:tc>
      </w:tr>
      <w:tr w:rsidR="000B7C7B" w:rsidRPr="000B7C7B" w14:paraId="040F101A" w14:textId="77777777" w:rsidTr="00925C53">
        <w:tc>
          <w:tcPr>
            <w:tcW w:w="537" w:type="dxa"/>
          </w:tcPr>
          <w:p w14:paraId="75BD1A5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9.</w:t>
            </w:r>
          </w:p>
        </w:tc>
        <w:tc>
          <w:tcPr>
            <w:tcW w:w="1593" w:type="dxa"/>
          </w:tcPr>
          <w:p w14:paraId="72A8DB7D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29</w:t>
            </w:r>
          </w:p>
        </w:tc>
        <w:tc>
          <w:tcPr>
            <w:tcW w:w="1043" w:type="dxa"/>
          </w:tcPr>
          <w:p w14:paraId="52F940B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3F34CBD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677D517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4DAA67CB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1D5CA75F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068DAC1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0</w:t>
            </w:r>
          </w:p>
        </w:tc>
      </w:tr>
      <w:tr w:rsidR="000B7C7B" w:rsidRPr="000B7C7B" w14:paraId="525D07B0" w14:textId="77777777" w:rsidTr="00925C53">
        <w:tc>
          <w:tcPr>
            <w:tcW w:w="537" w:type="dxa"/>
          </w:tcPr>
          <w:p w14:paraId="50E9559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0.</w:t>
            </w:r>
          </w:p>
        </w:tc>
        <w:tc>
          <w:tcPr>
            <w:tcW w:w="1593" w:type="dxa"/>
          </w:tcPr>
          <w:p w14:paraId="228558C6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30</w:t>
            </w:r>
          </w:p>
        </w:tc>
        <w:tc>
          <w:tcPr>
            <w:tcW w:w="1043" w:type="dxa"/>
          </w:tcPr>
          <w:p w14:paraId="70AB726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7C4FD3E4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1D80DE52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73DDB97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134" w:type="dxa"/>
          </w:tcPr>
          <w:p w14:paraId="1C201319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1589610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0</w:t>
            </w:r>
          </w:p>
        </w:tc>
      </w:tr>
      <w:tr w:rsidR="000B7C7B" w:rsidRPr="000B7C7B" w14:paraId="31C11620" w14:textId="77777777" w:rsidTr="00925C53">
        <w:tc>
          <w:tcPr>
            <w:tcW w:w="537" w:type="dxa"/>
          </w:tcPr>
          <w:p w14:paraId="55FCCE3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1.</w:t>
            </w:r>
          </w:p>
        </w:tc>
        <w:tc>
          <w:tcPr>
            <w:tcW w:w="1593" w:type="dxa"/>
          </w:tcPr>
          <w:p w14:paraId="5E8007AB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31</w:t>
            </w:r>
          </w:p>
        </w:tc>
        <w:tc>
          <w:tcPr>
            <w:tcW w:w="1043" w:type="dxa"/>
          </w:tcPr>
          <w:p w14:paraId="70B3165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386" w:type="dxa"/>
          </w:tcPr>
          <w:p w14:paraId="216D050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56" w:type="dxa"/>
          </w:tcPr>
          <w:p w14:paraId="6E6706CE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017CF33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318A571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3" w:type="dxa"/>
            <w:vAlign w:val="bottom"/>
          </w:tcPr>
          <w:p w14:paraId="233B3731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0</w:t>
            </w:r>
          </w:p>
        </w:tc>
      </w:tr>
      <w:tr w:rsidR="000B7C7B" w:rsidRPr="000B7C7B" w14:paraId="7DC09827" w14:textId="77777777" w:rsidTr="00925C53">
        <w:tc>
          <w:tcPr>
            <w:tcW w:w="537" w:type="dxa"/>
          </w:tcPr>
          <w:p w14:paraId="577A981C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2</w:t>
            </w:r>
          </w:p>
        </w:tc>
        <w:tc>
          <w:tcPr>
            <w:tcW w:w="1593" w:type="dxa"/>
          </w:tcPr>
          <w:p w14:paraId="152A6180" w14:textId="77777777" w:rsidR="000B7C7B" w:rsidRPr="000B7C7B" w:rsidRDefault="000B7C7B" w:rsidP="00925C53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SC32</w:t>
            </w:r>
          </w:p>
        </w:tc>
        <w:tc>
          <w:tcPr>
            <w:tcW w:w="1043" w:type="dxa"/>
          </w:tcPr>
          <w:p w14:paraId="15EB15EA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386" w:type="dxa"/>
          </w:tcPr>
          <w:p w14:paraId="76B45E2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4</w:t>
            </w:r>
          </w:p>
        </w:tc>
        <w:tc>
          <w:tcPr>
            <w:tcW w:w="1256" w:type="dxa"/>
          </w:tcPr>
          <w:p w14:paraId="008C646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268" w:type="dxa"/>
          </w:tcPr>
          <w:p w14:paraId="24F43DF3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3</w:t>
            </w:r>
          </w:p>
        </w:tc>
        <w:tc>
          <w:tcPr>
            <w:tcW w:w="1134" w:type="dxa"/>
          </w:tcPr>
          <w:p w14:paraId="48F96327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sz w:val="18"/>
                <w:szCs w:val="18"/>
                <w:lang w:val="id-ID"/>
              </w:rPr>
              <w:t>2</w:t>
            </w:r>
          </w:p>
        </w:tc>
        <w:tc>
          <w:tcPr>
            <w:tcW w:w="1133" w:type="dxa"/>
            <w:vAlign w:val="bottom"/>
          </w:tcPr>
          <w:p w14:paraId="225DA646" w14:textId="77777777" w:rsidR="000B7C7B" w:rsidRPr="000B7C7B" w:rsidRDefault="000B7C7B" w:rsidP="00925C53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  <w:lang w:val="id-ID"/>
              </w:rPr>
            </w:pPr>
            <w:r w:rsidRPr="000B7C7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</w:t>
            </w:r>
          </w:p>
        </w:tc>
      </w:tr>
    </w:tbl>
    <w:p w14:paraId="1D47C668" w14:textId="47D1AD6D" w:rsidR="000B7C7B" w:rsidRDefault="000B7C7B" w:rsidP="00207E98">
      <w:pPr>
        <w:spacing w:line="48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51F7127A" w14:textId="77777777" w:rsidR="000B7C7B" w:rsidRDefault="000B7C7B" w:rsidP="00207E9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7D1C2C06" w14:textId="3D84ED40" w:rsidR="00AC4378" w:rsidRDefault="002302DC" w:rsidP="00207E9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 xml:space="preserve">Appendix </w:t>
      </w:r>
      <w:r w:rsidR="00160775">
        <w:rPr>
          <w:rFonts w:ascii="Times New Roman" w:hAnsi="Times New Roman" w:cs="Times New Roman"/>
          <w:b/>
          <w:bCs/>
          <w:sz w:val="24"/>
          <w:szCs w:val="24"/>
          <w:lang w:val="id-ID"/>
        </w:rPr>
        <w:t>8</w:t>
      </w:r>
      <w:r w:rsidR="004162F3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Questionnaire</w:t>
      </w:r>
    </w:p>
    <w:p w14:paraId="67EA8FEB" w14:textId="78C637AB" w:rsidR="004162F3" w:rsidRDefault="004162F3" w:rsidP="004162F3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bookmarkStart w:id="7" w:name="_Hlk157279142"/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KUESIONER PENELITIAN</w:t>
      </w:r>
    </w:p>
    <w:p w14:paraId="6752897D" w14:textId="11D5603E" w:rsidR="004162F3" w:rsidRDefault="004162F3" w:rsidP="004162F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4162F3">
        <w:rPr>
          <w:rFonts w:ascii="Times New Roman" w:hAnsi="Times New Roman" w:cs="Times New Roman"/>
          <w:sz w:val="24"/>
          <w:szCs w:val="24"/>
          <w:lang w:val="id-ID"/>
        </w:rPr>
        <w:t xml:space="preserve">Kuesioner ini bertujuan untuk memperoleh data berkaitan dengan persepsi siswa terhadap penggunaan </w:t>
      </w:r>
      <w:r>
        <w:rPr>
          <w:rFonts w:ascii="Times New Roman" w:hAnsi="Times New Roman" w:cs="Times New Roman"/>
          <w:sz w:val="24"/>
          <w:szCs w:val="24"/>
          <w:lang w:val="id-ID"/>
        </w:rPr>
        <w:t>strategi</w:t>
      </w:r>
      <w:r w:rsidRPr="004162F3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4162F3">
        <w:rPr>
          <w:rFonts w:ascii="Times New Roman" w:hAnsi="Times New Roman" w:cs="Times New Roman"/>
          <w:i/>
          <w:iCs/>
          <w:sz w:val="24"/>
          <w:szCs w:val="24"/>
          <w:lang w:val="id-ID"/>
        </w:rPr>
        <w:t>Collaborative Writing</w:t>
      </w:r>
      <w:r w:rsidRPr="004162F3">
        <w:rPr>
          <w:rFonts w:ascii="Times New Roman" w:hAnsi="Times New Roman" w:cs="Times New Roman"/>
          <w:sz w:val="24"/>
          <w:szCs w:val="24"/>
          <w:lang w:val="id-ID"/>
        </w:rPr>
        <w:t xml:space="preserve"> untuk mengembangkan kemampuan siswa dalam menulis </w:t>
      </w:r>
      <w:r>
        <w:rPr>
          <w:rFonts w:ascii="Times New Roman" w:hAnsi="Times New Roman" w:cs="Times New Roman"/>
          <w:i/>
          <w:iCs/>
          <w:sz w:val="24"/>
          <w:szCs w:val="24"/>
          <w:lang w:val="id-ID"/>
        </w:rPr>
        <w:t>Descriptive text</w:t>
      </w:r>
      <w:r w:rsidRPr="004162F3">
        <w:rPr>
          <w:rFonts w:ascii="Times New Roman" w:hAnsi="Times New Roman" w:cs="Times New Roman"/>
          <w:sz w:val="24"/>
          <w:szCs w:val="24"/>
          <w:lang w:val="id-ID"/>
        </w:rPr>
        <w:t xml:space="preserve"> di </w:t>
      </w:r>
      <w:r>
        <w:rPr>
          <w:rFonts w:ascii="Times New Roman" w:hAnsi="Times New Roman" w:cs="Times New Roman"/>
          <w:sz w:val="24"/>
          <w:szCs w:val="24"/>
          <w:lang w:val="id-ID"/>
        </w:rPr>
        <w:t>SMA Al-Irsyad</w:t>
      </w:r>
      <w:r w:rsidRPr="004162F3">
        <w:rPr>
          <w:rFonts w:ascii="Times New Roman" w:hAnsi="Times New Roman" w:cs="Times New Roman"/>
          <w:sz w:val="24"/>
          <w:szCs w:val="24"/>
          <w:lang w:val="id-ID"/>
        </w:rPr>
        <w:t xml:space="preserve"> Kota Tegal.</w:t>
      </w:r>
    </w:p>
    <w:p w14:paraId="70568533" w14:textId="4D65839E" w:rsidR="004162F3" w:rsidRDefault="004162F3" w:rsidP="004162F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Jawablah pertanyaan dibawah ini yang sesuai dengan diri anda!</w:t>
      </w:r>
    </w:p>
    <w:p w14:paraId="4A7717DE" w14:textId="2F5610F3" w:rsidR="004162F3" w:rsidRPr="008A6CE6" w:rsidRDefault="004162F3" w:rsidP="004162F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8A6CE6">
        <w:rPr>
          <w:rFonts w:ascii="Times New Roman" w:hAnsi="Times New Roman" w:cs="Times New Roman"/>
          <w:sz w:val="24"/>
          <w:szCs w:val="24"/>
          <w:lang w:val="id-ID"/>
        </w:rPr>
        <w:t>Name :</w:t>
      </w:r>
    </w:p>
    <w:p w14:paraId="13D4F3FA" w14:textId="3FF8E904" w:rsidR="004162F3" w:rsidRDefault="004162F3" w:rsidP="004162F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8A6CE6">
        <w:rPr>
          <w:rFonts w:ascii="Times New Roman" w:hAnsi="Times New Roman" w:cs="Times New Roman"/>
          <w:sz w:val="24"/>
          <w:szCs w:val="24"/>
          <w:lang w:val="id-ID"/>
        </w:rPr>
        <w:t>Class :</w:t>
      </w:r>
    </w:p>
    <w:p w14:paraId="4B102481" w14:textId="3AC65DDF" w:rsidR="008A6CE6" w:rsidRDefault="008A6CE6" w:rsidP="004162F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Silahkan beri tanda (</w:t>
      </w:r>
      <w:r w:rsidRPr="008A6CE6">
        <w:rPr>
          <w:rFonts w:ascii="Segoe UI Symbol" w:hAnsi="Segoe UI Symbol" w:cs="Segoe UI Symbol"/>
          <w:sz w:val="24"/>
          <w:szCs w:val="24"/>
          <w:lang w:val="id-ID"/>
        </w:rPr>
        <w:t>✓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) pada setiap tingkat persetujuan yang mewakili pendapat anda terhadap setiap pernyataan yang tersedia. </w:t>
      </w:r>
    </w:p>
    <w:p w14:paraId="670BFF76" w14:textId="546632C5" w:rsidR="008A6CE6" w:rsidRDefault="008A6CE6" w:rsidP="008A6CE6">
      <w:pPr>
        <w:pStyle w:val="ListParagraph"/>
        <w:numPr>
          <w:ilvl w:val="0"/>
          <w:numId w:val="4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Sangat Tidak Setuju (STS)</w:t>
      </w:r>
      <w:r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ab/>
        <w:t>2. Tidak Setuju (TS)</w:t>
      </w:r>
    </w:p>
    <w:p w14:paraId="6FB68954" w14:textId="47FF38DA" w:rsidR="008A6CE6" w:rsidRDefault="008A6CE6" w:rsidP="008A6CE6">
      <w:p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3. Netral (N)</w:t>
      </w:r>
      <w:r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sz w:val="24"/>
          <w:szCs w:val="24"/>
          <w:lang w:val="id-ID"/>
        </w:rPr>
        <w:tab/>
        <w:t>4. Setuju (S)</w:t>
      </w:r>
    </w:p>
    <w:p w14:paraId="2534CF8D" w14:textId="3AF33D0B" w:rsidR="008A6CE6" w:rsidRDefault="008A6CE6" w:rsidP="008A6CE6">
      <w:p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5. Sangat Setuju (SS)</w:t>
      </w: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769"/>
        <w:gridCol w:w="3402"/>
        <w:gridCol w:w="709"/>
        <w:gridCol w:w="851"/>
        <w:gridCol w:w="708"/>
        <w:gridCol w:w="567"/>
        <w:gridCol w:w="561"/>
      </w:tblGrid>
      <w:tr w:rsidR="007763B1" w14:paraId="39743EB8" w14:textId="77777777" w:rsidTr="007763B1">
        <w:tc>
          <w:tcPr>
            <w:tcW w:w="769" w:type="dxa"/>
          </w:tcPr>
          <w:p w14:paraId="07C614A5" w14:textId="49DE1691" w:rsidR="008A6CE6" w:rsidRDefault="007763B1" w:rsidP="007763B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No</w:t>
            </w:r>
          </w:p>
        </w:tc>
        <w:tc>
          <w:tcPr>
            <w:tcW w:w="3402" w:type="dxa"/>
          </w:tcPr>
          <w:p w14:paraId="5512BAB5" w14:textId="75977FCE" w:rsidR="008A6CE6" w:rsidRDefault="007763B1" w:rsidP="007763B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rtanyaan</w:t>
            </w:r>
          </w:p>
        </w:tc>
        <w:tc>
          <w:tcPr>
            <w:tcW w:w="709" w:type="dxa"/>
          </w:tcPr>
          <w:p w14:paraId="4A919782" w14:textId="0DA574FD" w:rsidR="008A6CE6" w:rsidRDefault="007763B1" w:rsidP="007763B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TS</w:t>
            </w:r>
          </w:p>
        </w:tc>
        <w:tc>
          <w:tcPr>
            <w:tcW w:w="851" w:type="dxa"/>
          </w:tcPr>
          <w:p w14:paraId="4E6E2354" w14:textId="69BA803D" w:rsidR="008A6CE6" w:rsidRDefault="007763B1" w:rsidP="007763B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S</w:t>
            </w:r>
          </w:p>
        </w:tc>
        <w:tc>
          <w:tcPr>
            <w:tcW w:w="708" w:type="dxa"/>
          </w:tcPr>
          <w:p w14:paraId="724E23D5" w14:textId="32D68AE3" w:rsidR="008A6CE6" w:rsidRDefault="007763B1" w:rsidP="007763B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N</w:t>
            </w:r>
          </w:p>
        </w:tc>
        <w:tc>
          <w:tcPr>
            <w:tcW w:w="567" w:type="dxa"/>
          </w:tcPr>
          <w:p w14:paraId="3AC185CF" w14:textId="6B9B016D" w:rsidR="008A6CE6" w:rsidRDefault="007763B1" w:rsidP="007763B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</w:t>
            </w:r>
          </w:p>
        </w:tc>
        <w:tc>
          <w:tcPr>
            <w:tcW w:w="561" w:type="dxa"/>
          </w:tcPr>
          <w:p w14:paraId="2D37318A" w14:textId="7813948C" w:rsidR="008A6CE6" w:rsidRDefault="007763B1" w:rsidP="007763B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S</w:t>
            </w:r>
          </w:p>
        </w:tc>
      </w:tr>
      <w:tr w:rsidR="007763B1" w14:paraId="25B0B312" w14:textId="77777777" w:rsidTr="007763B1">
        <w:tc>
          <w:tcPr>
            <w:tcW w:w="769" w:type="dxa"/>
          </w:tcPr>
          <w:p w14:paraId="3B96EC8A" w14:textId="1A134CD8" w:rsidR="008A6CE6" w:rsidRDefault="007763B1" w:rsidP="007763B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.</w:t>
            </w:r>
          </w:p>
        </w:tc>
        <w:tc>
          <w:tcPr>
            <w:tcW w:w="3402" w:type="dxa"/>
          </w:tcPr>
          <w:p w14:paraId="27FD3FDA" w14:textId="7CC3E287" w:rsidR="008A6CE6" w:rsidRDefault="00611D51" w:rsidP="00611D51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Belajar menggunakan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  <w:lang w:val="id-ID"/>
              </w:rPr>
              <w:t>collaborative writing</w:t>
            </w:r>
            <w:r w:rsidRPr="00611D5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merupakan pengalaman berharga bagi saya.</w:t>
            </w:r>
          </w:p>
        </w:tc>
        <w:tc>
          <w:tcPr>
            <w:tcW w:w="709" w:type="dxa"/>
          </w:tcPr>
          <w:p w14:paraId="3987603E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19840065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780FDC4F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67" w:type="dxa"/>
          </w:tcPr>
          <w:p w14:paraId="1383B6B1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61" w:type="dxa"/>
          </w:tcPr>
          <w:p w14:paraId="3F045EAC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7763B1" w14:paraId="5425D495" w14:textId="77777777" w:rsidTr="007763B1">
        <w:tc>
          <w:tcPr>
            <w:tcW w:w="769" w:type="dxa"/>
          </w:tcPr>
          <w:p w14:paraId="06D27111" w14:textId="14E7F2FF" w:rsidR="008A6CE6" w:rsidRDefault="007763B1" w:rsidP="007763B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.</w:t>
            </w:r>
          </w:p>
        </w:tc>
        <w:tc>
          <w:tcPr>
            <w:tcW w:w="3402" w:type="dxa"/>
          </w:tcPr>
          <w:p w14:paraId="52483D24" w14:textId="0E26B4A3" w:rsidR="008A6CE6" w:rsidRDefault="00611D51" w:rsidP="00611D51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611D5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Saya lebih suka 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belajar</w:t>
            </w:r>
            <w:r w:rsidRPr="00611D5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dalam kelompok dari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</w:t>
            </w:r>
            <w:r w:rsidRPr="00611D5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pada 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belajar</w:t>
            </w:r>
            <w:r w:rsidRPr="00611D5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sendiri setelah 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menulis 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 xml:space="preserve">menggunakan strategi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  <w:lang w:val="id-ID"/>
              </w:rPr>
              <w:t>collaborative writing</w:t>
            </w:r>
            <w:r w:rsidRPr="00611D51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.</w:t>
            </w:r>
          </w:p>
        </w:tc>
        <w:tc>
          <w:tcPr>
            <w:tcW w:w="709" w:type="dxa"/>
          </w:tcPr>
          <w:p w14:paraId="385E6F1C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19D967A1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446958E4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67" w:type="dxa"/>
          </w:tcPr>
          <w:p w14:paraId="1883EEA9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61" w:type="dxa"/>
          </w:tcPr>
          <w:p w14:paraId="186775FB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7763B1" w14:paraId="41EB83A9" w14:textId="77777777" w:rsidTr="007763B1">
        <w:tc>
          <w:tcPr>
            <w:tcW w:w="769" w:type="dxa"/>
          </w:tcPr>
          <w:p w14:paraId="4A592D06" w14:textId="514714FC" w:rsidR="008A6CE6" w:rsidRDefault="007763B1" w:rsidP="007763B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>3.</w:t>
            </w:r>
          </w:p>
        </w:tc>
        <w:tc>
          <w:tcPr>
            <w:tcW w:w="3402" w:type="dxa"/>
          </w:tcPr>
          <w:p w14:paraId="5A21114D" w14:textId="633D9099" w:rsidR="008A6CE6" w:rsidRPr="00D575A9" w:rsidRDefault="008F2782" w:rsidP="00D575A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  <w:lang w:val="id-ID"/>
              </w:rPr>
              <w:t>C</w:t>
            </w:r>
            <w:r w:rsidR="00D575A9">
              <w:rPr>
                <w:rFonts w:ascii="Times New Roman" w:hAnsi="Times New Roman" w:cs="Times New Roman"/>
                <w:i/>
                <w:iCs/>
                <w:sz w:val="24"/>
                <w:szCs w:val="24"/>
                <w:lang w:val="id-ID"/>
              </w:rPr>
              <w:t xml:space="preserve">ollaborative writing 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meningkatkan kreativitas</w:t>
            </w:r>
            <w:r w:rsidR="00D575A9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saya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dalam menulis</w:t>
            </w:r>
            <w:r w:rsidR="00D575A9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.</w:t>
            </w:r>
          </w:p>
        </w:tc>
        <w:tc>
          <w:tcPr>
            <w:tcW w:w="709" w:type="dxa"/>
          </w:tcPr>
          <w:p w14:paraId="41A193CF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6EB0480F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7BC95BCF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67" w:type="dxa"/>
          </w:tcPr>
          <w:p w14:paraId="76D417D8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61" w:type="dxa"/>
          </w:tcPr>
          <w:p w14:paraId="41A3BF37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7763B1" w14:paraId="78721F69" w14:textId="77777777" w:rsidTr="007763B1">
        <w:tc>
          <w:tcPr>
            <w:tcW w:w="769" w:type="dxa"/>
          </w:tcPr>
          <w:p w14:paraId="0326CCB4" w14:textId="3D13B499" w:rsidR="008A6CE6" w:rsidRDefault="007763B1" w:rsidP="007763B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.</w:t>
            </w:r>
          </w:p>
        </w:tc>
        <w:tc>
          <w:tcPr>
            <w:tcW w:w="3402" w:type="dxa"/>
          </w:tcPr>
          <w:p w14:paraId="0287D4DC" w14:textId="699B8988" w:rsidR="008A6CE6" w:rsidRPr="00D575A9" w:rsidRDefault="00D575A9" w:rsidP="00D575A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Dengan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  <w:lang w:val="id-ID"/>
              </w:rPr>
              <w:t xml:space="preserve">collaborative writing 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saya dapat </w:t>
            </w:r>
            <w:r w:rsidR="008F2782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berdiskusi dengan teman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secara aktif.</w:t>
            </w:r>
          </w:p>
        </w:tc>
        <w:tc>
          <w:tcPr>
            <w:tcW w:w="709" w:type="dxa"/>
          </w:tcPr>
          <w:p w14:paraId="2FFDA9A2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31616EAF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01E002AC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67" w:type="dxa"/>
          </w:tcPr>
          <w:p w14:paraId="09D344D3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61" w:type="dxa"/>
          </w:tcPr>
          <w:p w14:paraId="0903F8F2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7763B1" w14:paraId="659AA67F" w14:textId="77777777" w:rsidTr="007763B1">
        <w:tc>
          <w:tcPr>
            <w:tcW w:w="769" w:type="dxa"/>
          </w:tcPr>
          <w:p w14:paraId="4D2C0957" w14:textId="4662EA1B" w:rsidR="008A6CE6" w:rsidRDefault="007763B1" w:rsidP="007763B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.</w:t>
            </w:r>
          </w:p>
        </w:tc>
        <w:tc>
          <w:tcPr>
            <w:tcW w:w="3402" w:type="dxa"/>
          </w:tcPr>
          <w:p w14:paraId="2D6F2DD7" w14:textId="7E01F6EC" w:rsidR="008A6CE6" w:rsidRPr="00D575A9" w:rsidRDefault="00D575A9" w:rsidP="00D575A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  <w:lang w:val="id-ID"/>
              </w:rPr>
              <w:t xml:space="preserve">Collaborative writing 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menjadi startegi pembe</w:t>
            </w:r>
            <w:r w:rsidR="008050E2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la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jaran yang menyenangkan untuk di ikuti.</w:t>
            </w:r>
          </w:p>
        </w:tc>
        <w:tc>
          <w:tcPr>
            <w:tcW w:w="709" w:type="dxa"/>
          </w:tcPr>
          <w:p w14:paraId="1D3E65C7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7DD34082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2C5EA46D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67" w:type="dxa"/>
          </w:tcPr>
          <w:p w14:paraId="45D6C456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61" w:type="dxa"/>
          </w:tcPr>
          <w:p w14:paraId="5B36EFCE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7763B1" w14:paraId="0B1240E1" w14:textId="77777777" w:rsidTr="007763B1">
        <w:tc>
          <w:tcPr>
            <w:tcW w:w="769" w:type="dxa"/>
          </w:tcPr>
          <w:p w14:paraId="78F24F38" w14:textId="56F05D71" w:rsidR="008A6CE6" w:rsidRDefault="007763B1" w:rsidP="007763B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.</w:t>
            </w:r>
          </w:p>
        </w:tc>
        <w:tc>
          <w:tcPr>
            <w:tcW w:w="3402" w:type="dxa"/>
          </w:tcPr>
          <w:p w14:paraId="02D60591" w14:textId="59BB5C47" w:rsidR="008A6CE6" w:rsidRPr="00D575A9" w:rsidRDefault="00D575A9" w:rsidP="008F278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Dengan menggunakan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  <w:lang w:val="id-ID"/>
              </w:rPr>
              <w:t>collaborative writing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membuat saya lebih mudah dalam menyampaikan ide.</w:t>
            </w:r>
          </w:p>
        </w:tc>
        <w:tc>
          <w:tcPr>
            <w:tcW w:w="709" w:type="dxa"/>
          </w:tcPr>
          <w:p w14:paraId="67A046A4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0AC2FFEA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75E06190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67" w:type="dxa"/>
          </w:tcPr>
          <w:p w14:paraId="3C0BBBF0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61" w:type="dxa"/>
          </w:tcPr>
          <w:p w14:paraId="2935ABF3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7763B1" w14:paraId="701A9A92" w14:textId="77777777" w:rsidTr="007763B1">
        <w:tc>
          <w:tcPr>
            <w:tcW w:w="769" w:type="dxa"/>
          </w:tcPr>
          <w:p w14:paraId="564FA2AC" w14:textId="060201CB" w:rsidR="008A6CE6" w:rsidRDefault="007763B1" w:rsidP="007763B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.</w:t>
            </w:r>
          </w:p>
        </w:tc>
        <w:tc>
          <w:tcPr>
            <w:tcW w:w="3402" w:type="dxa"/>
          </w:tcPr>
          <w:p w14:paraId="48207D65" w14:textId="084AADD9" w:rsidR="008A6CE6" w:rsidRPr="008F2782" w:rsidRDefault="008F2782" w:rsidP="008F278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menikmati penggunaan c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  <w:lang w:val="id-ID"/>
              </w:rPr>
              <w:t xml:space="preserve">ollaborative writing 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ebagai strategi pembelajaran dalam kelas.</w:t>
            </w:r>
          </w:p>
        </w:tc>
        <w:tc>
          <w:tcPr>
            <w:tcW w:w="709" w:type="dxa"/>
          </w:tcPr>
          <w:p w14:paraId="21776E86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7DD7D48E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5C024F89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67" w:type="dxa"/>
          </w:tcPr>
          <w:p w14:paraId="5FB20FA9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61" w:type="dxa"/>
          </w:tcPr>
          <w:p w14:paraId="4D0FBEE1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7763B1" w14:paraId="41CA60BA" w14:textId="77777777" w:rsidTr="007763B1">
        <w:tc>
          <w:tcPr>
            <w:tcW w:w="769" w:type="dxa"/>
          </w:tcPr>
          <w:p w14:paraId="47A8D544" w14:textId="4D3DD46F" w:rsidR="008A6CE6" w:rsidRDefault="007763B1" w:rsidP="007763B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.</w:t>
            </w:r>
          </w:p>
        </w:tc>
        <w:tc>
          <w:tcPr>
            <w:tcW w:w="3402" w:type="dxa"/>
          </w:tcPr>
          <w:p w14:paraId="330A5FDB" w14:textId="5DE83A47" w:rsidR="008A6CE6" w:rsidRDefault="008F2782" w:rsidP="008F278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8F2782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Saya percaya bahwa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  <w:lang w:val="id-ID"/>
              </w:rPr>
              <w:t>collaborative writing</w:t>
            </w:r>
            <w:r w:rsidRPr="008F2782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adalah 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trtegi pembelajaran</w:t>
            </w:r>
            <w:r w:rsidRPr="008F2782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yang efektif untuk menulis teks 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deskriptif</w:t>
            </w:r>
            <w:r w:rsidRPr="008F2782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.</w:t>
            </w:r>
          </w:p>
        </w:tc>
        <w:tc>
          <w:tcPr>
            <w:tcW w:w="709" w:type="dxa"/>
          </w:tcPr>
          <w:p w14:paraId="300C1958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5B351511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1E760DB0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67" w:type="dxa"/>
          </w:tcPr>
          <w:p w14:paraId="31F7CA9E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61" w:type="dxa"/>
          </w:tcPr>
          <w:p w14:paraId="0A24D349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7763B1" w14:paraId="0A6E682B" w14:textId="77777777" w:rsidTr="007763B1">
        <w:tc>
          <w:tcPr>
            <w:tcW w:w="769" w:type="dxa"/>
          </w:tcPr>
          <w:p w14:paraId="0BED84CF" w14:textId="01531970" w:rsidR="008A6CE6" w:rsidRDefault="007763B1" w:rsidP="007763B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>9.</w:t>
            </w:r>
          </w:p>
        </w:tc>
        <w:tc>
          <w:tcPr>
            <w:tcW w:w="3402" w:type="dxa"/>
          </w:tcPr>
          <w:p w14:paraId="320CA662" w14:textId="74FA275E" w:rsidR="008A6CE6" w:rsidRDefault="008050E2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8050E2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Mengerjakan dengan kelompok membantu saya menyelesaikan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tugas</w:t>
            </w:r>
            <w:r w:rsidRPr="008050E2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lebih 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cepat.</w:t>
            </w:r>
          </w:p>
        </w:tc>
        <w:tc>
          <w:tcPr>
            <w:tcW w:w="709" w:type="dxa"/>
          </w:tcPr>
          <w:p w14:paraId="2A57C562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043C1AE5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10E071F3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67" w:type="dxa"/>
          </w:tcPr>
          <w:p w14:paraId="0D8037F2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61" w:type="dxa"/>
          </w:tcPr>
          <w:p w14:paraId="0AEEE907" w14:textId="77777777" w:rsidR="008A6CE6" w:rsidRDefault="008A6CE6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7763B1" w14:paraId="58D48374" w14:textId="77777777" w:rsidTr="007763B1">
        <w:tc>
          <w:tcPr>
            <w:tcW w:w="769" w:type="dxa"/>
          </w:tcPr>
          <w:p w14:paraId="4A811B72" w14:textId="41FD08DA" w:rsidR="007763B1" w:rsidRDefault="007763B1" w:rsidP="007763B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0.</w:t>
            </w:r>
          </w:p>
        </w:tc>
        <w:tc>
          <w:tcPr>
            <w:tcW w:w="3402" w:type="dxa"/>
          </w:tcPr>
          <w:p w14:paraId="5606C957" w14:textId="404B03F7" w:rsidR="007763B1" w:rsidRPr="008050E2" w:rsidRDefault="008050E2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Strategi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  <w:lang w:val="id-ID"/>
              </w:rPr>
              <w:t xml:space="preserve">collaborative writing 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membuat saya lebih banyak memperoleh kosa kata baru.</w:t>
            </w:r>
          </w:p>
        </w:tc>
        <w:tc>
          <w:tcPr>
            <w:tcW w:w="709" w:type="dxa"/>
          </w:tcPr>
          <w:p w14:paraId="5D670225" w14:textId="77777777" w:rsidR="007763B1" w:rsidRDefault="007763B1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53CA22BA" w14:textId="77777777" w:rsidR="007763B1" w:rsidRDefault="007763B1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0CA318E2" w14:textId="77777777" w:rsidR="007763B1" w:rsidRDefault="007763B1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67" w:type="dxa"/>
          </w:tcPr>
          <w:p w14:paraId="67FE4B60" w14:textId="77777777" w:rsidR="007763B1" w:rsidRDefault="007763B1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61" w:type="dxa"/>
          </w:tcPr>
          <w:p w14:paraId="219E8156" w14:textId="77777777" w:rsidR="007763B1" w:rsidRDefault="007763B1" w:rsidP="008A6CE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</w:tbl>
    <w:bookmarkEnd w:id="7"/>
    <w:p w14:paraId="5CF92D48" w14:textId="3705527F" w:rsidR="004162F3" w:rsidRDefault="0047205C" w:rsidP="0047205C">
      <w:pPr>
        <w:spacing w:line="480" w:lineRule="auto"/>
        <w:ind w:left="284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47205C">
        <w:rPr>
          <w:rFonts w:ascii="Times New Roman" w:hAnsi="Times New Roman" w:cs="Times New Roman"/>
          <w:i/>
          <w:iCs/>
          <w:sz w:val="24"/>
          <w:szCs w:val="24"/>
          <w:lang w:val="id-ID"/>
        </w:rPr>
        <w:t xml:space="preserve">Van, Cong Hoang Truong Tran, Thi Thanh Mai (2023) EFL Students’ Perceptions Toward the Use of Collaborative Writing. International Journal of TESOL &amp; Education, 3(3), 57-77. </w:t>
      </w:r>
      <w:hyperlink r:id="rId23" w:history="1">
        <w:r w:rsidRPr="0047205C">
          <w:rPr>
            <w:rStyle w:val="Hyperlink"/>
            <w:rFonts w:ascii="Times New Roman" w:hAnsi="Times New Roman" w:cs="Times New Roman"/>
            <w:i/>
            <w:iCs/>
            <w:sz w:val="24"/>
            <w:szCs w:val="24"/>
            <w:lang w:val="id-ID"/>
          </w:rPr>
          <w:t>https://doi.org/10.54855/ijte.23334</w:t>
        </w:r>
      </w:hyperlink>
      <w:r w:rsidRPr="0047205C">
        <w:rPr>
          <w:rFonts w:ascii="Times New Roman" w:hAnsi="Times New Roman" w:cs="Times New Roman"/>
          <w:i/>
          <w:iCs/>
          <w:sz w:val="24"/>
          <w:szCs w:val="24"/>
          <w:lang w:val="id-ID"/>
        </w:rPr>
        <w:t xml:space="preserve"> </w:t>
      </w:r>
    </w:p>
    <w:p w14:paraId="623AA621" w14:textId="75C2C7D8" w:rsidR="0047205C" w:rsidRDefault="0047205C" w:rsidP="0047205C">
      <w:pPr>
        <w:spacing w:line="480" w:lineRule="auto"/>
        <w:ind w:left="284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4C7993CB" w14:textId="6F27A2FE" w:rsidR="00605773" w:rsidRDefault="00605773" w:rsidP="0047205C">
      <w:pPr>
        <w:spacing w:line="480" w:lineRule="auto"/>
        <w:ind w:left="284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5EA4D8B7" w14:textId="751ADACA" w:rsidR="00605773" w:rsidRDefault="00605773" w:rsidP="0047205C">
      <w:pPr>
        <w:spacing w:line="480" w:lineRule="auto"/>
        <w:ind w:left="284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22487052" w14:textId="5009B3DC" w:rsidR="00605773" w:rsidRDefault="00605773" w:rsidP="0047205C">
      <w:pPr>
        <w:spacing w:line="480" w:lineRule="auto"/>
        <w:ind w:left="284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1F45CFFF" w14:textId="544931A4" w:rsidR="00605773" w:rsidRDefault="00605773" w:rsidP="0047205C">
      <w:pPr>
        <w:spacing w:line="480" w:lineRule="auto"/>
        <w:ind w:left="284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17024FC6" w14:textId="4EBB27AF" w:rsidR="00605773" w:rsidRDefault="00605773" w:rsidP="0047205C">
      <w:pPr>
        <w:spacing w:line="480" w:lineRule="auto"/>
        <w:ind w:left="284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7CEE4CB9" w14:textId="5D02417A" w:rsidR="00605773" w:rsidRDefault="00605773" w:rsidP="0047205C">
      <w:pPr>
        <w:spacing w:line="480" w:lineRule="auto"/>
        <w:ind w:left="284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3A96D14B" w14:textId="46E7FA45" w:rsidR="00605773" w:rsidRDefault="00605773" w:rsidP="0047205C">
      <w:pPr>
        <w:spacing w:line="480" w:lineRule="auto"/>
        <w:ind w:left="284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4C79029B" w14:textId="5965D078" w:rsidR="00605773" w:rsidRDefault="00605773" w:rsidP="0047205C">
      <w:pPr>
        <w:spacing w:line="480" w:lineRule="auto"/>
        <w:ind w:left="284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31FB7578" w14:textId="16D64953" w:rsidR="00605773" w:rsidRDefault="00605773" w:rsidP="0047205C">
      <w:pPr>
        <w:spacing w:line="480" w:lineRule="auto"/>
        <w:ind w:left="284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35C7A8A1" w14:textId="479CFA29" w:rsidR="00605773" w:rsidRDefault="00605773" w:rsidP="0047205C">
      <w:pPr>
        <w:spacing w:line="480" w:lineRule="auto"/>
        <w:ind w:left="284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6C35D048" w14:textId="0C205157" w:rsidR="00605773" w:rsidRDefault="000B7C7B" w:rsidP="0047205C">
      <w:pPr>
        <w:spacing w:line="480" w:lineRule="auto"/>
        <w:ind w:left="284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 xml:space="preserve">Appendix </w:t>
      </w:r>
      <w:r w:rsidR="00160775">
        <w:rPr>
          <w:rFonts w:ascii="Times New Roman" w:hAnsi="Times New Roman" w:cs="Times New Roman"/>
          <w:b/>
          <w:bCs/>
          <w:sz w:val="24"/>
          <w:szCs w:val="24"/>
          <w:lang w:val="id-ID"/>
        </w:rPr>
        <w:t>9</w: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Validity Questionnaire</w:t>
      </w:r>
    </w:p>
    <w:p w14:paraId="0153D7E2" w14:textId="377BE03C" w:rsidR="00270D2C" w:rsidRDefault="006F6220" w:rsidP="0047205C">
      <w:pPr>
        <w:spacing w:line="480" w:lineRule="auto"/>
        <w:ind w:left="284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26563803" wp14:editId="012A3ACD">
            <wp:extent cx="4848902" cy="4077269"/>
            <wp:effectExtent l="0" t="0" r="889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48902" cy="40772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54533B" w14:textId="6509D1AD" w:rsidR="006F6220" w:rsidRDefault="006F6220" w:rsidP="0047205C">
      <w:pPr>
        <w:spacing w:line="480" w:lineRule="auto"/>
        <w:ind w:left="284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693C8404" w14:textId="6828E783" w:rsidR="006F6220" w:rsidRPr="006F6220" w:rsidRDefault="006F6220" w:rsidP="006F6220">
      <w:pPr>
        <w:spacing w:line="480" w:lineRule="auto"/>
        <w:ind w:left="284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Appendix </w:t>
      </w:r>
      <w:r w:rsidR="00160775">
        <w:rPr>
          <w:rFonts w:ascii="Times New Roman" w:hAnsi="Times New Roman" w:cs="Times New Roman"/>
          <w:b/>
          <w:bCs/>
          <w:sz w:val="24"/>
          <w:szCs w:val="24"/>
          <w:lang w:val="id-ID"/>
        </w:rPr>
        <w:t>10</w: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Reliability Questionnaire</w:t>
      </w:r>
    </w:p>
    <w:tbl>
      <w:tblPr>
        <w:tblW w:w="2976" w:type="dxa"/>
        <w:tblInd w:w="42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59"/>
        <w:gridCol w:w="1417"/>
      </w:tblGrid>
      <w:tr w:rsidR="006F6220" w:rsidRPr="006F6220" w14:paraId="38ED4F71" w14:textId="77777777" w:rsidTr="006F6220">
        <w:trPr>
          <w:cantSplit/>
        </w:trPr>
        <w:tc>
          <w:tcPr>
            <w:tcW w:w="29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1A16D5C" w14:textId="77777777" w:rsidR="006F6220" w:rsidRPr="006F6220" w:rsidRDefault="006F6220" w:rsidP="006F622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id-ID"/>
              </w:rPr>
            </w:pPr>
            <w:r w:rsidRPr="006F6220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id-ID"/>
              </w:rPr>
              <w:t>Reliability Statistics</w:t>
            </w:r>
          </w:p>
        </w:tc>
      </w:tr>
      <w:tr w:rsidR="006F6220" w:rsidRPr="006F6220" w14:paraId="656CF4D1" w14:textId="77777777" w:rsidTr="006F6220">
        <w:trPr>
          <w:cantSplit/>
        </w:trPr>
        <w:tc>
          <w:tcPr>
            <w:tcW w:w="155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30D86E9" w14:textId="77777777" w:rsidR="006F6220" w:rsidRPr="006F6220" w:rsidRDefault="006F6220" w:rsidP="006F622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id-ID"/>
              </w:rPr>
            </w:pPr>
            <w:r w:rsidRPr="006F6220">
              <w:rPr>
                <w:rFonts w:ascii="Arial" w:hAnsi="Arial" w:cs="Arial"/>
                <w:color w:val="000000"/>
                <w:sz w:val="18"/>
                <w:szCs w:val="18"/>
                <w:lang w:val="id-ID"/>
              </w:rPr>
              <w:t>Cronbach's Alpha</w:t>
            </w:r>
          </w:p>
        </w:tc>
        <w:tc>
          <w:tcPr>
            <w:tcW w:w="1417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38FD387D" w14:textId="77777777" w:rsidR="006F6220" w:rsidRPr="006F6220" w:rsidRDefault="006F6220" w:rsidP="006F622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id-ID"/>
              </w:rPr>
            </w:pPr>
            <w:r w:rsidRPr="006F6220">
              <w:rPr>
                <w:rFonts w:ascii="Arial" w:hAnsi="Arial" w:cs="Arial"/>
                <w:color w:val="000000"/>
                <w:sz w:val="18"/>
                <w:szCs w:val="18"/>
                <w:lang w:val="id-ID"/>
              </w:rPr>
              <w:t>N of Items</w:t>
            </w:r>
          </w:p>
        </w:tc>
      </w:tr>
      <w:tr w:rsidR="006F6220" w:rsidRPr="006F6220" w14:paraId="01F47EC4" w14:textId="77777777" w:rsidTr="006F6220">
        <w:trPr>
          <w:cantSplit/>
        </w:trPr>
        <w:tc>
          <w:tcPr>
            <w:tcW w:w="155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1FF8EBDD" w14:textId="77777777" w:rsidR="006F6220" w:rsidRPr="006F6220" w:rsidRDefault="006F6220" w:rsidP="006F622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id-ID"/>
              </w:rPr>
            </w:pPr>
            <w:r w:rsidRPr="006F6220">
              <w:rPr>
                <w:rFonts w:ascii="Arial" w:hAnsi="Arial" w:cs="Arial"/>
                <w:color w:val="000000"/>
                <w:sz w:val="18"/>
                <w:szCs w:val="18"/>
                <w:lang w:val="id-ID"/>
              </w:rPr>
              <w:t>,824</w:t>
            </w:r>
          </w:p>
        </w:tc>
        <w:tc>
          <w:tcPr>
            <w:tcW w:w="1417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2B7D5361" w14:textId="77777777" w:rsidR="006F6220" w:rsidRPr="006F6220" w:rsidRDefault="006F6220" w:rsidP="006F622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id-ID"/>
              </w:rPr>
            </w:pPr>
            <w:r w:rsidRPr="006F6220">
              <w:rPr>
                <w:rFonts w:ascii="Arial" w:hAnsi="Arial" w:cs="Arial"/>
                <w:color w:val="000000"/>
                <w:sz w:val="18"/>
                <w:szCs w:val="18"/>
                <w:lang w:val="id-ID"/>
              </w:rPr>
              <w:t>10</w:t>
            </w:r>
          </w:p>
        </w:tc>
      </w:tr>
    </w:tbl>
    <w:p w14:paraId="1BAFE678" w14:textId="77777777" w:rsidR="006F6220" w:rsidRPr="006F6220" w:rsidRDefault="006F6220" w:rsidP="006F6220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id-ID"/>
        </w:rPr>
      </w:pPr>
    </w:p>
    <w:p w14:paraId="21909026" w14:textId="46294517" w:rsidR="006F6220" w:rsidRDefault="006F6220" w:rsidP="0047205C">
      <w:pPr>
        <w:spacing w:line="480" w:lineRule="auto"/>
        <w:ind w:left="284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1056783A" w14:textId="091AE6A8" w:rsidR="000B7C7B" w:rsidRDefault="000B7C7B" w:rsidP="0047205C">
      <w:pPr>
        <w:spacing w:line="480" w:lineRule="auto"/>
        <w:ind w:left="284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680F62D1" w14:textId="314ED713" w:rsidR="005918DB" w:rsidRDefault="005918DB" w:rsidP="0047205C">
      <w:pPr>
        <w:spacing w:line="480" w:lineRule="auto"/>
        <w:ind w:left="284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389DC400" w14:textId="755F54E9" w:rsidR="005918DB" w:rsidRDefault="005918DB" w:rsidP="005918DB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 xml:space="preserve">Appendix </w:t>
      </w:r>
      <w:r w:rsidR="00160775">
        <w:rPr>
          <w:rFonts w:ascii="Times New Roman" w:hAnsi="Times New Roman" w:cs="Times New Roman"/>
          <w:b/>
          <w:bCs/>
          <w:sz w:val="24"/>
          <w:szCs w:val="24"/>
          <w:lang w:val="id-ID"/>
        </w:rPr>
        <w:t>11</w: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Documentations</w:t>
      </w:r>
    </w:p>
    <w:p w14:paraId="43AC2298" w14:textId="7BC6F629" w:rsidR="003F1922" w:rsidRDefault="003F1922" w:rsidP="00160775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Experimental Class</w:t>
      </w:r>
    </w:p>
    <w:p w14:paraId="3FEE971F" w14:textId="77777777" w:rsidR="003F1922" w:rsidRDefault="00DB725C" w:rsidP="005918DB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6EFDDC44" wp14:editId="445F7EBC">
            <wp:extent cx="2188396" cy="1230542"/>
            <wp:effectExtent l="0" t="0" r="2540" b="825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1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88396" cy="12305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1DFB080C" wp14:editId="276462BE">
            <wp:extent cx="2153151" cy="1212351"/>
            <wp:effectExtent l="0" t="0" r="0" b="698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Picture 23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63737" cy="12183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888F75" w14:textId="77777777" w:rsidR="003F1922" w:rsidRDefault="003F1922" w:rsidP="005918DB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5D751E59" w14:textId="56F438A5" w:rsidR="00DB725C" w:rsidRDefault="00DB725C" w:rsidP="005918DB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05C200A0" wp14:editId="3C3AFFC5">
            <wp:extent cx="2188210" cy="1231264"/>
            <wp:effectExtent l="0" t="0" r="2540" b="762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5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99122" cy="12374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453CD0B2" wp14:editId="4A9141D0">
            <wp:extent cx="2188210" cy="1231264"/>
            <wp:effectExtent l="0" t="0" r="2540" b="762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94860" cy="12350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2DF42B" w14:textId="77777777" w:rsidR="003F1922" w:rsidRDefault="003F1922" w:rsidP="005918DB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10BB75D3" w14:textId="67FD1AD7" w:rsidR="00DB725C" w:rsidRDefault="00DB725C" w:rsidP="005918DB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52ABEC8B" wp14:editId="6A4C7C4F">
            <wp:extent cx="2188210" cy="1230712"/>
            <wp:effectExtent l="0" t="0" r="2540" b="762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98932" cy="12367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26050C17" wp14:editId="307A865A">
            <wp:extent cx="2188210" cy="1230989"/>
            <wp:effectExtent l="0" t="0" r="2540" b="762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icture 28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96985" cy="1235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FBA8CE" w14:textId="77777777" w:rsidR="003F1922" w:rsidRDefault="003F1922" w:rsidP="005918DB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0C93F29B" w14:textId="70AB9DA2" w:rsidR="00DB725C" w:rsidRDefault="00DB725C" w:rsidP="005918DB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22517769" wp14:editId="3DCCF7B6">
            <wp:extent cx="2188210" cy="1231264"/>
            <wp:effectExtent l="0" t="0" r="2540" b="762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9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95120" cy="12351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F1922">
        <w:rPr>
          <w:rFonts w:ascii="Times New Roman" w:hAnsi="Times New Roman" w:cs="Times New Roman"/>
          <w:b/>
          <w:bCs/>
          <w:sz w:val="24"/>
          <w:szCs w:val="24"/>
          <w:lang w:val="id-ID"/>
        </w:rPr>
        <w:tab/>
      </w:r>
      <w:r w:rsidR="003F1922">
        <w:rPr>
          <w:rFonts w:ascii="Times New Roman" w:hAnsi="Times New Roman" w:cs="Times New Roman"/>
          <w:b/>
          <w:bCs/>
          <w:sz w:val="24"/>
          <w:szCs w:val="24"/>
          <w:lang w:val="id-ID"/>
        </w:rPr>
        <w:tab/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533F74AD" wp14:editId="5F677334">
            <wp:extent cx="2188210" cy="1230162"/>
            <wp:effectExtent l="0" t="0" r="2540" b="8255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30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94947" cy="1233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4DDC6B" w14:textId="12A9DD75" w:rsidR="006F6220" w:rsidRDefault="003F1922" w:rsidP="00160775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>Control Class</w:t>
      </w:r>
    </w:p>
    <w:p w14:paraId="19A188A7" w14:textId="6E928997" w:rsidR="003F1922" w:rsidRDefault="003F1922" w:rsidP="003F1922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06B54671" wp14:editId="4D3225A6">
            <wp:extent cx="3132455" cy="1760599"/>
            <wp:effectExtent l="0" t="0" r="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Picture 32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50511" cy="17707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9565D4" w14:textId="0A3D2683" w:rsidR="003F1922" w:rsidRDefault="003F1922" w:rsidP="003F1922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2C79DD6D" wp14:editId="05EF6CEB">
            <wp:extent cx="3132634" cy="1761490"/>
            <wp:effectExtent l="0" t="0" r="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 31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66119" cy="17803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FB1F9E" w14:textId="45C9E20C" w:rsidR="003F1922" w:rsidRDefault="003F1922" w:rsidP="003F1922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6CF1BDCC" wp14:editId="16BDAF01">
            <wp:extent cx="3131185" cy="1763042"/>
            <wp:effectExtent l="0" t="0" r="0" b="889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Picture 33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61498" cy="1780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bookmarkEnd w:id="1"/>
    <w:p w14:paraId="319A523D" w14:textId="1FE58545" w:rsidR="003F1922" w:rsidRDefault="003F1922" w:rsidP="006F622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433664E9" w14:textId="18CA0501" w:rsidR="00484A0B" w:rsidRDefault="00484A0B" w:rsidP="006F622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192EC059" w14:textId="3195C6A9" w:rsidR="00484A0B" w:rsidRDefault="00484A0B" w:rsidP="006F622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59F3214D" w14:textId="5F5173FE" w:rsidR="00484A0B" w:rsidRDefault="00484A0B" w:rsidP="006F622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465FB8D2" w14:textId="12A91B93" w:rsidR="00484A0B" w:rsidRDefault="00484A0B" w:rsidP="006F622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 xml:space="preserve">Appendix 12 </w:t>
      </w:r>
      <w:r w:rsidR="008E161F">
        <w:rPr>
          <w:rFonts w:ascii="Times New Roman" w:hAnsi="Times New Roman" w:cs="Times New Roman"/>
          <w:b/>
          <w:bCs/>
          <w:sz w:val="24"/>
          <w:szCs w:val="24"/>
          <w:lang w:val="id-ID"/>
        </w:rPr>
        <w:t>Berita Bimbingan</w:t>
      </w:r>
    </w:p>
    <w:p w14:paraId="52DBBC20" w14:textId="7C938EF8" w:rsidR="00484A0B" w:rsidRDefault="008E161F" w:rsidP="008E161F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2D89F805" wp14:editId="48BBD0D4">
            <wp:extent cx="4320000" cy="6962509"/>
            <wp:effectExtent l="0" t="0" r="4445" b="0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Picture 50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69625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6F9665" w14:textId="7DE981DF" w:rsidR="008E161F" w:rsidRDefault="008E161F" w:rsidP="008E161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02283869" w14:textId="579C6555" w:rsidR="008E161F" w:rsidRDefault="008E161F" w:rsidP="008E161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>Appendix 13 Berita Ujian Skripsi</w:t>
      </w:r>
    </w:p>
    <w:p w14:paraId="25E85CDA" w14:textId="04D557D6" w:rsidR="008E161F" w:rsidRDefault="008E161F" w:rsidP="008E161F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6A76BB5F" wp14:editId="22E9F7D4">
            <wp:extent cx="4320000" cy="6863975"/>
            <wp:effectExtent l="0" t="0" r="4445" b="0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" name="Picture 51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6863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975BBA" w14:textId="0FEDEA48" w:rsidR="008E161F" w:rsidRDefault="008E161F" w:rsidP="008E161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35417A77" w14:textId="5FEB1E1C" w:rsidR="008E161F" w:rsidRDefault="008E161F" w:rsidP="008E161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>Appendix 14 Similarity</w:t>
      </w:r>
    </w:p>
    <w:p w14:paraId="59EF09FD" w14:textId="52A4BFDA" w:rsidR="008E161F" w:rsidRDefault="008E161F" w:rsidP="008E161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00C78E8C" wp14:editId="2CE7C607">
            <wp:extent cx="4943475" cy="7206615"/>
            <wp:effectExtent l="0" t="0" r="9525" b="0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Picture 52"/>
                    <pic:cNvPicPr/>
                  </pic:nvPicPr>
                  <pic:blipFill rotWithShape="1"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915"/>
                    <a:stretch/>
                  </pic:blipFill>
                  <pic:spPr bwMode="auto">
                    <a:xfrm>
                      <a:off x="0" y="0"/>
                      <a:ext cx="4943475" cy="720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560E8B6" w14:textId="2B14EF5E" w:rsidR="008E161F" w:rsidRDefault="008E161F" w:rsidP="008E161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5D2FBB7E" w14:textId="54225866" w:rsidR="008E161F" w:rsidRDefault="008E161F" w:rsidP="008E161F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 xml:space="preserve">Appendix 16 Similarity </w:t>
      </w:r>
    </w:p>
    <w:p w14:paraId="45F0A816" w14:textId="35FD76DC" w:rsidR="008E161F" w:rsidRPr="000B7C7B" w:rsidRDefault="008E161F" w:rsidP="008E161F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57C5B24F" wp14:editId="2AEAF7C1">
            <wp:extent cx="4895850" cy="6366042"/>
            <wp:effectExtent l="0" t="0" r="0" b="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Picture 53"/>
                    <pic:cNvPicPr/>
                  </pic:nvPicPr>
                  <pic:blipFill rotWithShape="1"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6343" b="15145"/>
                    <a:stretch/>
                  </pic:blipFill>
                  <pic:spPr bwMode="auto">
                    <a:xfrm>
                      <a:off x="0" y="0"/>
                      <a:ext cx="4899358" cy="637060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ectPr w:rsidR="008E161F" w:rsidRPr="000B7C7B" w:rsidSect="00E96C88">
      <w:headerReference w:type="default" r:id="rId40"/>
      <w:footerReference w:type="default" r:id="rId41"/>
      <w:footerReference w:type="first" r:id="rId42"/>
      <w:pgSz w:w="11906" w:h="16838" w:code="9"/>
      <w:pgMar w:top="2268" w:right="1701" w:bottom="1701" w:left="2268" w:header="709" w:footer="709" w:gutter="0"/>
      <w:pgNumType w:start="62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90455F9" w14:textId="77777777" w:rsidR="00167A80" w:rsidRDefault="00167A80" w:rsidP="00D4351B">
      <w:pPr>
        <w:spacing w:after="0" w:line="240" w:lineRule="auto"/>
      </w:pPr>
      <w:r>
        <w:separator/>
      </w:r>
    </w:p>
  </w:endnote>
  <w:endnote w:type="continuationSeparator" w:id="0">
    <w:p w14:paraId="1DBE566D" w14:textId="77777777" w:rsidR="00167A80" w:rsidRDefault="00167A80" w:rsidP="00D4351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Noto Sans Symbols">
    <w:altName w:val="Segoe UI Symbol"/>
    <w:charset w:val="00"/>
    <w:family w:val="swiss"/>
    <w:pitch w:val="variable"/>
    <w:sig w:usb0="00000003" w:usb1="0200E0A0" w:usb2="00000000" w:usb3="00000000" w:csb0="0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5E6D0F1" w14:textId="77777777" w:rsidR="00D4351B" w:rsidRDefault="00D4351B">
    <w:pPr>
      <w:pStyle w:val="Footer"/>
    </w:pPr>
  </w:p>
  <w:p w14:paraId="321564F0" w14:textId="77777777" w:rsidR="00E95A7F" w:rsidRDefault="00E95A7F"/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45309510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69933C3" w14:textId="062C748B" w:rsidR="00E96C88" w:rsidRDefault="00E96C8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2</w:t>
        </w:r>
        <w:r>
          <w:rPr>
            <w:noProof/>
          </w:rPr>
          <w:fldChar w:fldCharType="end"/>
        </w:r>
      </w:p>
    </w:sdtContent>
  </w:sdt>
  <w:p w14:paraId="2BF4B272" w14:textId="77777777" w:rsidR="00E96C88" w:rsidRDefault="00E96C8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327840E" w14:textId="77777777" w:rsidR="00167A80" w:rsidRDefault="00167A80" w:rsidP="00D4351B">
      <w:pPr>
        <w:spacing w:after="0" w:line="240" w:lineRule="auto"/>
      </w:pPr>
      <w:r>
        <w:separator/>
      </w:r>
    </w:p>
  </w:footnote>
  <w:footnote w:type="continuationSeparator" w:id="0">
    <w:p w14:paraId="0758C28E" w14:textId="77777777" w:rsidR="00167A80" w:rsidRDefault="00167A80" w:rsidP="00D4351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33633736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0D13DB8" w14:textId="47954A40" w:rsidR="00E96C88" w:rsidRDefault="00E96C88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5</w:t>
        </w:r>
        <w:r>
          <w:rPr>
            <w:noProof/>
          </w:rPr>
          <w:fldChar w:fldCharType="end"/>
        </w:r>
      </w:p>
    </w:sdtContent>
  </w:sdt>
  <w:p w14:paraId="38DFCF94" w14:textId="77777777" w:rsidR="00E95A7F" w:rsidRDefault="00E95A7F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F02019"/>
    <w:multiLevelType w:val="hybridMultilevel"/>
    <w:tmpl w:val="5E4E4EFA"/>
    <w:lvl w:ilvl="0" w:tplc="20C8EF5A">
      <w:start w:val="1"/>
      <w:numFmt w:val="upperLetter"/>
      <w:lvlText w:val="%1."/>
      <w:lvlJc w:val="left"/>
      <w:pPr>
        <w:ind w:left="720" w:hanging="360"/>
      </w:pPr>
      <w:rPr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5147CBC"/>
    <w:multiLevelType w:val="hybridMultilevel"/>
    <w:tmpl w:val="E21AC156"/>
    <w:lvl w:ilvl="0" w:tplc="9796FA2A">
      <w:start w:val="1"/>
      <w:numFmt w:val="decimal"/>
      <w:lvlText w:val="%1."/>
      <w:lvlJc w:val="left"/>
      <w:pPr>
        <w:ind w:left="1287" w:hanging="361"/>
      </w:pPr>
      <w:rPr>
        <w:rFonts w:ascii="Times New Roman" w:eastAsia="Times New Roman" w:hAnsi="Times New Roman" w:cs="Times New Roman"/>
        <w:spacing w:val="-4"/>
        <w:w w:val="100"/>
        <w:sz w:val="24"/>
        <w:szCs w:val="24"/>
        <w:lang w:val="id" w:eastAsia="en-US" w:bidi="ar-SA"/>
      </w:rPr>
    </w:lvl>
    <w:lvl w:ilvl="1" w:tplc="0A68A1EC">
      <w:numFmt w:val="bullet"/>
      <w:lvlText w:val=""/>
      <w:lvlJc w:val="left"/>
      <w:pPr>
        <w:ind w:left="1421" w:hanging="361"/>
      </w:pPr>
      <w:rPr>
        <w:rFonts w:ascii="Wingdings" w:eastAsia="Wingdings" w:hAnsi="Wingdings" w:cs="Wingdings" w:hint="default"/>
        <w:w w:val="100"/>
        <w:sz w:val="24"/>
        <w:szCs w:val="24"/>
        <w:lang w:val="id" w:eastAsia="en-US" w:bidi="ar-SA"/>
      </w:rPr>
    </w:lvl>
    <w:lvl w:ilvl="2" w:tplc="72A6AB30">
      <w:numFmt w:val="bullet"/>
      <w:lvlText w:val="•"/>
      <w:lvlJc w:val="left"/>
      <w:pPr>
        <w:ind w:left="2490" w:hanging="361"/>
      </w:pPr>
      <w:rPr>
        <w:rFonts w:hint="default"/>
        <w:lang w:val="id" w:eastAsia="en-US" w:bidi="ar-SA"/>
      </w:rPr>
    </w:lvl>
    <w:lvl w:ilvl="3" w:tplc="C4FC99A4">
      <w:numFmt w:val="bullet"/>
      <w:lvlText w:val="•"/>
      <w:lvlJc w:val="left"/>
      <w:pPr>
        <w:ind w:left="3561" w:hanging="361"/>
      </w:pPr>
      <w:rPr>
        <w:rFonts w:hint="default"/>
        <w:lang w:val="id" w:eastAsia="en-US" w:bidi="ar-SA"/>
      </w:rPr>
    </w:lvl>
    <w:lvl w:ilvl="4" w:tplc="92AEC722">
      <w:numFmt w:val="bullet"/>
      <w:lvlText w:val="•"/>
      <w:lvlJc w:val="left"/>
      <w:pPr>
        <w:ind w:left="4632" w:hanging="361"/>
      </w:pPr>
      <w:rPr>
        <w:rFonts w:hint="default"/>
        <w:lang w:val="id" w:eastAsia="en-US" w:bidi="ar-SA"/>
      </w:rPr>
    </w:lvl>
    <w:lvl w:ilvl="5" w:tplc="DF125848">
      <w:numFmt w:val="bullet"/>
      <w:lvlText w:val="•"/>
      <w:lvlJc w:val="left"/>
      <w:pPr>
        <w:ind w:left="5703" w:hanging="361"/>
      </w:pPr>
      <w:rPr>
        <w:rFonts w:hint="default"/>
        <w:lang w:val="id" w:eastAsia="en-US" w:bidi="ar-SA"/>
      </w:rPr>
    </w:lvl>
    <w:lvl w:ilvl="6" w:tplc="2DEE7066">
      <w:numFmt w:val="bullet"/>
      <w:lvlText w:val="•"/>
      <w:lvlJc w:val="left"/>
      <w:pPr>
        <w:ind w:left="6774" w:hanging="361"/>
      </w:pPr>
      <w:rPr>
        <w:rFonts w:hint="default"/>
        <w:lang w:val="id" w:eastAsia="en-US" w:bidi="ar-SA"/>
      </w:rPr>
    </w:lvl>
    <w:lvl w:ilvl="7" w:tplc="923A2A90">
      <w:numFmt w:val="bullet"/>
      <w:lvlText w:val="•"/>
      <w:lvlJc w:val="left"/>
      <w:pPr>
        <w:ind w:left="7845" w:hanging="361"/>
      </w:pPr>
      <w:rPr>
        <w:rFonts w:hint="default"/>
        <w:lang w:val="id" w:eastAsia="en-US" w:bidi="ar-SA"/>
      </w:rPr>
    </w:lvl>
    <w:lvl w:ilvl="8" w:tplc="1DB066F8">
      <w:numFmt w:val="bullet"/>
      <w:lvlText w:val="•"/>
      <w:lvlJc w:val="left"/>
      <w:pPr>
        <w:ind w:left="8916" w:hanging="361"/>
      </w:pPr>
      <w:rPr>
        <w:rFonts w:hint="default"/>
        <w:lang w:val="id" w:eastAsia="en-US" w:bidi="ar-SA"/>
      </w:rPr>
    </w:lvl>
  </w:abstractNum>
  <w:abstractNum w:abstractNumId="2">
    <w:nsid w:val="063C64B5"/>
    <w:multiLevelType w:val="hybridMultilevel"/>
    <w:tmpl w:val="8D00CCFC"/>
    <w:lvl w:ilvl="0" w:tplc="97E00732">
      <w:numFmt w:val="bullet"/>
      <w:lvlText w:val="❏"/>
      <w:lvlJc w:val="left"/>
      <w:pPr>
        <w:ind w:left="1080" w:hanging="360"/>
      </w:pPr>
      <w:rPr>
        <w:rFonts w:ascii="Noto Sans Symbols" w:eastAsia="Noto Sans Symbols" w:hAnsi="Noto Sans Symbols" w:cs="Noto Sans Symbols" w:hint="default"/>
        <w:w w:val="107"/>
        <w:sz w:val="22"/>
        <w:szCs w:val="22"/>
        <w:lang w:val="id" w:eastAsia="en-US" w:bidi="ar-SA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>
    <w:nsid w:val="0B3771C5"/>
    <w:multiLevelType w:val="hybridMultilevel"/>
    <w:tmpl w:val="B242FC9C"/>
    <w:lvl w:ilvl="0" w:tplc="04090011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">
    <w:nsid w:val="0C2E05C0"/>
    <w:multiLevelType w:val="hybridMultilevel"/>
    <w:tmpl w:val="B2C6F608"/>
    <w:lvl w:ilvl="0" w:tplc="2B0E05CC">
      <w:start w:val="1"/>
      <w:numFmt w:val="lowerLetter"/>
      <w:lvlText w:val="%1."/>
      <w:lvlJc w:val="left"/>
      <w:pPr>
        <w:ind w:left="2160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">
    <w:nsid w:val="0C7633DC"/>
    <w:multiLevelType w:val="hybridMultilevel"/>
    <w:tmpl w:val="629A42D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E94766C"/>
    <w:multiLevelType w:val="hybridMultilevel"/>
    <w:tmpl w:val="07DCCF90"/>
    <w:lvl w:ilvl="0" w:tplc="F460C0C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090005">
      <w:start w:val="1"/>
      <w:numFmt w:val="bullet"/>
      <w:lvlText w:val=""/>
      <w:lvlJc w:val="left"/>
      <w:pPr>
        <w:ind w:left="2520" w:hanging="180"/>
      </w:pPr>
      <w:rPr>
        <w:rFonts w:ascii="Wingdings" w:hAnsi="Wingdings" w:hint="default"/>
      </w:r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0EF45F3B"/>
    <w:multiLevelType w:val="hybridMultilevel"/>
    <w:tmpl w:val="92A8CD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FB53FDD"/>
    <w:multiLevelType w:val="hybridMultilevel"/>
    <w:tmpl w:val="DFF6849E"/>
    <w:lvl w:ilvl="0" w:tplc="1EA61BC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>
    <w:nsid w:val="152A21F6"/>
    <w:multiLevelType w:val="hybridMultilevel"/>
    <w:tmpl w:val="9DBE061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5CC36FD"/>
    <w:multiLevelType w:val="hybridMultilevel"/>
    <w:tmpl w:val="67361EA2"/>
    <w:lvl w:ilvl="0" w:tplc="04090011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1">
    <w:nsid w:val="287F3814"/>
    <w:multiLevelType w:val="hybridMultilevel"/>
    <w:tmpl w:val="3C446AF4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2">
    <w:nsid w:val="2CED364E"/>
    <w:multiLevelType w:val="hybridMultilevel"/>
    <w:tmpl w:val="7152D934"/>
    <w:lvl w:ilvl="0" w:tplc="1F324BE0">
      <w:start w:val="1"/>
      <w:numFmt w:val="decimal"/>
      <w:lvlText w:val="5.%1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2FB72C29"/>
    <w:multiLevelType w:val="hybridMultilevel"/>
    <w:tmpl w:val="C022888A"/>
    <w:lvl w:ilvl="0" w:tplc="04090005">
      <w:start w:val="1"/>
      <w:numFmt w:val="bullet"/>
      <w:lvlText w:val=""/>
      <w:lvlJc w:val="left"/>
      <w:pPr>
        <w:ind w:left="1069" w:hanging="360"/>
      </w:pPr>
      <w:rPr>
        <w:rFonts w:ascii="Wingdings" w:hAnsi="Wingdings" w:hint="default"/>
      </w:rPr>
    </w:lvl>
    <w:lvl w:ilvl="1" w:tplc="04210003" w:tentative="1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509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229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669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389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829" w:hanging="360"/>
      </w:pPr>
      <w:rPr>
        <w:rFonts w:ascii="Wingdings" w:hAnsi="Wingdings" w:hint="default"/>
      </w:rPr>
    </w:lvl>
  </w:abstractNum>
  <w:abstractNum w:abstractNumId="14">
    <w:nsid w:val="31F67182"/>
    <w:multiLevelType w:val="hybridMultilevel"/>
    <w:tmpl w:val="9C528BBA"/>
    <w:lvl w:ilvl="0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1" w:tplc="0421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15">
    <w:nsid w:val="385E27EA"/>
    <w:multiLevelType w:val="hybridMultilevel"/>
    <w:tmpl w:val="0240D48E"/>
    <w:lvl w:ilvl="0" w:tplc="04090017">
      <w:start w:val="1"/>
      <w:numFmt w:val="lowerLetter"/>
      <w:lvlText w:val="%1)"/>
      <w:lvlJc w:val="left"/>
      <w:pPr>
        <w:ind w:left="1440" w:hanging="360"/>
      </w:pPr>
      <w:rPr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>
    <w:nsid w:val="3D9378C0"/>
    <w:multiLevelType w:val="hybridMultilevel"/>
    <w:tmpl w:val="25A47A5E"/>
    <w:lvl w:ilvl="0" w:tplc="D5580EC6">
      <w:start w:val="1"/>
      <w:numFmt w:val="decimal"/>
      <w:lvlText w:val="%1."/>
      <w:lvlJc w:val="left"/>
      <w:pPr>
        <w:ind w:left="1080" w:hanging="360"/>
      </w:pPr>
      <w:rPr>
        <w:rFonts w:ascii="Times New Roman" w:hAnsi="Times New Roman" w:cs="Times New Roman" w:hint="default"/>
        <w:b w:val="0"/>
        <w:bCs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>
    <w:nsid w:val="3DBA56A1"/>
    <w:multiLevelType w:val="multilevel"/>
    <w:tmpl w:val="BAC0D28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b/>
      </w:rPr>
    </w:lvl>
  </w:abstractNum>
  <w:abstractNum w:abstractNumId="18">
    <w:nsid w:val="3E43445A"/>
    <w:multiLevelType w:val="hybridMultilevel"/>
    <w:tmpl w:val="DE642A2E"/>
    <w:lvl w:ilvl="0" w:tplc="04090005">
      <w:start w:val="1"/>
      <w:numFmt w:val="bullet"/>
      <w:lvlText w:val=""/>
      <w:lvlJc w:val="left"/>
      <w:pPr>
        <w:ind w:left="1069" w:hanging="360"/>
      </w:pPr>
      <w:rPr>
        <w:rFonts w:ascii="Wingdings" w:hAnsi="Wingdings" w:hint="default"/>
      </w:rPr>
    </w:lvl>
    <w:lvl w:ilvl="1" w:tplc="38090003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09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29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69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389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29" w:hanging="360"/>
      </w:pPr>
      <w:rPr>
        <w:rFonts w:ascii="Wingdings" w:hAnsi="Wingdings" w:hint="default"/>
      </w:rPr>
    </w:lvl>
  </w:abstractNum>
  <w:abstractNum w:abstractNumId="19">
    <w:nsid w:val="3F0B436B"/>
    <w:multiLevelType w:val="hybridMultilevel"/>
    <w:tmpl w:val="99444D00"/>
    <w:lvl w:ilvl="0" w:tplc="5624FED4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0">
    <w:nsid w:val="42F20D76"/>
    <w:multiLevelType w:val="hybridMultilevel"/>
    <w:tmpl w:val="394A5326"/>
    <w:lvl w:ilvl="0" w:tplc="C3A2C65C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>
    <w:nsid w:val="483443A4"/>
    <w:multiLevelType w:val="hybridMultilevel"/>
    <w:tmpl w:val="536CC47A"/>
    <w:lvl w:ilvl="0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2">
    <w:nsid w:val="4C6F092F"/>
    <w:multiLevelType w:val="multilevel"/>
    <w:tmpl w:val="BFF6D2E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1571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3">
    <w:nsid w:val="4CCD0751"/>
    <w:multiLevelType w:val="hybridMultilevel"/>
    <w:tmpl w:val="9D263C6E"/>
    <w:lvl w:ilvl="0" w:tplc="98AA46DA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">
    <w:nsid w:val="4D881EC9"/>
    <w:multiLevelType w:val="hybridMultilevel"/>
    <w:tmpl w:val="C268B77C"/>
    <w:lvl w:ilvl="0" w:tplc="84F4079E">
      <w:start w:val="1"/>
      <w:numFmt w:val="decimal"/>
      <w:lvlText w:val="%1."/>
      <w:lvlJc w:val="left"/>
      <w:pPr>
        <w:ind w:left="1080" w:hanging="360"/>
      </w:pPr>
      <w:rPr>
        <w:i w:val="0"/>
        <w:iCs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50CE4019"/>
    <w:multiLevelType w:val="hybridMultilevel"/>
    <w:tmpl w:val="BFE41A9C"/>
    <w:lvl w:ilvl="0" w:tplc="04090017">
      <w:start w:val="1"/>
      <w:numFmt w:val="lowerLetter"/>
      <w:lvlText w:val="%1)"/>
      <w:lvlJc w:val="left"/>
      <w:pPr>
        <w:ind w:left="1800" w:hanging="360"/>
      </w:pPr>
      <w:rPr>
        <w:b/>
        <w:bCs/>
      </w:rPr>
    </w:lvl>
    <w:lvl w:ilvl="1" w:tplc="04210019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6">
    <w:nsid w:val="51282F77"/>
    <w:multiLevelType w:val="hybridMultilevel"/>
    <w:tmpl w:val="30A6D4F6"/>
    <w:lvl w:ilvl="0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1" w:tplc="0421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27">
    <w:nsid w:val="51F4423F"/>
    <w:multiLevelType w:val="hybridMultilevel"/>
    <w:tmpl w:val="A5AA1A6C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5BF63742"/>
    <w:multiLevelType w:val="multilevel"/>
    <w:tmpl w:val="BDB426B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SUB3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  <w:bCs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9">
    <w:nsid w:val="5BF63A65"/>
    <w:multiLevelType w:val="hybridMultilevel"/>
    <w:tmpl w:val="F8FEB38E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0">
    <w:nsid w:val="5D1372ED"/>
    <w:multiLevelType w:val="hybridMultilevel"/>
    <w:tmpl w:val="93EC6D7C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1">
    <w:nsid w:val="5E3276BF"/>
    <w:multiLevelType w:val="hybridMultilevel"/>
    <w:tmpl w:val="18F28394"/>
    <w:lvl w:ilvl="0" w:tplc="04090017">
      <w:start w:val="1"/>
      <w:numFmt w:val="lowerLetter"/>
      <w:lvlText w:val="%1)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>
    <w:nsid w:val="5ECB575A"/>
    <w:multiLevelType w:val="hybridMultilevel"/>
    <w:tmpl w:val="D79C2752"/>
    <w:lvl w:ilvl="0" w:tplc="04090017">
      <w:start w:val="1"/>
      <w:numFmt w:val="lowerLetter"/>
      <w:lvlText w:val="%1)"/>
      <w:lvlJc w:val="left"/>
      <w:pPr>
        <w:ind w:left="1800" w:hanging="360"/>
      </w:pPr>
      <w:rPr>
        <w:rFonts w:hint="default"/>
        <w:b/>
        <w:bCs/>
      </w:rPr>
    </w:lvl>
    <w:lvl w:ilvl="1" w:tplc="04210019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3">
    <w:nsid w:val="5FDC3A83"/>
    <w:multiLevelType w:val="hybridMultilevel"/>
    <w:tmpl w:val="02500A4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>
    <w:nsid w:val="64403539"/>
    <w:multiLevelType w:val="hybridMultilevel"/>
    <w:tmpl w:val="34CCDCD2"/>
    <w:lvl w:ilvl="0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5">
    <w:nsid w:val="654A25C4"/>
    <w:multiLevelType w:val="multilevel"/>
    <w:tmpl w:val="3D80CFF8"/>
    <w:lvl w:ilvl="0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>
      <w:start w:val="1"/>
      <w:numFmt w:val="decimal"/>
      <w:pStyle w:val="SUB2"/>
      <w:isLgl/>
      <w:lvlText w:val="%1.%2"/>
      <w:lvlJc w:val="left"/>
      <w:pPr>
        <w:ind w:left="720" w:hanging="360"/>
      </w:pPr>
      <w:rPr>
        <w:rFonts w:hint="default"/>
        <w:b/>
        <w:bCs/>
      </w:rPr>
    </w:lvl>
    <w:lvl w:ilvl="2">
      <w:start w:val="1"/>
      <w:numFmt w:val="decimal"/>
      <w:isLgl/>
      <w:lvlText w:val="%1.%2.%3"/>
      <w:lvlJc w:val="left"/>
      <w:pPr>
        <w:ind w:left="1713" w:hanging="720"/>
      </w:pPr>
      <w:rPr>
        <w:rFonts w:hint="default"/>
        <w:b/>
        <w:bCs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6">
    <w:nsid w:val="65776217"/>
    <w:multiLevelType w:val="hybridMultilevel"/>
    <w:tmpl w:val="BA04DA04"/>
    <w:lvl w:ilvl="0" w:tplc="04090017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7">
    <w:nsid w:val="65B75D51"/>
    <w:multiLevelType w:val="hybridMultilevel"/>
    <w:tmpl w:val="FC946DD6"/>
    <w:lvl w:ilvl="0" w:tplc="C1B850B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8">
    <w:nsid w:val="68084CD4"/>
    <w:multiLevelType w:val="hybridMultilevel"/>
    <w:tmpl w:val="50F062E2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9">
    <w:nsid w:val="6AF2161D"/>
    <w:multiLevelType w:val="hybridMultilevel"/>
    <w:tmpl w:val="223CB842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0">
    <w:nsid w:val="6CF26158"/>
    <w:multiLevelType w:val="hybridMultilevel"/>
    <w:tmpl w:val="45B6D9EC"/>
    <w:lvl w:ilvl="0" w:tplc="04090017">
      <w:start w:val="1"/>
      <w:numFmt w:val="lowerLetter"/>
      <w:lvlText w:val="%1)"/>
      <w:lvlJc w:val="left"/>
      <w:pPr>
        <w:ind w:left="1440" w:hanging="360"/>
      </w:pPr>
      <w:rPr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1">
    <w:nsid w:val="6E323942"/>
    <w:multiLevelType w:val="hybridMultilevel"/>
    <w:tmpl w:val="94C859EA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>
    <w:nsid w:val="6E7B3D27"/>
    <w:multiLevelType w:val="hybridMultilevel"/>
    <w:tmpl w:val="884C4438"/>
    <w:lvl w:ilvl="0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3">
    <w:nsid w:val="6E9A5061"/>
    <w:multiLevelType w:val="hybridMultilevel"/>
    <w:tmpl w:val="B5502C64"/>
    <w:lvl w:ilvl="0" w:tplc="1F324BE0">
      <w:start w:val="1"/>
      <w:numFmt w:val="decimal"/>
      <w:lvlText w:val="5.%1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4">
    <w:nsid w:val="72225575"/>
    <w:multiLevelType w:val="hybridMultilevel"/>
    <w:tmpl w:val="DEB41DF4"/>
    <w:lvl w:ilvl="0" w:tplc="051C8738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5">
    <w:nsid w:val="73E55A06"/>
    <w:multiLevelType w:val="hybridMultilevel"/>
    <w:tmpl w:val="3342FC90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6">
    <w:nsid w:val="7F5C3800"/>
    <w:multiLevelType w:val="hybridMultilevel"/>
    <w:tmpl w:val="0A2CBDB4"/>
    <w:lvl w:ilvl="0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22"/>
  </w:num>
  <w:num w:numId="2">
    <w:abstractNumId w:val="7"/>
  </w:num>
  <w:num w:numId="3">
    <w:abstractNumId w:val="35"/>
  </w:num>
  <w:num w:numId="4">
    <w:abstractNumId w:val="38"/>
  </w:num>
  <w:num w:numId="5">
    <w:abstractNumId w:val="39"/>
  </w:num>
  <w:num w:numId="6">
    <w:abstractNumId w:val="15"/>
  </w:num>
  <w:num w:numId="7">
    <w:abstractNumId w:val="40"/>
  </w:num>
  <w:num w:numId="8">
    <w:abstractNumId w:val="25"/>
  </w:num>
  <w:num w:numId="9">
    <w:abstractNumId w:val="32"/>
  </w:num>
  <w:num w:numId="10">
    <w:abstractNumId w:val="11"/>
  </w:num>
  <w:num w:numId="11">
    <w:abstractNumId w:val="36"/>
  </w:num>
  <w:num w:numId="12">
    <w:abstractNumId w:val="45"/>
  </w:num>
  <w:num w:numId="13">
    <w:abstractNumId w:val="26"/>
  </w:num>
  <w:num w:numId="14">
    <w:abstractNumId w:val="14"/>
  </w:num>
  <w:num w:numId="15">
    <w:abstractNumId w:val="3"/>
  </w:num>
  <w:num w:numId="16">
    <w:abstractNumId w:val="31"/>
  </w:num>
  <w:num w:numId="17">
    <w:abstractNumId w:val="28"/>
  </w:num>
  <w:num w:numId="18">
    <w:abstractNumId w:val="27"/>
  </w:num>
  <w:num w:numId="19">
    <w:abstractNumId w:val="23"/>
  </w:num>
  <w:num w:numId="20">
    <w:abstractNumId w:val="10"/>
  </w:num>
  <w:num w:numId="21">
    <w:abstractNumId w:val="30"/>
  </w:num>
  <w:num w:numId="22">
    <w:abstractNumId w:val="19"/>
  </w:num>
  <w:num w:numId="23">
    <w:abstractNumId w:val="17"/>
  </w:num>
  <w:num w:numId="24">
    <w:abstractNumId w:val="0"/>
  </w:num>
  <w:num w:numId="25">
    <w:abstractNumId w:val="41"/>
  </w:num>
  <w:num w:numId="26">
    <w:abstractNumId w:val="1"/>
  </w:num>
  <w:num w:numId="27">
    <w:abstractNumId w:val="24"/>
  </w:num>
  <w:num w:numId="28">
    <w:abstractNumId w:val="16"/>
  </w:num>
  <w:num w:numId="29">
    <w:abstractNumId w:val="37"/>
  </w:num>
  <w:num w:numId="30">
    <w:abstractNumId w:val="44"/>
  </w:num>
  <w:num w:numId="31">
    <w:abstractNumId w:val="29"/>
  </w:num>
  <w:num w:numId="32">
    <w:abstractNumId w:val="20"/>
  </w:num>
  <w:num w:numId="33">
    <w:abstractNumId w:val="4"/>
  </w:num>
  <w:num w:numId="34">
    <w:abstractNumId w:val="6"/>
  </w:num>
  <w:num w:numId="35">
    <w:abstractNumId w:val="42"/>
  </w:num>
  <w:num w:numId="36">
    <w:abstractNumId w:val="34"/>
  </w:num>
  <w:num w:numId="37">
    <w:abstractNumId w:val="21"/>
  </w:num>
  <w:num w:numId="38">
    <w:abstractNumId w:val="46"/>
  </w:num>
  <w:num w:numId="39">
    <w:abstractNumId w:val="18"/>
  </w:num>
  <w:num w:numId="40">
    <w:abstractNumId w:val="13"/>
  </w:num>
  <w:num w:numId="41">
    <w:abstractNumId w:val="2"/>
  </w:num>
  <w:num w:numId="42">
    <w:abstractNumId w:val="9"/>
  </w:num>
  <w:num w:numId="43">
    <w:abstractNumId w:val="8"/>
  </w:num>
  <w:num w:numId="44">
    <w:abstractNumId w:val="12"/>
  </w:num>
  <w:num w:numId="45">
    <w:abstractNumId w:val="43"/>
  </w:num>
  <w:num w:numId="46">
    <w:abstractNumId w:val="5"/>
  </w:num>
  <w:num w:numId="47">
    <w:abstractNumId w:val="33"/>
  </w:num>
  <w:numIdMacAtCleanup w:val="4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7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150A9"/>
    <w:rsid w:val="00017322"/>
    <w:rsid w:val="0002324F"/>
    <w:rsid w:val="00026387"/>
    <w:rsid w:val="00030979"/>
    <w:rsid w:val="00031D99"/>
    <w:rsid w:val="00033EFE"/>
    <w:rsid w:val="00044C95"/>
    <w:rsid w:val="000462D0"/>
    <w:rsid w:val="00047F9E"/>
    <w:rsid w:val="00051A76"/>
    <w:rsid w:val="00056B26"/>
    <w:rsid w:val="00063E0C"/>
    <w:rsid w:val="00066F1D"/>
    <w:rsid w:val="00070581"/>
    <w:rsid w:val="000860E4"/>
    <w:rsid w:val="00087573"/>
    <w:rsid w:val="000979F5"/>
    <w:rsid w:val="000A1FEA"/>
    <w:rsid w:val="000A2979"/>
    <w:rsid w:val="000A2B2B"/>
    <w:rsid w:val="000A4B8C"/>
    <w:rsid w:val="000A4F8B"/>
    <w:rsid w:val="000A56D1"/>
    <w:rsid w:val="000A5D77"/>
    <w:rsid w:val="000A64FE"/>
    <w:rsid w:val="000B7C7B"/>
    <w:rsid w:val="000C060A"/>
    <w:rsid w:val="000C2FCA"/>
    <w:rsid w:val="000E3EDE"/>
    <w:rsid w:val="000E40C6"/>
    <w:rsid w:val="000F3D9B"/>
    <w:rsid w:val="000F3DB6"/>
    <w:rsid w:val="000F636D"/>
    <w:rsid w:val="00103B11"/>
    <w:rsid w:val="0010496F"/>
    <w:rsid w:val="00104D1F"/>
    <w:rsid w:val="00106578"/>
    <w:rsid w:val="00110C48"/>
    <w:rsid w:val="00111C7D"/>
    <w:rsid w:val="00111D4B"/>
    <w:rsid w:val="00112434"/>
    <w:rsid w:val="00115072"/>
    <w:rsid w:val="00116A4B"/>
    <w:rsid w:val="001264A4"/>
    <w:rsid w:val="00127D10"/>
    <w:rsid w:val="001319EF"/>
    <w:rsid w:val="00141E04"/>
    <w:rsid w:val="00142CD1"/>
    <w:rsid w:val="00143773"/>
    <w:rsid w:val="00152E59"/>
    <w:rsid w:val="00155257"/>
    <w:rsid w:val="00155A5C"/>
    <w:rsid w:val="00160775"/>
    <w:rsid w:val="00160A1B"/>
    <w:rsid w:val="0016417F"/>
    <w:rsid w:val="00167A80"/>
    <w:rsid w:val="00173B43"/>
    <w:rsid w:val="00174E90"/>
    <w:rsid w:val="00180861"/>
    <w:rsid w:val="0018182E"/>
    <w:rsid w:val="00183E83"/>
    <w:rsid w:val="0018792D"/>
    <w:rsid w:val="00190323"/>
    <w:rsid w:val="00191304"/>
    <w:rsid w:val="001A38FC"/>
    <w:rsid w:val="001A432F"/>
    <w:rsid w:val="001B06A2"/>
    <w:rsid w:val="001B0C5B"/>
    <w:rsid w:val="001C2303"/>
    <w:rsid w:val="001C4B93"/>
    <w:rsid w:val="001D3E0B"/>
    <w:rsid w:val="001D6D98"/>
    <w:rsid w:val="001E0651"/>
    <w:rsid w:val="001E563F"/>
    <w:rsid w:val="001E6007"/>
    <w:rsid w:val="001E6372"/>
    <w:rsid w:val="001E7E8B"/>
    <w:rsid w:val="001F0F35"/>
    <w:rsid w:val="001F22E0"/>
    <w:rsid w:val="001F4888"/>
    <w:rsid w:val="001F765C"/>
    <w:rsid w:val="001F7753"/>
    <w:rsid w:val="0020096C"/>
    <w:rsid w:val="0020381C"/>
    <w:rsid w:val="00205108"/>
    <w:rsid w:val="00207E98"/>
    <w:rsid w:val="00211688"/>
    <w:rsid w:val="00213FE8"/>
    <w:rsid w:val="00215ADA"/>
    <w:rsid w:val="0021634E"/>
    <w:rsid w:val="00220E13"/>
    <w:rsid w:val="00225807"/>
    <w:rsid w:val="002302DC"/>
    <w:rsid w:val="00233F83"/>
    <w:rsid w:val="0025121D"/>
    <w:rsid w:val="00252718"/>
    <w:rsid w:val="00257C5D"/>
    <w:rsid w:val="00261A53"/>
    <w:rsid w:val="00262150"/>
    <w:rsid w:val="00263E81"/>
    <w:rsid w:val="002658BA"/>
    <w:rsid w:val="00270D2C"/>
    <w:rsid w:val="002728F7"/>
    <w:rsid w:val="0027551B"/>
    <w:rsid w:val="00277086"/>
    <w:rsid w:val="002828A4"/>
    <w:rsid w:val="00283291"/>
    <w:rsid w:val="00285FEC"/>
    <w:rsid w:val="002A0241"/>
    <w:rsid w:val="002A7167"/>
    <w:rsid w:val="002A7B8F"/>
    <w:rsid w:val="002B6B1D"/>
    <w:rsid w:val="002C0BCF"/>
    <w:rsid w:val="002C1075"/>
    <w:rsid w:val="002C198A"/>
    <w:rsid w:val="002C1FAF"/>
    <w:rsid w:val="002C4442"/>
    <w:rsid w:val="002D53AB"/>
    <w:rsid w:val="002E0F7C"/>
    <w:rsid w:val="002E2581"/>
    <w:rsid w:val="002F0FB3"/>
    <w:rsid w:val="002F11B7"/>
    <w:rsid w:val="00302DE3"/>
    <w:rsid w:val="003055AB"/>
    <w:rsid w:val="003100A0"/>
    <w:rsid w:val="00317708"/>
    <w:rsid w:val="0032379F"/>
    <w:rsid w:val="003247CA"/>
    <w:rsid w:val="00330C17"/>
    <w:rsid w:val="00344982"/>
    <w:rsid w:val="00344A01"/>
    <w:rsid w:val="00344D40"/>
    <w:rsid w:val="00345397"/>
    <w:rsid w:val="003477E3"/>
    <w:rsid w:val="003516CD"/>
    <w:rsid w:val="003532C3"/>
    <w:rsid w:val="00354324"/>
    <w:rsid w:val="003545C5"/>
    <w:rsid w:val="00361223"/>
    <w:rsid w:val="0036140E"/>
    <w:rsid w:val="00362FBB"/>
    <w:rsid w:val="0036314A"/>
    <w:rsid w:val="00377BE8"/>
    <w:rsid w:val="00380F0C"/>
    <w:rsid w:val="00383DFD"/>
    <w:rsid w:val="003847FF"/>
    <w:rsid w:val="0039358D"/>
    <w:rsid w:val="003A13D7"/>
    <w:rsid w:val="003A3150"/>
    <w:rsid w:val="003A4DE1"/>
    <w:rsid w:val="003C011F"/>
    <w:rsid w:val="003C23BE"/>
    <w:rsid w:val="003C336E"/>
    <w:rsid w:val="003C4A7D"/>
    <w:rsid w:val="003C7D37"/>
    <w:rsid w:val="003D0802"/>
    <w:rsid w:val="003D3E61"/>
    <w:rsid w:val="003D7DE7"/>
    <w:rsid w:val="003E007B"/>
    <w:rsid w:val="003E0F0E"/>
    <w:rsid w:val="003E1150"/>
    <w:rsid w:val="003E403A"/>
    <w:rsid w:val="003E70A4"/>
    <w:rsid w:val="003E70BE"/>
    <w:rsid w:val="003F041A"/>
    <w:rsid w:val="003F1922"/>
    <w:rsid w:val="003F647E"/>
    <w:rsid w:val="00402593"/>
    <w:rsid w:val="0041034F"/>
    <w:rsid w:val="004120B0"/>
    <w:rsid w:val="00412665"/>
    <w:rsid w:val="004134AA"/>
    <w:rsid w:val="004162F3"/>
    <w:rsid w:val="0041709B"/>
    <w:rsid w:val="0042359F"/>
    <w:rsid w:val="004243FB"/>
    <w:rsid w:val="004271F8"/>
    <w:rsid w:val="00430ADE"/>
    <w:rsid w:val="00432B90"/>
    <w:rsid w:val="00444994"/>
    <w:rsid w:val="004511B5"/>
    <w:rsid w:val="00463D51"/>
    <w:rsid w:val="00470ED8"/>
    <w:rsid w:val="0047205C"/>
    <w:rsid w:val="004776AA"/>
    <w:rsid w:val="00484A0B"/>
    <w:rsid w:val="00484DE8"/>
    <w:rsid w:val="00485533"/>
    <w:rsid w:val="004A6441"/>
    <w:rsid w:val="004B0651"/>
    <w:rsid w:val="004B237F"/>
    <w:rsid w:val="004D24CD"/>
    <w:rsid w:val="004D39F7"/>
    <w:rsid w:val="004E06B1"/>
    <w:rsid w:val="004F0796"/>
    <w:rsid w:val="004F0F27"/>
    <w:rsid w:val="00501950"/>
    <w:rsid w:val="0050430E"/>
    <w:rsid w:val="00505BAA"/>
    <w:rsid w:val="0051044F"/>
    <w:rsid w:val="005179AD"/>
    <w:rsid w:val="005216F6"/>
    <w:rsid w:val="00521DC6"/>
    <w:rsid w:val="00523919"/>
    <w:rsid w:val="005253BF"/>
    <w:rsid w:val="00534B9B"/>
    <w:rsid w:val="00542B88"/>
    <w:rsid w:val="005524EA"/>
    <w:rsid w:val="00553CAF"/>
    <w:rsid w:val="00555673"/>
    <w:rsid w:val="00556A1C"/>
    <w:rsid w:val="00567AEA"/>
    <w:rsid w:val="00573393"/>
    <w:rsid w:val="005741E5"/>
    <w:rsid w:val="005805AE"/>
    <w:rsid w:val="00580F1B"/>
    <w:rsid w:val="00583F53"/>
    <w:rsid w:val="0058465C"/>
    <w:rsid w:val="005918DB"/>
    <w:rsid w:val="00596426"/>
    <w:rsid w:val="005965EF"/>
    <w:rsid w:val="005A3483"/>
    <w:rsid w:val="005B0507"/>
    <w:rsid w:val="005B1A91"/>
    <w:rsid w:val="005B20F4"/>
    <w:rsid w:val="005B5F03"/>
    <w:rsid w:val="005B6C9E"/>
    <w:rsid w:val="005B74DD"/>
    <w:rsid w:val="005C115D"/>
    <w:rsid w:val="005D029F"/>
    <w:rsid w:val="005D0FAE"/>
    <w:rsid w:val="005D41E5"/>
    <w:rsid w:val="005E00B5"/>
    <w:rsid w:val="005F48D5"/>
    <w:rsid w:val="0060099E"/>
    <w:rsid w:val="0060177D"/>
    <w:rsid w:val="00605773"/>
    <w:rsid w:val="006079C4"/>
    <w:rsid w:val="00611D51"/>
    <w:rsid w:val="00620373"/>
    <w:rsid w:val="00623E72"/>
    <w:rsid w:val="0062660B"/>
    <w:rsid w:val="00630106"/>
    <w:rsid w:val="00630E2F"/>
    <w:rsid w:val="00631A63"/>
    <w:rsid w:val="006356AE"/>
    <w:rsid w:val="006371AF"/>
    <w:rsid w:val="00637E0E"/>
    <w:rsid w:val="00642198"/>
    <w:rsid w:val="00644E3D"/>
    <w:rsid w:val="0064539F"/>
    <w:rsid w:val="00655371"/>
    <w:rsid w:val="0066135D"/>
    <w:rsid w:val="006615BD"/>
    <w:rsid w:val="00667960"/>
    <w:rsid w:val="00671C47"/>
    <w:rsid w:val="00673DED"/>
    <w:rsid w:val="00675706"/>
    <w:rsid w:val="00677E01"/>
    <w:rsid w:val="006900B0"/>
    <w:rsid w:val="00690126"/>
    <w:rsid w:val="00696528"/>
    <w:rsid w:val="006979F3"/>
    <w:rsid w:val="006A17BD"/>
    <w:rsid w:val="006A2764"/>
    <w:rsid w:val="006A2D48"/>
    <w:rsid w:val="006B05D4"/>
    <w:rsid w:val="006D10EE"/>
    <w:rsid w:val="006D3E15"/>
    <w:rsid w:val="006D4AC5"/>
    <w:rsid w:val="006D6236"/>
    <w:rsid w:val="006E749D"/>
    <w:rsid w:val="006F3C48"/>
    <w:rsid w:val="006F6220"/>
    <w:rsid w:val="007014A8"/>
    <w:rsid w:val="0070542F"/>
    <w:rsid w:val="00705786"/>
    <w:rsid w:val="00710AF8"/>
    <w:rsid w:val="00717083"/>
    <w:rsid w:val="0071798B"/>
    <w:rsid w:val="00721658"/>
    <w:rsid w:val="00721889"/>
    <w:rsid w:val="00724951"/>
    <w:rsid w:val="00730FAF"/>
    <w:rsid w:val="0074020D"/>
    <w:rsid w:val="007470B3"/>
    <w:rsid w:val="0075063F"/>
    <w:rsid w:val="00753917"/>
    <w:rsid w:val="0075439C"/>
    <w:rsid w:val="00757373"/>
    <w:rsid w:val="007574C5"/>
    <w:rsid w:val="00757563"/>
    <w:rsid w:val="00764167"/>
    <w:rsid w:val="00773905"/>
    <w:rsid w:val="00774842"/>
    <w:rsid w:val="007763B1"/>
    <w:rsid w:val="00777432"/>
    <w:rsid w:val="00780648"/>
    <w:rsid w:val="0078648C"/>
    <w:rsid w:val="00786CB9"/>
    <w:rsid w:val="00792325"/>
    <w:rsid w:val="0079510E"/>
    <w:rsid w:val="007A1895"/>
    <w:rsid w:val="007A1DDA"/>
    <w:rsid w:val="007A7B40"/>
    <w:rsid w:val="007B017C"/>
    <w:rsid w:val="007B45EE"/>
    <w:rsid w:val="007B48E9"/>
    <w:rsid w:val="007B74E5"/>
    <w:rsid w:val="007C1EDC"/>
    <w:rsid w:val="007C2D5F"/>
    <w:rsid w:val="007C4B2A"/>
    <w:rsid w:val="007D30EF"/>
    <w:rsid w:val="007D3B12"/>
    <w:rsid w:val="007D4C3C"/>
    <w:rsid w:val="007D737E"/>
    <w:rsid w:val="007E1EDF"/>
    <w:rsid w:val="007E3A5E"/>
    <w:rsid w:val="007E51A1"/>
    <w:rsid w:val="007F2606"/>
    <w:rsid w:val="007F2A14"/>
    <w:rsid w:val="007F2C01"/>
    <w:rsid w:val="007F32F0"/>
    <w:rsid w:val="007F63E2"/>
    <w:rsid w:val="0080251C"/>
    <w:rsid w:val="00802B74"/>
    <w:rsid w:val="008050E2"/>
    <w:rsid w:val="00806866"/>
    <w:rsid w:val="00807AA3"/>
    <w:rsid w:val="0081208F"/>
    <w:rsid w:val="0082019B"/>
    <w:rsid w:val="008218A8"/>
    <w:rsid w:val="00827F02"/>
    <w:rsid w:val="008501E4"/>
    <w:rsid w:val="00857252"/>
    <w:rsid w:val="008616EB"/>
    <w:rsid w:val="0086276D"/>
    <w:rsid w:val="00864A25"/>
    <w:rsid w:val="00866539"/>
    <w:rsid w:val="00866A78"/>
    <w:rsid w:val="00866C68"/>
    <w:rsid w:val="008732BA"/>
    <w:rsid w:val="008748CC"/>
    <w:rsid w:val="00875DA1"/>
    <w:rsid w:val="008825C3"/>
    <w:rsid w:val="008841F6"/>
    <w:rsid w:val="008845CF"/>
    <w:rsid w:val="00890CE4"/>
    <w:rsid w:val="00892675"/>
    <w:rsid w:val="008932DF"/>
    <w:rsid w:val="008937AE"/>
    <w:rsid w:val="00894838"/>
    <w:rsid w:val="00897F1B"/>
    <w:rsid w:val="008A0070"/>
    <w:rsid w:val="008A3D2B"/>
    <w:rsid w:val="008A4318"/>
    <w:rsid w:val="008A6CE6"/>
    <w:rsid w:val="008B04E4"/>
    <w:rsid w:val="008B18CF"/>
    <w:rsid w:val="008B1A4B"/>
    <w:rsid w:val="008B31FD"/>
    <w:rsid w:val="008B6847"/>
    <w:rsid w:val="008C0F1E"/>
    <w:rsid w:val="008C64E2"/>
    <w:rsid w:val="008C6F44"/>
    <w:rsid w:val="008C7DF4"/>
    <w:rsid w:val="008D1DFB"/>
    <w:rsid w:val="008D6E64"/>
    <w:rsid w:val="008E0DCD"/>
    <w:rsid w:val="008E161F"/>
    <w:rsid w:val="008E2A08"/>
    <w:rsid w:val="008E3CB2"/>
    <w:rsid w:val="008E5230"/>
    <w:rsid w:val="008E6C06"/>
    <w:rsid w:val="008F1E21"/>
    <w:rsid w:val="008F2782"/>
    <w:rsid w:val="008F3676"/>
    <w:rsid w:val="008F37D5"/>
    <w:rsid w:val="008F41B7"/>
    <w:rsid w:val="008F7DAE"/>
    <w:rsid w:val="009006AA"/>
    <w:rsid w:val="0090478A"/>
    <w:rsid w:val="0090484E"/>
    <w:rsid w:val="00904B09"/>
    <w:rsid w:val="0090521E"/>
    <w:rsid w:val="00906F0E"/>
    <w:rsid w:val="009104B8"/>
    <w:rsid w:val="00914DB9"/>
    <w:rsid w:val="00917873"/>
    <w:rsid w:val="00922B94"/>
    <w:rsid w:val="00930ED5"/>
    <w:rsid w:val="009360BF"/>
    <w:rsid w:val="00936652"/>
    <w:rsid w:val="0094135F"/>
    <w:rsid w:val="00942A5B"/>
    <w:rsid w:val="00947781"/>
    <w:rsid w:val="009521D7"/>
    <w:rsid w:val="00953F70"/>
    <w:rsid w:val="00960CD4"/>
    <w:rsid w:val="00963413"/>
    <w:rsid w:val="00964601"/>
    <w:rsid w:val="00965801"/>
    <w:rsid w:val="0096670F"/>
    <w:rsid w:val="00967AB2"/>
    <w:rsid w:val="0097262A"/>
    <w:rsid w:val="00976FF4"/>
    <w:rsid w:val="009774E4"/>
    <w:rsid w:val="0098634C"/>
    <w:rsid w:val="0099164F"/>
    <w:rsid w:val="009A0CFE"/>
    <w:rsid w:val="009B3285"/>
    <w:rsid w:val="009B5AE5"/>
    <w:rsid w:val="009B6190"/>
    <w:rsid w:val="009C30CB"/>
    <w:rsid w:val="009C3BCF"/>
    <w:rsid w:val="009C5896"/>
    <w:rsid w:val="009C74FF"/>
    <w:rsid w:val="009D3A91"/>
    <w:rsid w:val="009D4FC8"/>
    <w:rsid w:val="009E0315"/>
    <w:rsid w:val="009E25CB"/>
    <w:rsid w:val="009E5804"/>
    <w:rsid w:val="009F047E"/>
    <w:rsid w:val="009F3549"/>
    <w:rsid w:val="009F4D55"/>
    <w:rsid w:val="009F659B"/>
    <w:rsid w:val="009F66AC"/>
    <w:rsid w:val="009F671B"/>
    <w:rsid w:val="009F7F18"/>
    <w:rsid w:val="00A00325"/>
    <w:rsid w:val="00A07DB2"/>
    <w:rsid w:val="00A11CE7"/>
    <w:rsid w:val="00A150A9"/>
    <w:rsid w:val="00A15EA9"/>
    <w:rsid w:val="00A16CB2"/>
    <w:rsid w:val="00A20138"/>
    <w:rsid w:val="00A222BC"/>
    <w:rsid w:val="00A25C27"/>
    <w:rsid w:val="00A26968"/>
    <w:rsid w:val="00A3154B"/>
    <w:rsid w:val="00A32899"/>
    <w:rsid w:val="00A346EB"/>
    <w:rsid w:val="00A34CC4"/>
    <w:rsid w:val="00A45F02"/>
    <w:rsid w:val="00A460D6"/>
    <w:rsid w:val="00A46497"/>
    <w:rsid w:val="00A4794A"/>
    <w:rsid w:val="00A55A30"/>
    <w:rsid w:val="00A56570"/>
    <w:rsid w:val="00A576ED"/>
    <w:rsid w:val="00A60B52"/>
    <w:rsid w:val="00A6410B"/>
    <w:rsid w:val="00A708CF"/>
    <w:rsid w:val="00A70AD5"/>
    <w:rsid w:val="00A72344"/>
    <w:rsid w:val="00A728F1"/>
    <w:rsid w:val="00A91BF0"/>
    <w:rsid w:val="00A92E74"/>
    <w:rsid w:val="00A9764E"/>
    <w:rsid w:val="00AA1BAD"/>
    <w:rsid w:val="00AA252F"/>
    <w:rsid w:val="00AA613C"/>
    <w:rsid w:val="00AB2BD2"/>
    <w:rsid w:val="00AC3A3C"/>
    <w:rsid w:val="00AC3F33"/>
    <w:rsid w:val="00AC4378"/>
    <w:rsid w:val="00AC4E2C"/>
    <w:rsid w:val="00AD5EF5"/>
    <w:rsid w:val="00AD79FD"/>
    <w:rsid w:val="00AE16F6"/>
    <w:rsid w:val="00AE336E"/>
    <w:rsid w:val="00AE3531"/>
    <w:rsid w:val="00AE3DCF"/>
    <w:rsid w:val="00AF2ACC"/>
    <w:rsid w:val="00AF3D26"/>
    <w:rsid w:val="00AF51B7"/>
    <w:rsid w:val="00AF7D5E"/>
    <w:rsid w:val="00B02AFC"/>
    <w:rsid w:val="00B166A2"/>
    <w:rsid w:val="00B21D77"/>
    <w:rsid w:val="00B274F8"/>
    <w:rsid w:val="00B332A6"/>
    <w:rsid w:val="00B45419"/>
    <w:rsid w:val="00B46BF4"/>
    <w:rsid w:val="00B50240"/>
    <w:rsid w:val="00B50A1E"/>
    <w:rsid w:val="00B53A8E"/>
    <w:rsid w:val="00B5421E"/>
    <w:rsid w:val="00B57755"/>
    <w:rsid w:val="00B6056B"/>
    <w:rsid w:val="00B63991"/>
    <w:rsid w:val="00B644B4"/>
    <w:rsid w:val="00B73947"/>
    <w:rsid w:val="00B7764B"/>
    <w:rsid w:val="00B81800"/>
    <w:rsid w:val="00B957F1"/>
    <w:rsid w:val="00B95864"/>
    <w:rsid w:val="00B96DAF"/>
    <w:rsid w:val="00BA2389"/>
    <w:rsid w:val="00BA32E9"/>
    <w:rsid w:val="00BA3A1D"/>
    <w:rsid w:val="00BA6120"/>
    <w:rsid w:val="00BA7ED3"/>
    <w:rsid w:val="00BB1ED0"/>
    <w:rsid w:val="00BB30F6"/>
    <w:rsid w:val="00BB41F0"/>
    <w:rsid w:val="00BB7F3C"/>
    <w:rsid w:val="00BC1D0C"/>
    <w:rsid w:val="00BC3836"/>
    <w:rsid w:val="00BD276F"/>
    <w:rsid w:val="00BD5D12"/>
    <w:rsid w:val="00BE1C32"/>
    <w:rsid w:val="00BE2315"/>
    <w:rsid w:val="00BE32FE"/>
    <w:rsid w:val="00BE628B"/>
    <w:rsid w:val="00C00003"/>
    <w:rsid w:val="00C01206"/>
    <w:rsid w:val="00C012E1"/>
    <w:rsid w:val="00C016C0"/>
    <w:rsid w:val="00C02A0E"/>
    <w:rsid w:val="00C02B77"/>
    <w:rsid w:val="00C047C4"/>
    <w:rsid w:val="00C06F90"/>
    <w:rsid w:val="00C113E1"/>
    <w:rsid w:val="00C13D10"/>
    <w:rsid w:val="00C14240"/>
    <w:rsid w:val="00C17434"/>
    <w:rsid w:val="00C20C72"/>
    <w:rsid w:val="00C215D1"/>
    <w:rsid w:val="00C21A0F"/>
    <w:rsid w:val="00C226E4"/>
    <w:rsid w:val="00C336B3"/>
    <w:rsid w:val="00C348CF"/>
    <w:rsid w:val="00C37773"/>
    <w:rsid w:val="00C37D77"/>
    <w:rsid w:val="00C503AC"/>
    <w:rsid w:val="00C60E5F"/>
    <w:rsid w:val="00C62332"/>
    <w:rsid w:val="00C6443D"/>
    <w:rsid w:val="00C6468D"/>
    <w:rsid w:val="00C721BB"/>
    <w:rsid w:val="00C73425"/>
    <w:rsid w:val="00C74000"/>
    <w:rsid w:val="00C75993"/>
    <w:rsid w:val="00C761F7"/>
    <w:rsid w:val="00C800A6"/>
    <w:rsid w:val="00C80139"/>
    <w:rsid w:val="00C82C68"/>
    <w:rsid w:val="00C86570"/>
    <w:rsid w:val="00C91840"/>
    <w:rsid w:val="00CA103E"/>
    <w:rsid w:val="00CA23A4"/>
    <w:rsid w:val="00CA5FBE"/>
    <w:rsid w:val="00CA731B"/>
    <w:rsid w:val="00CA7A50"/>
    <w:rsid w:val="00CB7854"/>
    <w:rsid w:val="00CC5059"/>
    <w:rsid w:val="00CC71D2"/>
    <w:rsid w:val="00CD03FC"/>
    <w:rsid w:val="00CE4F2A"/>
    <w:rsid w:val="00CE5EE3"/>
    <w:rsid w:val="00CF0300"/>
    <w:rsid w:val="00CF5A8B"/>
    <w:rsid w:val="00CF67CE"/>
    <w:rsid w:val="00CF726F"/>
    <w:rsid w:val="00D01030"/>
    <w:rsid w:val="00D03BEB"/>
    <w:rsid w:val="00D06EB7"/>
    <w:rsid w:val="00D07468"/>
    <w:rsid w:val="00D122B1"/>
    <w:rsid w:val="00D128D9"/>
    <w:rsid w:val="00D2276A"/>
    <w:rsid w:val="00D22EB8"/>
    <w:rsid w:val="00D26C29"/>
    <w:rsid w:val="00D322F3"/>
    <w:rsid w:val="00D334F4"/>
    <w:rsid w:val="00D34DB3"/>
    <w:rsid w:val="00D4164D"/>
    <w:rsid w:val="00D434F7"/>
    <w:rsid w:val="00D4351B"/>
    <w:rsid w:val="00D45726"/>
    <w:rsid w:val="00D50A52"/>
    <w:rsid w:val="00D514C6"/>
    <w:rsid w:val="00D51ED5"/>
    <w:rsid w:val="00D53AF1"/>
    <w:rsid w:val="00D558FB"/>
    <w:rsid w:val="00D56383"/>
    <w:rsid w:val="00D5694C"/>
    <w:rsid w:val="00D56ACB"/>
    <w:rsid w:val="00D575A9"/>
    <w:rsid w:val="00D57D76"/>
    <w:rsid w:val="00D6486F"/>
    <w:rsid w:val="00D64A76"/>
    <w:rsid w:val="00D7198F"/>
    <w:rsid w:val="00D7372C"/>
    <w:rsid w:val="00D73F3A"/>
    <w:rsid w:val="00D76B5A"/>
    <w:rsid w:val="00D76CBC"/>
    <w:rsid w:val="00D82421"/>
    <w:rsid w:val="00D84C86"/>
    <w:rsid w:val="00D91A25"/>
    <w:rsid w:val="00DA145F"/>
    <w:rsid w:val="00DA4565"/>
    <w:rsid w:val="00DA7413"/>
    <w:rsid w:val="00DB1BBB"/>
    <w:rsid w:val="00DB4A7B"/>
    <w:rsid w:val="00DB725C"/>
    <w:rsid w:val="00DB77AD"/>
    <w:rsid w:val="00DC0E9F"/>
    <w:rsid w:val="00DC2185"/>
    <w:rsid w:val="00DC2478"/>
    <w:rsid w:val="00DC524E"/>
    <w:rsid w:val="00DD0E79"/>
    <w:rsid w:val="00DE07C6"/>
    <w:rsid w:val="00DE1384"/>
    <w:rsid w:val="00DE21DE"/>
    <w:rsid w:val="00DE340D"/>
    <w:rsid w:val="00DE467C"/>
    <w:rsid w:val="00DF0E38"/>
    <w:rsid w:val="00DF323B"/>
    <w:rsid w:val="00DF4C48"/>
    <w:rsid w:val="00E01867"/>
    <w:rsid w:val="00E064BA"/>
    <w:rsid w:val="00E06966"/>
    <w:rsid w:val="00E12A7E"/>
    <w:rsid w:val="00E211B9"/>
    <w:rsid w:val="00E23302"/>
    <w:rsid w:val="00E2346D"/>
    <w:rsid w:val="00E26251"/>
    <w:rsid w:val="00E31984"/>
    <w:rsid w:val="00E34556"/>
    <w:rsid w:val="00E35493"/>
    <w:rsid w:val="00E36A89"/>
    <w:rsid w:val="00E36B81"/>
    <w:rsid w:val="00E423BD"/>
    <w:rsid w:val="00E44287"/>
    <w:rsid w:val="00E502E6"/>
    <w:rsid w:val="00E51558"/>
    <w:rsid w:val="00E5435A"/>
    <w:rsid w:val="00E61C37"/>
    <w:rsid w:val="00E7426C"/>
    <w:rsid w:val="00E86A22"/>
    <w:rsid w:val="00E9287F"/>
    <w:rsid w:val="00E95A7F"/>
    <w:rsid w:val="00E96C88"/>
    <w:rsid w:val="00EA530E"/>
    <w:rsid w:val="00EB586F"/>
    <w:rsid w:val="00EB79D2"/>
    <w:rsid w:val="00EB7DF8"/>
    <w:rsid w:val="00EC180E"/>
    <w:rsid w:val="00EC5C90"/>
    <w:rsid w:val="00ED0CCF"/>
    <w:rsid w:val="00ED25E8"/>
    <w:rsid w:val="00ED3EE4"/>
    <w:rsid w:val="00ED432B"/>
    <w:rsid w:val="00ED55C1"/>
    <w:rsid w:val="00EE0814"/>
    <w:rsid w:val="00EE1B24"/>
    <w:rsid w:val="00EE6594"/>
    <w:rsid w:val="00EF5026"/>
    <w:rsid w:val="00EF5088"/>
    <w:rsid w:val="00EF57AF"/>
    <w:rsid w:val="00F05B5E"/>
    <w:rsid w:val="00F07224"/>
    <w:rsid w:val="00F073B5"/>
    <w:rsid w:val="00F12F71"/>
    <w:rsid w:val="00F1508D"/>
    <w:rsid w:val="00F20397"/>
    <w:rsid w:val="00F20D32"/>
    <w:rsid w:val="00F2553D"/>
    <w:rsid w:val="00F307D5"/>
    <w:rsid w:val="00F3422B"/>
    <w:rsid w:val="00F42D27"/>
    <w:rsid w:val="00F43976"/>
    <w:rsid w:val="00F448FC"/>
    <w:rsid w:val="00F56BB3"/>
    <w:rsid w:val="00F62D60"/>
    <w:rsid w:val="00F71BBB"/>
    <w:rsid w:val="00F73174"/>
    <w:rsid w:val="00F75985"/>
    <w:rsid w:val="00F760AC"/>
    <w:rsid w:val="00F7790F"/>
    <w:rsid w:val="00F80879"/>
    <w:rsid w:val="00F850A9"/>
    <w:rsid w:val="00F87300"/>
    <w:rsid w:val="00F87E92"/>
    <w:rsid w:val="00F92BFA"/>
    <w:rsid w:val="00F9422E"/>
    <w:rsid w:val="00FA7F8C"/>
    <w:rsid w:val="00FB27FD"/>
    <w:rsid w:val="00FC39FD"/>
    <w:rsid w:val="00FC5D0E"/>
    <w:rsid w:val="00FC6D68"/>
    <w:rsid w:val="00FC6D95"/>
    <w:rsid w:val="00FC6E9F"/>
    <w:rsid w:val="00FC7796"/>
    <w:rsid w:val="00FD0BBF"/>
    <w:rsid w:val="00FD2866"/>
    <w:rsid w:val="00FD4EC3"/>
    <w:rsid w:val="00FD6239"/>
    <w:rsid w:val="00FD6B3A"/>
    <w:rsid w:val="00FE1D17"/>
    <w:rsid w:val="00FE5B13"/>
    <w:rsid w:val="00FE6AB4"/>
    <w:rsid w:val="00FF0820"/>
    <w:rsid w:val="00FF0936"/>
    <w:rsid w:val="00FF0CDD"/>
    <w:rsid w:val="00FF3A27"/>
    <w:rsid w:val="00FF64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6329A2A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35493"/>
  </w:style>
  <w:style w:type="paragraph" w:styleId="Heading1">
    <w:name w:val="heading 1"/>
    <w:basedOn w:val="Normal"/>
    <w:next w:val="Normal"/>
    <w:link w:val="Heading1Char"/>
    <w:uiPriority w:val="9"/>
    <w:qFormat/>
    <w:rsid w:val="00BC1D0C"/>
    <w:pPr>
      <w:spacing w:line="480" w:lineRule="auto"/>
      <w:jc w:val="center"/>
      <w:outlineLvl w:val="0"/>
    </w:pPr>
    <w:rPr>
      <w:rFonts w:ascii="Times New Roman" w:hAnsi="Times New Roman" w:cs="Times New Roman"/>
      <w:b/>
      <w:bCs/>
      <w:sz w:val="24"/>
      <w:szCs w:val="24"/>
      <w:lang w:val="id-ID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9C5896"/>
    <w:pPr>
      <w:numPr>
        <w:ilvl w:val="1"/>
        <w:numId w:val="1"/>
      </w:numPr>
      <w:spacing w:line="480" w:lineRule="auto"/>
      <w:jc w:val="both"/>
      <w:outlineLvl w:val="1"/>
    </w:pPr>
    <w:rPr>
      <w:rFonts w:ascii="Times New Roman" w:hAnsi="Times New Roman" w:cs="Times New Roman"/>
      <w:b/>
      <w:bCs/>
      <w:sz w:val="24"/>
      <w:szCs w:val="24"/>
      <w:lang w:val="id-ID"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705786"/>
    <w:pPr>
      <w:numPr>
        <w:ilvl w:val="2"/>
        <w:numId w:val="1"/>
      </w:numPr>
      <w:spacing w:line="480" w:lineRule="auto"/>
      <w:jc w:val="both"/>
      <w:outlineLvl w:val="2"/>
    </w:pPr>
    <w:rPr>
      <w:rFonts w:ascii="Times New Roman" w:hAnsi="Times New Roman" w:cs="Times New Roman"/>
      <w:b/>
      <w:bCs/>
      <w:sz w:val="24"/>
      <w:szCs w:val="24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1"/>
    <w:qFormat/>
    <w:rsid w:val="00677E01"/>
    <w:pPr>
      <w:ind w:left="720"/>
      <w:contextualSpacing/>
    </w:pPr>
  </w:style>
  <w:style w:type="paragraph" w:customStyle="1" w:styleId="selectable-text">
    <w:name w:val="selectable-text"/>
    <w:basedOn w:val="Normal"/>
    <w:rsid w:val="005B20F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character" w:customStyle="1" w:styleId="selectable-text1">
    <w:name w:val="selectable-text1"/>
    <w:basedOn w:val="DefaultParagraphFont"/>
    <w:rsid w:val="005B20F4"/>
  </w:style>
  <w:style w:type="table" w:styleId="TableGrid">
    <w:name w:val="Table Grid"/>
    <w:basedOn w:val="TableNormal"/>
    <w:uiPriority w:val="39"/>
    <w:rsid w:val="00111D4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D435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4351B"/>
  </w:style>
  <w:style w:type="paragraph" w:styleId="Footer">
    <w:name w:val="footer"/>
    <w:basedOn w:val="Normal"/>
    <w:link w:val="FooterChar"/>
    <w:uiPriority w:val="99"/>
    <w:unhideWhenUsed/>
    <w:rsid w:val="00D435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4351B"/>
  </w:style>
  <w:style w:type="character" w:customStyle="1" w:styleId="Heading1Char">
    <w:name w:val="Heading 1 Char"/>
    <w:basedOn w:val="DefaultParagraphFont"/>
    <w:link w:val="Heading1"/>
    <w:uiPriority w:val="9"/>
    <w:rsid w:val="00BC1D0C"/>
    <w:rPr>
      <w:rFonts w:ascii="Times New Roman" w:hAnsi="Times New Roman" w:cs="Times New Roman"/>
      <w:b/>
      <w:bCs/>
      <w:sz w:val="24"/>
      <w:szCs w:val="24"/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BC1D0C"/>
    <w:pPr>
      <w:keepNext/>
      <w:keepLines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2E0F7C"/>
    <w:pPr>
      <w:tabs>
        <w:tab w:val="right" w:leader="dot" w:pos="7927"/>
      </w:tabs>
      <w:spacing w:after="100" w:line="360" w:lineRule="auto"/>
    </w:pPr>
  </w:style>
  <w:style w:type="character" w:styleId="Hyperlink">
    <w:name w:val="Hyperlink"/>
    <w:basedOn w:val="DefaultParagraphFont"/>
    <w:uiPriority w:val="99"/>
    <w:unhideWhenUsed/>
    <w:rsid w:val="00BC1D0C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9C5896"/>
    <w:rPr>
      <w:rFonts w:ascii="Times New Roman" w:hAnsi="Times New Roman" w:cs="Times New Roman"/>
      <w:b/>
      <w:bCs/>
      <w:sz w:val="24"/>
      <w:szCs w:val="24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705786"/>
    <w:rPr>
      <w:rFonts w:ascii="Times New Roman" w:hAnsi="Times New Roman" w:cs="Times New Roman"/>
      <w:b/>
      <w:bCs/>
      <w:sz w:val="24"/>
      <w:szCs w:val="24"/>
      <w:lang w:val="id-ID"/>
    </w:rPr>
  </w:style>
  <w:style w:type="paragraph" w:customStyle="1" w:styleId="SUB2">
    <w:name w:val="SUB 2"/>
    <w:basedOn w:val="Heading2"/>
    <w:next w:val="Heading2"/>
    <w:link w:val="SUB2Char"/>
    <w:qFormat/>
    <w:rsid w:val="009C30CB"/>
    <w:pPr>
      <w:numPr>
        <w:numId w:val="3"/>
      </w:numPr>
    </w:pPr>
    <w:rPr>
      <w:bCs w:val="0"/>
    </w:rPr>
  </w:style>
  <w:style w:type="paragraph" w:customStyle="1" w:styleId="SUB3">
    <w:name w:val="SUB 3"/>
    <w:basedOn w:val="Heading2"/>
    <w:link w:val="SUB3Char"/>
    <w:qFormat/>
    <w:rsid w:val="00B957F1"/>
    <w:pPr>
      <w:numPr>
        <w:numId w:val="17"/>
      </w:numPr>
    </w:pPr>
    <w:rPr>
      <w:bCs w:val="0"/>
    </w:rPr>
  </w:style>
  <w:style w:type="character" w:customStyle="1" w:styleId="SUB2Char">
    <w:name w:val="SUB 2 Char"/>
    <w:basedOn w:val="Heading2Char"/>
    <w:link w:val="SUB2"/>
    <w:rsid w:val="009C30CB"/>
    <w:rPr>
      <w:rFonts w:ascii="Times New Roman" w:hAnsi="Times New Roman" w:cs="Times New Roman"/>
      <w:b/>
      <w:bCs w:val="0"/>
      <w:sz w:val="24"/>
      <w:szCs w:val="24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rsid w:val="00B957F1"/>
    <w:pPr>
      <w:spacing w:after="100"/>
      <w:ind w:left="220"/>
    </w:pPr>
  </w:style>
  <w:style w:type="character" w:customStyle="1" w:styleId="SUB3Char">
    <w:name w:val="SUB 3 Char"/>
    <w:basedOn w:val="Heading2Char"/>
    <w:link w:val="SUB3"/>
    <w:rsid w:val="00B957F1"/>
    <w:rPr>
      <w:rFonts w:ascii="Times New Roman" w:hAnsi="Times New Roman" w:cs="Times New Roman"/>
      <w:b/>
      <w:bCs w:val="0"/>
      <w:sz w:val="24"/>
      <w:szCs w:val="24"/>
      <w:lang w:val="id-ID"/>
    </w:rPr>
  </w:style>
  <w:style w:type="paragraph" w:styleId="TOC3">
    <w:name w:val="toc 3"/>
    <w:basedOn w:val="Normal"/>
    <w:next w:val="Normal"/>
    <w:autoRedefine/>
    <w:uiPriority w:val="39"/>
    <w:unhideWhenUsed/>
    <w:rsid w:val="00B957F1"/>
    <w:pPr>
      <w:spacing w:after="100"/>
      <w:ind w:left="440"/>
    </w:pPr>
  </w:style>
  <w:style w:type="paragraph" w:customStyle="1" w:styleId="TableParagraph">
    <w:name w:val="Table Paragraph"/>
    <w:basedOn w:val="Normal"/>
    <w:uiPriority w:val="1"/>
    <w:qFormat/>
    <w:rsid w:val="00E31984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ms"/>
    </w:rPr>
  </w:style>
  <w:style w:type="character" w:customStyle="1" w:styleId="ListParagraphChar">
    <w:name w:val="List Paragraph Char"/>
    <w:link w:val="ListParagraph"/>
    <w:rsid w:val="008F41B7"/>
  </w:style>
  <w:style w:type="paragraph" w:styleId="BodyText">
    <w:name w:val="Body Text"/>
    <w:basedOn w:val="Normal"/>
    <w:link w:val="BodyTextChar"/>
    <w:uiPriority w:val="1"/>
    <w:qFormat/>
    <w:rsid w:val="001E6372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1E6372"/>
    <w:rPr>
      <w:rFonts w:ascii="Arial" w:eastAsia="Arial" w:hAnsi="Arial" w:cs="Arial"/>
      <w:lang w:val="i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47205C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96C8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6C88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35493"/>
  </w:style>
  <w:style w:type="paragraph" w:styleId="Heading1">
    <w:name w:val="heading 1"/>
    <w:basedOn w:val="Normal"/>
    <w:next w:val="Normal"/>
    <w:link w:val="Heading1Char"/>
    <w:uiPriority w:val="9"/>
    <w:qFormat/>
    <w:rsid w:val="00BC1D0C"/>
    <w:pPr>
      <w:spacing w:line="480" w:lineRule="auto"/>
      <w:jc w:val="center"/>
      <w:outlineLvl w:val="0"/>
    </w:pPr>
    <w:rPr>
      <w:rFonts w:ascii="Times New Roman" w:hAnsi="Times New Roman" w:cs="Times New Roman"/>
      <w:b/>
      <w:bCs/>
      <w:sz w:val="24"/>
      <w:szCs w:val="24"/>
      <w:lang w:val="id-ID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9C5896"/>
    <w:pPr>
      <w:numPr>
        <w:ilvl w:val="1"/>
        <w:numId w:val="1"/>
      </w:numPr>
      <w:spacing w:line="480" w:lineRule="auto"/>
      <w:jc w:val="both"/>
      <w:outlineLvl w:val="1"/>
    </w:pPr>
    <w:rPr>
      <w:rFonts w:ascii="Times New Roman" w:hAnsi="Times New Roman" w:cs="Times New Roman"/>
      <w:b/>
      <w:bCs/>
      <w:sz w:val="24"/>
      <w:szCs w:val="24"/>
      <w:lang w:val="id-ID"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705786"/>
    <w:pPr>
      <w:numPr>
        <w:ilvl w:val="2"/>
        <w:numId w:val="1"/>
      </w:numPr>
      <w:spacing w:line="480" w:lineRule="auto"/>
      <w:jc w:val="both"/>
      <w:outlineLvl w:val="2"/>
    </w:pPr>
    <w:rPr>
      <w:rFonts w:ascii="Times New Roman" w:hAnsi="Times New Roman" w:cs="Times New Roman"/>
      <w:b/>
      <w:bCs/>
      <w:sz w:val="24"/>
      <w:szCs w:val="24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1"/>
    <w:qFormat/>
    <w:rsid w:val="00677E01"/>
    <w:pPr>
      <w:ind w:left="720"/>
      <w:contextualSpacing/>
    </w:pPr>
  </w:style>
  <w:style w:type="paragraph" w:customStyle="1" w:styleId="selectable-text">
    <w:name w:val="selectable-text"/>
    <w:basedOn w:val="Normal"/>
    <w:rsid w:val="005B20F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character" w:customStyle="1" w:styleId="selectable-text1">
    <w:name w:val="selectable-text1"/>
    <w:basedOn w:val="DefaultParagraphFont"/>
    <w:rsid w:val="005B20F4"/>
  </w:style>
  <w:style w:type="table" w:styleId="TableGrid">
    <w:name w:val="Table Grid"/>
    <w:basedOn w:val="TableNormal"/>
    <w:uiPriority w:val="39"/>
    <w:rsid w:val="00111D4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D435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4351B"/>
  </w:style>
  <w:style w:type="paragraph" w:styleId="Footer">
    <w:name w:val="footer"/>
    <w:basedOn w:val="Normal"/>
    <w:link w:val="FooterChar"/>
    <w:uiPriority w:val="99"/>
    <w:unhideWhenUsed/>
    <w:rsid w:val="00D435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4351B"/>
  </w:style>
  <w:style w:type="character" w:customStyle="1" w:styleId="Heading1Char">
    <w:name w:val="Heading 1 Char"/>
    <w:basedOn w:val="DefaultParagraphFont"/>
    <w:link w:val="Heading1"/>
    <w:uiPriority w:val="9"/>
    <w:rsid w:val="00BC1D0C"/>
    <w:rPr>
      <w:rFonts w:ascii="Times New Roman" w:hAnsi="Times New Roman" w:cs="Times New Roman"/>
      <w:b/>
      <w:bCs/>
      <w:sz w:val="24"/>
      <w:szCs w:val="24"/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BC1D0C"/>
    <w:pPr>
      <w:keepNext/>
      <w:keepLines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2E0F7C"/>
    <w:pPr>
      <w:tabs>
        <w:tab w:val="right" w:leader="dot" w:pos="7927"/>
      </w:tabs>
      <w:spacing w:after="100" w:line="360" w:lineRule="auto"/>
    </w:pPr>
  </w:style>
  <w:style w:type="character" w:styleId="Hyperlink">
    <w:name w:val="Hyperlink"/>
    <w:basedOn w:val="DefaultParagraphFont"/>
    <w:uiPriority w:val="99"/>
    <w:unhideWhenUsed/>
    <w:rsid w:val="00BC1D0C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9C5896"/>
    <w:rPr>
      <w:rFonts w:ascii="Times New Roman" w:hAnsi="Times New Roman" w:cs="Times New Roman"/>
      <w:b/>
      <w:bCs/>
      <w:sz w:val="24"/>
      <w:szCs w:val="24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705786"/>
    <w:rPr>
      <w:rFonts w:ascii="Times New Roman" w:hAnsi="Times New Roman" w:cs="Times New Roman"/>
      <w:b/>
      <w:bCs/>
      <w:sz w:val="24"/>
      <w:szCs w:val="24"/>
      <w:lang w:val="id-ID"/>
    </w:rPr>
  </w:style>
  <w:style w:type="paragraph" w:customStyle="1" w:styleId="SUB2">
    <w:name w:val="SUB 2"/>
    <w:basedOn w:val="Heading2"/>
    <w:next w:val="Heading2"/>
    <w:link w:val="SUB2Char"/>
    <w:qFormat/>
    <w:rsid w:val="009C30CB"/>
    <w:pPr>
      <w:numPr>
        <w:numId w:val="3"/>
      </w:numPr>
    </w:pPr>
    <w:rPr>
      <w:bCs w:val="0"/>
    </w:rPr>
  </w:style>
  <w:style w:type="paragraph" w:customStyle="1" w:styleId="SUB3">
    <w:name w:val="SUB 3"/>
    <w:basedOn w:val="Heading2"/>
    <w:link w:val="SUB3Char"/>
    <w:qFormat/>
    <w:rsid w:val="00B957F1"/>
    <w:pPr>
      <w:numPr>
        <w:numId w:val="17"/>
      </w:numPr>
    </w:pPr>
    <w:rPr>
      <w:bCs w:val="0"/>
    </w:rPr>
  </w:style>
  <w:style w:type="character" w:customStyle="1" w:styleId="SUB2Char">
    <w:name w:val="SUB 2 Char"/>
    <w:basedOn w:val="Heading2Char"/>
    <w:link w:val="SUB2"/>
    <w:rsid w:val="009C30CB"/>
    <w:rPr>
      <w:rFonts w:ascii="Times New Roman" w:hAnsi="Times New Roman" w:cs="Times New Roman"/>
      <w:b/>
      <w:bCs w:val="0"/>
      <w:sz w:val="24"/>
      <w:szCs w:val="24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rsid w:val="00B957F1"/>
    <w:pPr>
      <w:spacing w:after="100"/>
      <w:ind w:left="220"/>
    </w:pPr>
  </w:style>
  <w:style w:type="character" w:customStyle="1" w:styleId="SUB3Char">
    <w:name w:val="SUB 3 Char"/>
    <w:basedOn w:val="Heading2Char"/>
    <w:link w:val="SUB3"/>
    <w:rsid w:val="00B957F1"/>
    <w:rPr>
      <w:rFonts w:ascii="Times New Roman" w:hAnsi="Times New Roman" w:cs="Times New Roman"/>
      <w:b/>
      <w:bCs w:val="0"/>
      <w:sz w:val="24"/>
      <w:szCs w:val="24"/>
      <w:lang w:val="id-ID"/>
    </w:rPr>
  </w:style>
  <w:style w:type="paragraph" w:styleId="TOC3">
    <w:name w:val="toc 3"/>
    <w:basedOn w:val="Normal"/>
    <w:next w:val="Normal"/>
    <w:autoRedefine/>
    <w:uiPriority w:val="39"/>
    <w:unhideWhenUsed/>
    <w:rsid w:val="00B957F1"/>
    <w:pPr>
      <w:spacing w:after="100"/>
      <w:ind w:left="440"/>
    </w:pPr>
  </w:style>
  <w:style w:type="paragraph" w:customStyle="1" w:styleId="TableParagraph">
    <w:name w:val="Table Paragraph"/>
    <w:basedOn w:val="Normal"/>
    <w:uiPriority w:val="1"/>
    <w:qFormat/>
    <w:rsid w:val="00E31984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ms"/>
    </w:rPr>
  </w:style>
  <w:style w:type="character" w:customStyle="1" w:styleId="ListParagraphChar">
    <w:name w:val="List Paragraph Char"/>
    <w:link w:val="ListParagraph"/>
    <w:rsid w:val="008F41B7"/>
  </w:style>
  <w:style w:type="paragraph" w:styleId="BodyText">
    <w:name w:val="Body Text"/>
    <w:basedOn w:val="Normal"/>
    <w:link w:val="BodyTextChar"/>
    <w:uiPriority w:val="1"/>
    <w:qFormat/>
    <w:rsid w:val="001E6372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1E6372"/>
    <w:rPr>
      <w:rFonts w:ascii="Arial" w:eastAsia="Arial" w:hAnsi="Arial" w:cs="Arial"/>
      <w:lang w:val="i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47205C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96C8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6C88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477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047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07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729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65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779552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48507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748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161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3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90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34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727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jpeg"/><Relationship Id="rId18" Type="http://schemas.openxmlformats.org/officeDocument/2006/relationships/image" Target="media/image10.jpeg"/><Relationship Id="rId26" Type="http://schemas.openxmlformats.org/officeDocument/2006/relationships/image" Target="media/image17.jpeg"/><Relationship Id="rId39" Type="http://schemas.openxmlformats.org/officeDocument/2006/relationships/image" Target="media/image30.jpeg"/><Relationship Id="rId3" Type="http://schemas.openxmlformats.org/officeDocument/2006/relationships/styles" Target="styles.xml"/><Relationship Id="rId21" Type="http://schemas.openxmlformats.org/officeDocument/2006/relationships/image" Target="media/image13.jpeg"/><Relationship Id="rId34" Type="http://schemas.openxmlformats.org/officeDocument/2006/relationships/image" Target="media/image25.jpeg"/><Relationship Id="rId42" Type="http://schemas.openxmlformats.org/officeDocument/2006/relationships/footer" Target="footer2.xml"/><Relationship Id="rId7" Type="http://schemas.openxmlformats.org/officeDocument/2006/relationships/footnotes" Target="footnotes.xml"/><Relationship Id="rId12" Type="http://schemas.openxmlformats.org/officeDocument/2006/relationships/image" Target="media/image4.jpeg"/><Relationship Id="rId17" Type="http://schemas.openxmlformats.org/officeDocument/2006/relationships/image" Target="media/image9.jpeg"/><Relationship Id="rId25" Type="http://schemas.openxmlformats.org/officeDocument/2006/relationships/image" Target="media/image16.jpeg"/><Relationship Id="rId33" Type="http://schemas.openxmlformats.org/officeDocument/2006/relationships/image" Target="media/image24.jpeg"/><Relationship Id="rId38" Type="http://schemas.openxmlformats.org/officeDocument/2006/relationships/image" Target="media/image29.jpeg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0" Type="http://schemas.openxmlformats.org/officeDocument/2006/relationships/image" Target="media/image12.jpeg"/><Relationship Id="rId29" Type="http://schemas.openxmlformats.org/officeDocument/2006/relationships/image" Target="media/image20.jpeg"/><Relationship Id="rId41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eg"/><Relationship Id="rId24" Type="http://schemas.openxmlformats.org/officeDocument/2006/relationships/image" Target="media/image15.png"/><Relationship Id="rId32" Type="http://schemas.openxmlformats.org/officeDocument/2006/relationships/image" Target="media/image23.jpeg"/><Relationship Id="rId37" Type="http://schemas.openxmlformats.org/officeDocument/2006/relationships/image" Target="media/image28.jpeg"/><Relationship Id="rId40" Type="http://schemas.openxmlformats.org/officeDocument/2006/relationships/header" Target="header1.xml"/><Relationship Id="rId5" Type="http://schemas.openxmlformats.org/officeDocument/2006/relationships/settings" Target="settings.xml"/><Relationship Id="rId15" Type="http://schemas.openxmlformats.org/officeDocument/2006/relationships/image" Target="media/image7.jpeg"/><Relationship Id="rId23" Type="http://schemas.openxmlformats.org/officeDocument/2006/relationships/hyperlink" Target="https://doi.org/10.54855/ijte.23334" TargetMode="External"/><Relationship Id="rId28" Type="http://schemas.openxmlformats.org/officeDocument/2006/relationships/image" Target="media/image19.jpeg"/><Relationship Id="rId36" Type="http://schemas.openxmlformats.org/officeDocument/2006/relationships/image" Target="media/image27.jpeg"/><Relationship Id="rId10" Type="http://schemas.openxmlformats.org/officeDocument/2006/relationships/image" Target="media/image2.jpeg"/><Relationship Id="rId19" Type="http://schemas.openxmlformats.org/officeDocument/2006/relationships/image" Target="media/image11.jpeg"/><Relationship Id="rId31" Type="http://schemas.openxmlformats.org/officeDocument/2006/relationships/image" Target="media/image22.jpeg"/><Relationship Id="rId44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image" Target="media/image6.jpeg"/><Relationship Id="rId22" Type="http://schemas.openxmlformats.org/officeDocument/2006/relationships/image" Target="media/image14.jpeg"/><Relationship Id="rId27" Type="http://schemas.openxmlformats.org/officeDocument/2006/relationships/image" Target="media/image18.jpeg"/><Relationship Id="rId30" Type="http://schemas.openxmlformats.org/officeDocument/2006/relationships/image" Target="media/image21.jpeg"/><Relationship Id="rId35" Type="http://schemas.openxmlformats.org/officeDocument/2006/relationships/image" Target="media/image26.jpeg"/><Relationship Id="rId43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Placeholder1</b:Tag>
    <b:SourceType>Book</b:SourceType>
    <b:Guid>{EC2484A3-56FC-4C9C-8040-3855DAD0A6BD}</b:Guid>
    <b:RefOrder>2</b:RefOrder>
  </b:Source>
  <b:Source>
    <b:Tag>Placeholder2</b:Tag>
    <b:SourceType>Book</b:SourceType>
    <b:Guid>{23130694-4987-4157-8B4B-CC2AD10AEA83}</b:Guid>
    <b:RefOrder>3</b:RefOrder>
  </b:Source>
  <b:Source>
    <b:Tag>Placeholder3</b:Tag>
    <b:SourceType>Book</b:SourceType>
    <b:Guid>{DA5BFA11-DEE5-4DEB-965D-40B143FC49C2}</b:Guid>
    <b:RefOrder>4</b:RefOrder>
  </b:Source>
  <b:Source>
    <b:Tag>Placeholder4</b:Tag>
    <b:SourceType>JournalArticle</b:SourceType>
    <b:Guid>{7337734D-9986-4601-AA8C-696858807FBE}</b:Guid>
    <b:RefOrder>5</b:RefOrder>
  </b:Source>
  <b:Source>
    <b:Tag>Placeholder5</b:Tag>
    <b:SourceType>JournalArticle</b:SourceType>
    <b:Guid>{A53382A0-8078-4BAC-AB5D-2776DC4EF79E}</b:Guid>
    <b:RefOrder>6</b:RefOrder>
  </b:Source>
  <b:Source>
    <b:Tag>Placeholder6</b:Tag>
    <b:SourceType>JournalArticle</b:SourceType>
    <b:Guid>{09D79D0E-56C6-495B-B3F6-843234AC7031}</b:Guid>
    <b:RefOrder>7</b:RefOrder>
  </b:Source>
  <b:Source>
    <b:Tag>Placeholder7</b:Tag>
    <b:SourceType>JournalArticle</b:SourceType>
    <b:Guid>{2EBD4EDC-8ECD-4941-BBAB-331686A3B163}</b:Guid>
    <b:RefOrder>1</b:RefOrder>
  </b:Source>
</b:Sources>
</file>

<file path=customXml/itemProps1.xml><?xml version="1.0" encoding="utf-8"?>
<ds:datastoreItem xmlns:ds="http://schemas.openxmlformats.org/officeDocument/2006/customXml" ds:itemID="{AD1D4BA9-90E6-4548-B7D2-6AACA5A0B3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221</Words>
  <Characters>18363</Characters>
  <Application>Microsoft Office Word</Application>
  <DocSecurity>0</DocSecurity>
  <Lines>153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54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sa Meilina</dc:creator>
  <cp:keywords/>
  <dc:description/>
  <cp:lastModifiedBy>PC-Perpus</cp:lastModifiedBy>
  <cp:revision>4</cp:revision>
  <cp:lastPrinted>2024-02-19T00:45:00Z</cp:lastPrinted>
  <dcterms:created xsi:type="dcterms:W3CDTF">2024-02-23T05:07:00Z</dcterms:created>
  <dcterms:modified xsi:type="dcterms:W3CDTF">2024-02-23T09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0411e540-362a-4c54-8064-3d3e7e58f230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2db9f562-4135-3911-9935-745152bd05ee</vt:lpwstr>
  </property>
  <property fmtid="{D5CDD505-2E9C-101B-9397-08002B2CF9AE}" pid="5" name="Mendeley Citation Style_1">
    <vt:lpwstr>http://www.zotero.org/styles/apa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 11th edi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7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 6th edi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harvard-cite-them-right</vt:lpwstr>
  </property>
  <property fmtid="{D5CDD505-2E9C-101B-9397-08002B2CF9AE}" pid="17" name="Mendeley Recent Style Name 5_1">
    <vt:lpwstr>Cite Them Right 12th edition - Harvard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9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</Properties>
</file>